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28C16" w14:textId="440F4FEB" w:rsidR="006305D7" w:rsidRPr="00B95CFC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95CFC">
        <w:rPr>
          <w:rFonts w:asciiTheme="minorHAnsi" w:hAnsiTheme="minorHAnsi" w:cstheme="minorHAnsi"/>
          <w:b/>
          <w:bCs/>
          <w:color w:val="auto"/>
        </w:rPr>
        <w:t>TITLE:</w:t>
      </w:r>
    </w:p>
    <w:p w14:paraId="2E300B21" w14:textId="24B8B878" w:rsidR="007A4DD6" w:rsidRPr="00B95CFC" w:rsidRDefault="00C36CD7" w:rsidP="001B1519">
      <w:pPr>
        <w:rPr>
          <w:rFonts w:asciiTheme="minorHAnsi" w:hAnsiTheme="minorHAnsi" w:cstheme="minorHAnsi"/>
          <w:color w:val="auto"/>
        </w:rPr>
      </w:pPr>
      <w:r w:rsidRPr="00B95CFC">
        <w:rPr>
          <w:rFonts w:asciiTheme="minorHAnsi" w:hAnsiTheme="minorHAnsi" w:cstheme="minorHAnsi"/>
          <w:color w:val="auto"/>
        </w:rPr>
        <w:t>Density Gradient Ultracentrifugation for Investigating Endocytic Recycling in Mammalian Cells</w:t>
      </w:r>
    </w:p>
    <w:p w14:paraId="1F0EB122" w14:textId="4668EC5F" w:rsidR="00D44E8F" w:rsidRPr="00B95CFC" w:rsidRDefault="00D44E8F" w:rsidP="001B1519">
      <w:pPr>
        <w:rPr>
          <w:rFonts w:asciiTheme="minorHAnsi" w:hAnsiTheme="minorHAnsi" w:cstheme="minorHAnsi"/>
          <w:color w:val="auto"/>
        </w:rPr>
      </w:pPr>
    </w:p>
    <w:p w14:paraId="3D080DA3" w14:textId="39930AAE" w:rsidR="006305D7" w:rsidRPr="00B95CFC" w:rsidRDefault="006305D7" w:rsidP="001B1519">
      <w:pPr>
        <w:rPr>
          <w:rFonts w:asciiTheme="minorHAnsi" w:hAnsiTheme="minorHAnsi" w:cstheme="minorHAnsi"/>
          <w:color w:val="auto"/>
        </w:rPr>
      </w:pPr>
      <w:r w:rsidRPr="00B95CFC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B95CFC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B95CFC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B95CFC">
        <w:rPr>
          <w:rFonts w:asciiTheme="minorHAnsi" w:hAnsiTheme="minorHAnsi" w:cstheme="minorHAnsi"/>
          <w:b/>
          <w:bCs/>
          <w:color w:val="auto"/>
        </w:rPr>
        <w:t>AFFILIATIONS</w:t>
      </w:r>
      <w:r w:rsidRPr="00B95CFC">
        <w:rPr>
          <w:rFonts w:asciiTheme="minorHAnsi" w:hAnsiTheme="minorHAnsi" w:cstheme="minorHAnsi"/>
          <w:b/>
          <w:bCs/>
          <w:color w:val="auto"/>
        </w:rPr>
        <w:t>:</w:t>
      </w:r>
    </w:p>
    <w:p w14:paraId="0056C059" w14:textId="1D220E61" w:rsidR="00173B23" w:rsidRPr="003362B0" w:rsidRDefault="00173B23" w:rsidP="00173B23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 xml:space="preserve">Wai </w:t>
      </w:r>
      <w:proofErr w:type="spellStart"/>
      <w:r w:rsidRPr="003362B0">
        <w:rPr>
          <w:rFonts w:asciiTheme="minorHAnsi" w:hAnsiTheme="minorHAnsi" w:cstheme="minorHAnsi"/>
          <w:color w:val="auto"/>
        </w:rPr>
        <w:t>Wa</w:t>
      </w:r>
      <w:proofErr w:type="spellEnd"/>
      <w:r w:rsidRPr="003362B0">
        <w:rPr>
          <w:rFonts w:asciiTheme="minorHAnsi" w:hAnsiTheme="minorHAnsi" w:cstheme="minorHAnsi"/>
          <w:color w:val="auto"/>
        </w:rPr>
        <w:t xml:space="preserve"> Ray Chan</w:t>
      </w:r>
      <w:r w:rsidRPr="003362B0">
        <w:rPr>
          <w:rFonts w:asciiTheme="minorHAnsi" w:hAnsiTheme="minorHAnsi" w:cstheme="minorHAnsi"/>
          <w:color w:val="auto"/>
          <w:vertAlign w:val="superscript"/>
        </w:rPr>
        <w:t>1</w:t>
      </w:r>
      <w:r w:rsidRPr="003362B0">
        <w:rPr>
          <w:rFonts w:asciiTheme="minorHAnsi" w:hAnsiTheme="minorHAnsi" w:cstheme="minorHAnsi"/>
          <w:color w:val="auto"/>
        </w:rPr>
        <w:t xml:space="preserve">*, </w:t>
      </w:r>
      <w:r w:rsidR="00765C83" w:rsidRPr="003362B0">
        <w:rPr>
          <w:rFonts w:asciiTheme="minorHAnsi" w:hAnsiTheme="minorHAnsi" w:cstheme="minorHAnsi"/>
          <w:color w:val="auto"/>
        </w:rPr>
        <w:t>Yu Qi Zhai</w:t>
      </w:r>
      <w:r w:rsidRPr="003362B0">
        <w:rPr>
          <w:rFonts w:asciiTheme="minorHAnsi" w:hAnsiTheme="minorHAnsi" w:cstheme="minorHAnsi"/>
          <w:color w:val="auto"/>
          <w:vertAlign w:val="superscript"/>
        </w:rPr>
        <w:t>1</w:t>
      </w:r>
      <w:r w:rsidRPr="003362B0">
        <w:rPr>
          <w:rFonts w:asciiTheme="minorHAnsi" w:hAnsiTheme="minorHAnsi" w:cstheme="minorHAnsi"/>
          <w:color w:val="auto"/>
        </w:rPr>
        <w:t>*, Kwok-Fai Lau</w:t>
      </w:r>
      <w:r w:rsidRPr="003362B0">
        <w:rPr>
          <w:rFonts w:asciiTheme="minorHAnsi" w:hAnsiTheme="minorHAnsi" w:cstheme="minorHAnsi"/>
          <w:color w:val="auto"/>
          <w:vertAlign w:val="superscript"/>
        </w:rPr>
        <w:t>1</w:t>
      </w:r>
    </w:p>
    <w:p w14:paraId="1B1DD906" w14:textId="77777777" w:rsidR="00173B23" w:rsidRPr="003362B0" w:rsidRDefault="00173B23" w:rsidP="00173B23">
      <w:pPr>
        <w:rPr>
          <w:rFonts w:asciiTheme="minorHAnsi" w:hAnsiTheme="minorHAnsi" w:cstheme="minorHAnsi"/>
          <w:color w:val="auto"/>
        </w:rPr>
      </w:pPr>
    </w:p>
    <w:p w14:paraId="631B6D1E" w14:textId="77777777" w:rsidR="00173B23" w:rsidRPr="003362B0" w:rsidRDefault="00173B23" w:rsidP="00173B23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  <w:vertAlign w:val="superscript"/>
        </w:rPr>
        <w:t>1</w:t>
      </w:r>
      <w:r w:rsidRPr="003362B0">
        <w:rPr>
          <w:rFonts w:asciiTheme="minorHAnsi" w:hAnsiTheme="minorHAnsi" w:cstheme="minorHAnsi"/>
          <w:color w:val="auto"/>
        </w:rPr>
        <w:t>School of Life Sciences, The Chinese University of Hong Kong, Hong Kong Special Administrative Region, China</w:t>
      </w:r>
    </w:p>
    <w:p w14:paraId="66C12EBE" w14:textId="77777777" w:rsidR="00173B23" w:rsidRPr="003362B0" w:rsidRDefault="00173B23" w:rsidP="00173B23">
      <w:pPr>
        <w:rPr>
          <w:rFonts w:asciiTheme="minorHAnsi" w:hAnsiTheme="minorHAnsi" w:cstheme="minorHAnsi"/>
          <w:color w:val="auto"/>
        </w:rPr>
      </w:pPr>
    </w:p>
    <w:p w14:paraId="1C2B2916" w14:textId="77777777" w:rsidR="00173B23" w:rsidRPr="003362B0" w:rsidRDefault="00173B23" w:rsidP="00173B23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>*These authors contributed equally.</w:t>
      </w:r>
    </w:p>
    <w:p w14:paraId="3ED3E059" w14:textId="77777777" w:rsidR="00173B23" w:rsidRPr="003362B0" w:rsidRDefault="00173B23" w:rsidP="00173B23">
      <w:pPr>
        <w:rPr>
          <w:rFonts w:asciiTheme="minorHAnsi" w:hAnsiTheme="minorHAnsi" w:cstheme="minorHAnsi"/>
          <w:color w:val="auto"/>
        </w:rPr>
      </w:pPr>
    </w:p>
    <w:p w14:paraId="42226A54" w14:textId="77777777" w:rsidR="00921406" w:rsidRPr="003362B0" w:rsidRDefault="00921406" w:rsidP="0092140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>Email addresses of co-authors:</w:t>
      </w:r>
    </w:p>
    <w:p w14:paraId="3D55FB1F" w14:textId="665042AF" w:rsidR="00921406" w:rsidRPr="003362B0" w:rsidRDefault="00921406" w:rsidP="0092140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 xml:space="preserve">Wai </w:t>
      </w:r>
      <w:proofErr w:type="spellStart"/>
      <w:r w:rsidRPr="003362B0">
        <w:rPr>
          <w:rFonts w:asciiTheme="minorHAnsi" w:hAnsiTheme="minorHAnsi" w:cstheme="minorHAnsi"/>
          <w:color w:val="auto"/>
        </w:rPr>
        <w:t>Wa</w:t>
      </w:r>
      <w:proofErr w:type="spellEnd"/>
      <w:r w:rsidRPr="003362B0">
        <w:rPr>
          <w:rFonts w:asciiTheme="minorHAnsi" w:hAnsiTheme="minorHAnsi" w:cstheme="minorHAnsi"/>
          <w:color w:val="auto"/>
        </w:rPr>
        <w:t xml:space="preserve"> Ray Chan</w:t>
      </w:r>
      <w:r w:rsidRPr="003362B0">
        <w:rPr>
          <w:rFonts w:asciiTheme="minorHAnsi" w:hAnsiTheme="minorHAnsi" w:cstheme="minorHAnsi"/>
          <w:color w:val="auto"/>
        </w:rPr>
        <w:tab/>
        <w:t>(</w:t>
      </w:r>
      <w:hyperlink r:id="rId7" w:history="1">
        <w:r w:rsidRPr="003362B0">
          <w:rPr>
            <w:rStyle w:val="Hyperlink"/>
            <w:rFonts w:asciiTheme="minorHAnsi" w:hAnsiTheme="minorHAnsi" w:cstheme="minorHAnsi"/>
            <w:color w:val="auto"/>
            <w:u w:val="none"/>
          </w:rPr>
          <w:t>raychan@link.cuhk.edu.hk</w:t>
        </w:r>
      </w:hyperlink>
      <w:r w:rsidRPr="003362B0">
        <w:rPr>
          <w:rFonts w:asciiTheme="minorHAnsi" w:hAnsiTheme="minorHAnsi" w:cstheme="minorHAnsi"/>
          <w:color w:val="auto"/>
        </w:rPr>
        <w:t>)</w:t>
      </w:r>
    </w:p>
    <w:p w14:paraId="268FAF9A" w14:textId="301B198E" w:rsidR="00921406" w:rsidRPr="003362B0" w:rsidRDefault="00921406" w:rsidP="0092140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 xml:space="preserve">Yu Qi </w:t>
      </w:r>
      <w:proofErr w:type="spellStart"/>
      <w:r w:rsidRPr="003362B0">
        <w:rPr>
          <w:rFonts w:asciiTheme="minorHAnsi" w:hAnsiTheme="minorHAnsi" w:cstheme="minorHAnsi"/>
          <w:color w:val="auto"/>
        </w:rPr>
        <w:t>Zhai</w:t>
      </w:r>
      <w:proofErr w:type="spellEnd"/>
      <w:r w:rsidRPr="003362B0">
        <w:rPr>
          <w:rFonts w:asciiTheme="minorHAnsi" w:hAnsiTheme="minorHAnsi" w:cstheme="minorHAnsi"/>
          <w:color w:val="auto"/>
        </w:rPr>
        <w:tab/>
      </w:r>
      <w:r w:rsidRPr="003362B0">
        <w:rPr>
          <w:rFonts w:asciiTheme="minorHAnsi" w:hAnsiTheme="minorHAnsi" w:cstheme="minorHAnsi"/>
          <w:color w:val="auto"/>
        </w:rPr>
        <w:tab/>
        <w:t>(1155118995@link.cuhk.edu.hk)</w:t>
      </w:r>
    </w:p>
    <w:p w14:paraId="71506A87" w14:textId="1AB0183B" w:rsidR="00921406" w:rsidRPr="003362B0" w:rsidRDefault="00921406" w:rsidP="0092140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>Kwok-Fai Lau</w:t>
      </w:r>
      <w:r w:rsidRPr="003362B0">
        <w:rPr>
          <w:rFonts w:asciiTheme="minorHAnsi" w:hAnsiTheme="minorHAnsi" w:cstheme="minorHAnsi"/>
          <w:color w:val="auto"/>
        </w:rPr>
        <w:tab/>
      </w:r>
      <w:r w:rsidRPr="003362B0">
        <w:rPr>
          <w:rFonts w:asciiTheme="minorHAnsi" w:hAnsiTheme="minorHAnsi" w:cstheme="minorHAnsi"/>
          <w:color w:val="auto"/>
        </w:rPr>
        <w:tab/>
        <w:t>(</w:t>
      </w:r>
      <w:hyperlink r:id="rId8" w:history="1">
        <w:r w:rsidRPr="003362B0">
          <w:rPr>
            <w:rStyle w:val="Hyperlink"/>
            <w:rFonts w:asciiTheme="minorHAnsi" w:hAnsiTheme="minorHAnsi" w:cstheme="minorHAnsi"/>
            <w:color w:val="auto"/>
            <w:u w:val="none"/>
          </w:rPr>
          <w:t>kflau@cuhk.edu.hk</w:t>
        </w:r>
      </w:hyperlink>
      <w:r w:rsidRPr="003362B0">
        <w:rPr>
          <w:rFonts w:asciiTheme="minorHAnsi" w:hAnsiTheme="minorHAnsi" w:cstheme="minorHAnsi"/>
          <w:color w:val="auto"/>
        </w:rPr>
        <w:t>)</w:t>
      </w:r>
    </w:p>
    <w:p w14:paraId="3513B71A" w14:textId="77777777" w:rsidR="00921406" w:rsidRPr="003362B0" w:rsidRDefault="00921406" w:rsidP="00921406">
      <w:pPr>
        <w:rPr>
          <w:rFonts w:asciiTheme="minorHAnsi" w:hAnsiTheme="minorHAnsi" w:cstheme="minorHAnsi"/>
          <w:color w:val="auto"/>
        </w:rPr>
      </w:pPr>
    </w:p>
    <w:p w14:paraId="5064363D" w14:textId="77777777" w:rsidR="00921406" w:rsidRPr="003362B0" w:rsidRDefault="00921406" w:rsidP="0092140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>Corresponding author:</w:t>
      </w:r>
    </w:p>
    <w:p w14:paraId="2F819B2D" w14:textId="709E5963" w:rsidR="00921406" w:rsidRPr="003362B0" w:rsidRDefault="00921406" w:rsidP="0092140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>Kwok-Fai Lau</w:t>
      </w:r>
      <w:r w:rsidRPr="003362B0">
        <w:rPr>
          <w:rFonts w:asciiTheme="minorHAnsi" w:hAnsiTheme="minorHAnsi" w:cstheme="minorHAnsi"/>
          <w:color w:val="auto"/>
        </w:rPr>
        <w:tab/>
      </w:r>
      <w:r w:rsidRPr="003362B0">
        <w:rPr>
          <w:rFonts w:asciiTheme="minorHAnsi" w:hAnsiTheme="minorHAnsi" w:cstheme="minorHAnsi"/>
          <w:color w:val="auto"/>
        </w:rPr>
        <w:tab/>
        <w:t>(</w:t>
      </w:r>
      <w:hyperlink r:id="rId9" w:history="1">
        <w:r w:rsidRPr="003362B0">
          <w:rPr>
            <w:rStyle w:val="Hyperlink"/>
            <w:rFonts w:asciiTheme="minorHAnsi" w:hAnsiTheme="minorHAnsi" w:cstheme="minorHAnsi"/>
            <w:color w:val="auto"/>
            <w:u w:val="none"/>
          </w:rPr>
          <w:t>kflau@cuhk.edu.hk</w:t>
        </w:r>
      </w:hyperlink>
      <w:r w:rsidRPr="003362B0">
        <w:rPr>
          <w:rFonts w:asciiTheme="minorHAnsi" w:hAnsiTheme="minorHAnsi" w:cstheme="minorHAnsi"/>
          <w:color w:val="auto"/>
        </w:rPr>
        <w:t>)</w:t>
      </w:r>
    </w:p>
    <w:p w14:paraId="60FCB589" w14:textId="42D11221" w:rsidR="00D04A95" w:rsidRPr="003362B0" w:rsidRDefault="00D04A95" w:rsidP="001B1519">
      <w:pPr>
        <w:rPr>
          <w:rFonts w:asciiTheme="minorHAnsi" w:hAnsiTheme="minorHAnsi" w:cstheme="minorHAnsi"/>
          <w:bCs/>
          <w:color w:val="auto"/>
        </w:rPr>
      </w:pPr>
    </w:p>
    <w:p w14:paraId="71B79AC9" w14:textId="5DD9E821" w:rsidR="006305D7" w:rsidRPr="00B95CFC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95CFC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080CD2B6" w:rsidR="007A4DD6" w:rsidRPr="001530EE" w:rsidRDefault="00BC4D64" w:rsidP="007A4DD6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ARF6, d</w:t>
      </w:r>
      <w:r w:rsidR="009B34BE" w:rsidRPr="001530EE">
        <w:rPr>
          <w:rFonts w:asciiTheme="minorHAnsi" w:hAnsiTheme="minorHAnsi" w:cstheme="minorHAnsi"/>
          <w:color w:val="auto"/>
        </w:rPr>
        <w:t>ensity gradient ultracentrifugation</w:t>
      </w:r>
      <w:r w:rsidR="00C26B89" w:rsidRPr="001530EE">
        <w:rPr>
          <w:rFonts w:asciiTheme="minorHAnsi" w:hAnsiTheme="minorHAnsi" w:cstheme="minorHAnsi"/>
          <w:color w:val="auto"/>
        </w:rPr>
        <w:t xml:space="preserve">, </w:t>
      </w:r>
      <w:r w:rsidR="006E115F" w:rsidRPr="001530EE">
        <w:rPr>
          <w:rFonts w:asciiTheme="minorHAnsi" w:hAnsiTheme="minorHAnsi" w:cstheme="minorHAnsi"/>
          <w:color w:val="auto"/>
        </w:rPr>
        <w:t xml:space="preserve">fractionation, </w:t>
      </w:r>
      <w:r w:rsidR="00CC5818" w:rsidRPr="001530EE">
        <w:rPr>
          <w:rFonts w:asciiTheme="minorHAnsi" w:hAnsiTheme="minorHAnsi" w:cstheme="minorHAnsi"/>
          <w:color w:val="auto"/>
        </w:rPr>
        <w:t>Rab11</w:t>
      </w:r>
      <w:r w:rsidR="0098263E" w:rsidRPr="001530EE">
        <w:rPr>
          <w:rFonts w:asciiTheme="minorHAnsi" w:hAnsiTheme="minorHAnsi" w:cstheme="minorHAnsi"/>
          <w:color w:val="auto"/>
        </w:rPr>
        <w:t>,</w:t>
      </w:r>
      <w:r w:rsidR="006E115F" w:rsidRPr="001530EE">
        <w:rPr>
          <w:rFonts w:asciiTheme="minorHAnsi" w:hAnsiTheme="minorHAnsi" w:cstheme="minorHAnsi"/>
          <w:color w:val="auto"/>
        </w:rPr>
        <w:t xml:space="preserve"> recycling endosome</w:t>
      </w:r>
      <w:r w:rsidR="00CC5818" w:rsidRPr="001530EE">
        <w:rPr>
          <w:rFonts w:asciiTheme="minorHAnsi" w:hAnsiTheme="minorHAnsi" w:cstheme="minorHAnsi"/>
          <w:color w:val="auto"/>
        </w:rPr>
        <w:t xml:space="preserve">, </w:t>
      </w:r>
      <w:r w:rsidR="00185C33" w:rsidRPr="001530EE">
        <w:rPr>
          <w:rFonts w:asciiTheme="minorHAnsi" w:hAnsiTheme="minorHAnsi" w:cstheme="minorHAnsi"/>
          <w:color w:val="auto"/>
        </w:rPr>
        <w:t>sucrose</w:t>
      </w:r>
    </w:p>
    <w:p w14:paraId="1CB4E390" w14:textId="77777777" w:rsidR="006305D7" w:rsidRPr="001530EE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483EAEC5" w:rsidR="006305D7" w:rsidRPr="001530EE" w:rsidRDefault="00086FF5" w:rsidP="001B1519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1530EE">
        <w:rPr>
          <w:rFonts w:asciiTheme="minorHAnsi" w:hAnsiTheme="minorHAnsi" w:cstheme="minorHAnsi"/>
          <w:b/>
          <w:bCs/>
          <w:color w:val="auto"/>
        </w:rPr>
        <w:t>:</w:t>
      </w:r>
    </w:p>
    <w:p w14:paraId="761028D6" w14:textId="3282605D" w:rsidR="006305D7" w:rsidRPr="003362B0" w:rsidRDefault="00870C0B" w:rsidP="001B1519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>This paper aims</w:t>
      </w:r>
      <w:r w:rsidR="00575774" w:rsidRPr="003362B0">
        <w:rPr>
          <w:rFonts w:asciiTheme="minorHAnsi" w:hAnsiTheme="minorHAnsi" w:cstheme="minorHAnsi"/>
          <w:color w:val="auto"/>
        </w:rPr>
        <w:t xml:space="preserve"> to present </w:t>
      </w:r>
      <w:r w:rsidR="003B5D7B" w:rsidRPr="003362B0">
        <w:rPr>
          <w:rFonts w:asciiTheme="minorHAnsi" w:hAnsiTheme="minorHAnsi" w:cstheme="minorHAnsi"/>
          <w:color w:val="auto"/>
        </w:rPr>
        <w:t xml:space="preserve">a protocol for preparing </w:t>
      </w:r>
      <w:r w:rsidR="005A2C7A" w:rsidRPr="003362B0">
        <w:rPr>
          <w:rFonts w:asciiTheme="minorHAnsi" w:hAnsiTheme="minorHAnsi" w:cstheme="minorHAnsi"/>
          <w:color w:val="auto"/>
        </w:rPr>
        <w:t>recycling endosome</w:t>
      </w:r>
      <w:r w:rsidR="00545C89" w:rsidRPr="003362B0">
        <w:rPr>
          <w:rFonts w:asciiTheme="minorHAnsi" w:hAnsiTheme="minorHAnsi" w:cstheme="minorHAnsi"/>
          <w:color w:val="auto"/>
        </w:rPr>
        <w:t>s</w:t>
      </w:r>
      <w:r w:rsidR="005A2C7A" w:rsidRPr="003362B0">
        <w:rPr>
          <w:rFonts w:asciiTheme="minorHAnsi" w:hAnsiTheme="minorHAnsi" w:cstheme="minorHAnsi"/>
          <w:color w:val="auto"/>
        </w:rPr>
        <w:t xml:space="preserve"> from mammalian cells </w:t>
      </w:r>
      <w:r w:rsidR="009B12C3" w:rsidRPr="003362B0">
        <w:rPr>
          <w:rFonts w:asciiTheme="minorHAnsi" w:hAnsiTheme="minorHAnsi" w:cstheme="minorHAnsi"/>
          <w:color w:val="auto"/>
        </w:rPr>
        <w:t>using</w:t>
      </w:r>
      <w:r w:rsidR="005A2C7A" w:rsidRPr="003362B0">
        <w:rPr>
          <w:rFonts w:asciiTheme="minorHAnsi" w:hAnsiTheme="minorHAnsi" w:cstheme="minorHAnsi"/>
          <w:color w:val="auto"/>
        </w:rPr>
        <w:t xml:space="preserve"> </w:t>
      </w:r>
      <w:r w:rsidR="009F1837" w:rsidRPr="003362B0">
        <w:rPr>
          <w:rFonts w:asciiTheme="minorHAnsi" w:hAnsiTheme="minorHAnsi" w:cstheme="minorHAnsi"/>
          <w:color w:val="auto"/>
        </w:rPr>
        <w:t>sucrose density gradient ultracentrifugation.</w:t>
      </w:r>
    </w:p>
    <w:p w14:paraId="1EE16FCC" w14:textId="77777777" w:rsidR="003B5D7B" w:rsidRPr="003362B0" w:rsidRDefault="003B5D7B" w:rsidP="001B1519">
      <w:pPr>
        <w:rPr>
          <w:rFonts w:asciiTheme="minorHAnsi" w:hAnsiTheme="minorHAnsi" w:cstheme="minorHAnsi"/>
          <w:color w:val="auto"/>
        </w:rPr>
      </w:pPr>
    </w:p>
    <w:p w14:paraId="64FB8590" w14:textId="76166DB4" w:rsidR="006305D7" w:rsidRPr="00B95CFC" w:rsidRDefault="006305D7" w:rsidP="001B1519">
      <w:pPr>
        <w:rPr>
          <w:rFonts w:asciiTheme="minorHAnsi" w:hAnsiTheme="minorHAnsi" w:cstheme="minorHAnsi"/>
          <w:color w:val="auto"/>
        </w:rPr>
      </w:pPr>
      <w:r w:rsidRPr="00B95CFC">
        <w:rPr>
          <w:rFonts w:asciiTheme="minorHAnsi" w:hAnsiTheme="minorHAnsi" w:cstheme="minorHAnsi"/>
          <w:b/>
          <w:bCs/>
          <w:color w:val="auto"/>
        </w:rPr>
        <w:t>ABSTRACT:</w:t>
      </w:r>
    </w:p>
    <w:p w14:paraId="2A7AB1A2" w14:textId="05D80F86" w:rsidR="00DF29D2" w:rsidRPr="003362B0" w:rsidRDefault="00E655B9" w:rsidP="007A4DD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>Endosom</w:t>
      </w:r>
      <w:r w:rsidR="00F04AD6" w:rsidRPr="003362B0">
        <w:rPr>
          <w:rFonts w:asciiTheme="minorHAnsi" w:hAnsiTheme="minorHAnsi" w:cstheme="minorHAnsi"/>
          <w:color w:val="auto"/>
        </w:rPr>
        <w:t xml:space="preserve">al trafficking is an </w:t>
      </w:r>
      <w:r w:rsidR="002346C4" w:rsidRPr="003362B0">
        <w:rPr>
          <w:rFonts w:asciiTheme="minorHAnsi" w:hAnsiTheme="minorHAnsi" w:cstheme="minorHAnsi"/>
          <w:color w:val="auto"/>
        </w:rPr>
        <w:t xml:space="preserve">essential cellular process that regulates </w:t>
      </w:r>
      <w:r w:rsidR="00BE171D" w:rsidRPr="003362B0">
        <w:rPr>
          <w:rFonts w:asciiTheme="minorHAnsi" w:hAnsiTheme="minorHAnsi" w:cstheme="minorHAnsi"/>
          <w:color w:val="auto"/>
        </w:rPr>
        <w:t>a b</w:t>
      </w:r>
      <w:r w:rsidR="006C1C37" w:rsidRPr="003362B0">
        <w:rPr>
          <w:rFonts w:asciiTheme="minorHAnsi" w:hAnsiTheme="minorHAnsi" w:cstheme="minorHAnsi"/>
          <w:color w:val="auto"/>
        </w:rPr>
        <w:t>roa</w:t>
      </w:r>
      <w:r w:rsidR="00BE171D" w:rsidRPr="003362B0">
        <w:rPr>
          <w:rFonts w:asciiTheme="minorHAnsi" w:hAnsiTheme="minorHAnsi" w:cstheme="minorHAnsi"/>
          <w:color w:val="auto"/>
        </w:rPr>
        <w:t xml:space="preserve">d range of biological events. </w:t>
      </w:r>
      <w:r w:rsidR="00B5709E" w:rsidRPr="003362B0">
        <w:rPr>
          <w:rFonts w:asciiTheme="minorHAnsi" w:hAnsiTheme="minorHAnsi" w:cstheme="minorHAnsi"/>
          <w:color w:val="auto"/>
        </w:rPr>
        <w:t xml:space="preserve">Proteins are internalized from the plasma membrane and then transported to the </w:t>
      </w:r>
      <w:r w:rsidR="00857117" w:rsidRPr="003362B0">
        <w:rPr>
          <w:rFonts w:asciiTheme="minorHAnsi" w:hAnsiTheme="minorHAnsi" w:cstheme="minorHAnsi"/>
          <w:color w:val="auto"/>
        </w:rPr>
        <w:t xml:space="preserve">early endosomes. </w:t>
      </w:r>
      <w:r w:rsidR="00966E27" w:rsidRPr="003362B0">
        <w:rPr>
          <w:rFonts w:asciiTheme="minorHAnsi" w:hAnsiTheme="minorHAnsi" w:cstheme="minorHAnsi"/>
          <w:color w:val="auto"/>
        </w:rPr>
        <w:t xml:space="preserve">The internalized proteins could be </w:t>
      </w:r>
      <w:r w:rsidR="00213B87" w:rsidRPr="003362B0">
        <w:rPr>
          <w:rFonts w:asciiTheme="minorHAnsi" w:hAnsiTheme="minorHAnsi" w:cstheme="minorHAnsi"/>
          <w:color w:val="auto"/>
        </w:rPr>
        <w:t xml:space="preserve">transited to </w:t>
      </w:r>
      <w:r w:rsidR="0016046B" w:rsidRPr="003362B0">
        <w:rPr>
          <w:rFonts w:asciiTheme="minorHAnsi" w:hAnsiTheme="minorHAnsi" w:cstheme="minorHAnsi"/>
          <w:color w:val="auto"/>
        </w:rPr>
        <w:t xml:space="preserve">the </w:t>
      </w:r>
      <w:r w:rsidR="00213B87" w:rsidRPr="003362B0">
        <w:rPr>
          <w:rFonts w:asciiTheme="minorHAnsi" w:hAnsiTheme="minorHAnsi" w:cstheme="minorHAnsi"/>
          <w:color w:val="auto"/>
        </w:rPr>
        <w:t xml:space="preserve">lysosome for degradation or recycled back to the plasma membrane. </w:t>
      </w:r>
      <w:r w:rsidR="005042A0" w:rsidRPr="003362B0">
        <w:rPr>
          <w:rFonts w:asciiTheme="minorHAnsi" w:hAnsiTheme="minorHAnsi" w:cstheme="minorHAnsi"/>
          <w:color w:val="auto"/>
        </w:rPr>
        <w:t>A robust endocytic recycling pathway is required t</w:t>
      </w:r>
      <w:r w:rsidR="00CB7F42" w:rsidRPr="003362B0">
        <w:rPr>
          <w:rFonts w:asciiTheme="minorHAnsi" w:hAnsiTheme="minorHAnsi" w:cstheme="minorHAnsi"/>
          <w:color w:val="auto"/>
        </w:rPr>
        <w:t>o</w:t>
      </w:r>
      <w:r w:rsidR="007F3155" w:rsidRPr="003362B0">
        <w:rPr>
          <w:rFonts w:asciiTheme="minorHAnsi" w:hAnsiTheme="minorHAnsi" w:cstheme="minorHAnsi"/>
          <w:color w:val="auto"/>
        </w:rPr>
        <w:t xml:space="preserve"> balanc</w:t>
      </w:r>
      <w:r w:rsidR="00CB7F42" w:rsidRPr="003362B0">
        <w:rPr>
          <w:rFonts w:asciiTheme="minorHAnsi" w:hAnsiTheme="minorHAnsi" w:cstheme="minorHAnsi"/>
          <w:color w:val="auto"/>
        </w:rPr>
        <w:t>e</w:t>
      </w:r>
      <w:r w:rsidR="007F3155" w:rsidRPr="003362B0">
        <w:rPr>
          <w:rFonts w:asciiTheme="minorHAnsi" w:hAnsiTheme="minorHAnsi" w:cstheme="minorHAnsi"/>
          <w:color w:val="auto"/>
        </w:rPr>
        <w:t xml:space="preserve"> the remova</w:t>
      </w:r>
      <w:r w:rsidR="00854398" w:rsidRPr="003362B0">
        <w:rPr>
          <w:rFonts w:asciiTheme="minorHAnsi" w:hAnsiTheme="minorHAnsi" w:cstheme="minorHAnsi"/>
          <w:color w:val="auto"/>
        </w:rPr>
        <w:t>l of membrane materials from endocytosis</w:t>
      </w:r>
      <w:r w:rsidR="00C07E9F" w:rsidRPr="003362B0">
        <w:rPr>
          <w:rFonts w:asciiTheme="minorHAnsi" w:hAnsiTheme="minorHAnsi" w:cstheme="minorHAnsi"/>
          <w:color w:val="auto"/>
        </w:rPr>
        <w:t xml:space="preserve">. </w:t>
      </w:r>
      <w:r w:rsidR="004E705E" w:rsidRPr="003362B0">
        <w:rPr>
          <w:rFonts w:asciiTheme="minorHAnsi" w:hAnsiTheme="minorHAnsi" w:cstheme="minorHAnsi"/>
          <w:color w:val="auto"/>
        </w:rPr>
        <w:t xml:space="preserve">Various proteins are reported to regulate </w:t>
      </w:r>
      <w:r w:rsidR="004902ED" w:rsidRPr="003362B0">
        <w:rPr>
          <w:rFonts w:asciiTheme="minorHAnsi" w:hAnsiTheme="minorHAnsi" w:cstheme="minorHAnsi"/>
          <w:color w:val="auto"/>
        </w:rPr>
        <w:t xml:space="preserve">the pathway, including </w:t>
      </w:r>
      <w:r w:rsidR="005457E7" w:rsidRPr="003362B0">
        <w:rPr>
          <w:rFonts w:asciiTheme="minorHAnsi" w:hAnsiTheme="minorHAnsi" w:cstheme="minorHAnsi"/>
          <w:color w:val="auto"/>
        </w:rPr>
        <w:t>ADP-ribosylation factor 6 (</w:t>
      </w:r>
      <w:r w:rsidR="004902ED" w:rsidRPr="003362B0">
        <w:rPr>
          <w:rFonts w:asciiTheme="minorHAnsi" w:hAnsiTheme="minorHAnsi" w:cstheme="minorHAnsi"/>
          <w:color w:val="auto"/>
        </w:rPr>
        <w:t>ARF6</w:t>
      </w:r>
      <w:r w:rsidR="005457E7" w:rsidRPr="003362B0">
        <w:rPr>
          <w:rFonts w:asciiTheme="minorHAnsi" w:hAnsiTheme="minorHAnsi" w:cstheme="minorHAnsi"/>
          <w:color w:val="auto"/>
        </w:rPr>
        <w:t>)</w:t>
      </w:r>
      <w:r w:rsidR="004902ED" w:rsidRPr="003362B0">
        <w:rPr>
          <w:rFonts w:asciiTheme="minorHAnsi" w:hAnsiTheme="minorHAnsi" w:cstheme="minorHAnsi"/>
          <w:color w:val="auto"/>
        </w:rPr>
        <w:t xml:space="preserve">. </w:t>
      </w:r>
      <w:r w:rsidR="00BD3DA0" w:rsidRPr="003362B0">
        <w:rPr>
          <w:rFonts w:asciiTheme="minorHAnsi" w:hAnsiTheme="minorHAnsi" w:cstheme="minorHAnsi"/>
          <w:color w:val="auto"/>
        </w:rPr>
        <w:t xml:space="preserve">Density gradient ultracentrifugation is a </w:t>
      </w:r>
      <w:r w:rsidR="00ED5FF4" w:rsidRPr="003362B0">
        <w:rPr>
          <w:rFonts w:asciiTheme="minorHAnsi" w:hAnsiTheme="minorHAnsi" w:cstheme="minorHAnsi"/>
          <w:color w:val="auto"/>
        </w:rPr>
        <w:t xml:space="preserve">classical method for </w:t>
      </w:r>
      <w:r w:rsidR="004815E9" w:rsidRPr="003362B0">
        <w:rPr>
          <w:rFonts w:asciiTheme="minorHAnsi" w:hAnsiTheme="minorHAnsi" w:cstheme="minorHAnsi"/>
          <w:color w:val="auto"/>
        </w:rPr>
        <w:t>cell fractionation</w:t>
      </w:r>
      <w:r w:rsidR="00423595" w:rsidRPr="003362B0">
        <w:rPr>
          <w:rFonts w:asciiTheme="minorHAnsi" w:hAnsiTheme="minorHAnsi" w:cstheme="minorHAnsi"/>
          <w:color w:val="auto"/>
        </w:rPr>
        <w:t xml:space="preserve">. </w:t>
      </w:r>
      <w:r w:rsidR="00E30C92" w:rsidRPr="003362B0">
        <w:rPr>
          <w:rFonts w:asciiTheme="minorHAnsi" w:hAnsiTheme="minorHAnsi" w:cstheme="minorHAnsi"/>
          <w:color w:val="auto"/>
        </w:rPr>
        <w:t>After the centrifugation</w:t>
      </w:r>
      <w:r w:rsidR="000A17E3" w:rsidRPr="003362B0">
        <w:rPr>
          <w:rFonts w:asciiTheme="minorHAnsi" w:hAnsiTheme="minorHAnsi" w:cstheme="minorHAnsi"/>
          <w:color w:val="auto"/>
        </w:rPr>
        <w:t xml:space="preserve">, </w:t>
      </w:r>
      <w:r w:rsidR="000F00C2" w:rsidRPr="003362B0">
        <w:rPr>
          <w:rFonts w:asciiTheme="minorHAnsi" w:hAnsiTheme="minorHAnsi" w:cstheme="minorHAnsi"/>
          <w:color w:val="auto"/>
        </w:rPr>
        <w:t xml:space="preserve">organelles are </w:t>
      </w:r>
      <w:r w:rsidR="00466BB4" w:rsidRPr="003362B0">
        <w:rPr>
          <w:rFonts w:asciiTheme="minorHAnsi" w:hAnsiTheme="minorHAnsi" w:cstheme="minorHAnsi"/>
          <w:color w:val="auto"/>
        </w:rPr>
        <w:t>sedimented at their isop</w:t>
      </w:r>
      <w:r w:rsidR="003C452F" w:rsidRPr="003362B0">
        <w:rPr>
          <w:rFonts w:asciiTheme="minorHAnsi" w:hAnsiTheme="minorHAnsi" w:cstheme="minorHAnsi"/>
          <w:color w:val="auto"/>
        </w:rPr>
        <w:t>yc</w:t>
      </w:r>
      <w:r w:rsidR="00466BB4" w:rsidRPr="003362B0">
        <w:rPr>
          <w:rFonts w:asciiTheme="minorHAnsi" w:hAnsiTheme="minorHAnsi" w:cstheme="minorHAnsi"/>
          <w:color w:val="auto"/>
        </w:rPr>
        <w:t xml:space="preserve">nic </w:t>
      </w:r>
      <w:r w:rsidR="00E30C92" w:rsidRPr="003362B0">
        <w:rPr>
          <w:rFonts w:asciiTheme="minorHAnsi" w:hAnsiTheme="minorHAnsi" w:cstheme="minorHAnsi"/>
          <w:color w:val="auto"/>
        </w:rPr>
        <w:t>surface</w:t>
      </w:r>
      <w:r w:rsidR="00B45035" w:rsidRPr="003362B0">
        <w:rPr>
          <w:rFonts w:asciiTheme="minorHAnsi" w:hAnsiTheme="minorHAnsi" w:cstheme="minorHAnsi"/>
          <w:color w:val="auto"/>
        </w:rPr>
        <w:t xml:space="preserve">. The fractions </w:t>
      </w:r>
      <w:r w:rsidR="00825D89" w:rsidRPr="003362B0">
        <w:rPr>
          <w:rFonts w:asciiTheme="minorHAnsi" w:hAnsiTheme="minorHAnsi" w:cstheme="minorHAnsi"/>
          <w:color w:val="auto"/>
        </w:rPr>
        <w:t xml:space="preserve">are collected and </w:t>
      </w:r>
      <w:r w:rsidR="005D69FB" w:rsidRPr="003362B0">
        <w:rPr>
          <w:rFonts w:asciiTheme="minorHAnsi" w:hAnsiTheme="minorHAnsi" w:cstheme="minorHAnsi"/>
          <w:color w:val="auto"/>
        </w:rPr>
        <w:t>used for</w:t>
      </w:r>
      <w:r w:rsidR="00EA7C92" w:rsidRPr="003362B0">
        <w:rPr>
          <w:rFonts w:asciiTheme="minorHAnsi" w:hAnsiTheme="minorHAnsi" w:cstheme="minorHAnsi"/>
          <w:color w:val="auto"/>
        </w:rPr>
        <w:t xml:space="preserve"> other</w:t>
      </w:r>
      <w:r w:rsidR="005D69FB" w:rsidRPr="003362B0">
        <w:rPr>
          <w:rFonts w:asciiTheme="minorHAnsi" w:hAnsiTheme="minorHAnsi" w:cstheme="minorHAnsi"/>
          <w:color w:val="auto"/>
        </w:rPr>
        <w:t xml:space="preserve"> </w:t>
      </w:r>
      <w:r w:rsidR="00433A3A" w:rsidRPr="003362B0">
        <w:rPr>
          <w:rFonts w:asciiTheme="minorHAnsi" w:hAnsiTheme="minorHAnsi" w:cstheme="minorHAnsi"/>
          <w:color w:val="auto"/>
        </w:rPr>
        <w:t>downstream application</w:t>
      </w:r>
      <w:r w:rsidR="00EA7C92" w:rsidRPr="003362B0">
        <w:rPr>
          <w:rFonts w:asciiTheme="minorHAnsi" w:hAnsiTheme="minorHAnsi" w:cstheme="minorHAnsi"/>
          <w:color w:val="auto"/>
        </w:rPr>
        <w:t>s</w:t>
      </w:r>
      <w:r w:rsidR="00433A3A" w:rsidRPr="003362B0">
        <w:rPr>
          <w:rFonts w:asciiTheme="minorHAnsi" w:hAnsiTheme="minorHAnsi" w:cstheme="minorHAnsi"/>
          <w:color w:val="auto"/>
        </w:rPr>
        <w:t xml:space="preserve">. </w:t>
      </w:r>
      <w:r w:rsidR="00DB0D82" w:rsidRPr="003362B0">
        <w:rPr>
          <w:rFonts w:asciiTheme="minorHAnsi" w:hAnsiTheme="minorHAnsi" w:cstheme="minorHAnsi"/>
          <w:color w:val="auto"/>
        </w:rPr>
        <w:t>Described here is a</w:t>
      </w:r>
      <w:r w:rsidR="00DF29D2" w:rsidRPr="003362B0">
        <w:rPr>
          <w:rFonts w:asciiTheme="minorHAnsi" w:hAnsiTheme="minorHAnsi" w:cstheme="minorHAnsi"/>
          <w:color w:val="auto"/>
        </w:rPr>
        <w:t xml:space="preserve"> protocol </w:t>
      </w:r>
      <w:r w:rsidR="003224B5" w:rsidRPr="003362B0">
        <w:rPr>
          <w:rFonts w:asciiTheme="minorHAnsi" w:hAnsiTheme="minorHAnsi" w:cstheme="minorHAnsi"/>
          <w:color w:val="auto"/>
        </w:rPr>
        <w:t>to obtain</w:t>
      </w:r>
      <w:r w:rsidR="00DF29D2" w:rsidRPr="003362B0">
        <w:rPr>
          <w:rFonts w:asciiTheme="minorHAnsi" w:hAnsiTheme="minorHAnsi" w:cstheme="minorHAnsi"/>
          <w:color w:val="auto"/>
        </w:rPr>
        <w:t xml:space="preserve"> </w:t>
      </w:r>
      <w:r w:rsidR="003224B5" w:rsidRPr="003362B0">
        <w:rPr>
          <w:rFonts w:asciiTheme="minorHAnsi" w:hAnsiTheme="minorHAnsi" w:cstheme="minorHAnsi"/>
          <w:color w:val="auto"/>
        </w:rPr>
        <w:t>a</w:t>
      </w:r>
      <w:r w:rsidR="00DF29D2" w:rsidRPr="003362B0">
        <w:rPr>
          <w:rFonts w:asciiTheme="minorHAnsi" w:hAnsiTheme="minorHAnsi" w:cstheme="minorHAnsi"/>
          <w:color w:val="auto"/>
        </w:rPr>
        <w:t xml:space="preserve"> recycling endosome</w:t>
      </w:r>
      <w:r w:rsidR="003224B5" w:rsidRPr="003362B0">
        <w:rPr>
          <w:rFonts w:asciiTheme="minorHAnsi" w:hAnsiTheme="minorHAnsi" w:cstheme="minorHAnsi"/>
          <w:color w:val="auto"/>
        </w:rPr>
        <w:t>-containing fraction</w:t>
      </w:r>
      <w:r w:rsidR="00DF29D2" w:rsidRPr="003362B0">
        <w:rPr>
          <w:rFonts w:asciiTheme="minorHAnsi" w:hAnsiTheme="minorHAnsi" w:cstheme="minorHAnsi"/>
          <w:color w:val="auto"/>
        </w:rPr>
        <w:t xml:space="preserve"> f</w:t>
      </w:r>
      <w:r w:rsidR="00133114" w:rsidRPr="003362B0">
        <w:rPr>
          <w:rFonts w:asciiTheme="minorHAnsi" w:hAnsiTheme="minorHAnsi" w:cstheme="minorHAnsi"/>
          <w:color w:val="auto"/>
        </w:rPr>
        <w:t>ro</w:t>
      </w:r>
      <w:r w:rsidR="00DF29D2" w:rsidRPr="003362B0">
        <w:rPr>
          <w:rFonts w:asciiTheme="minorHAnsi" w:hAnsiTheme="minorHAnsi" w:cstheme="minorHAnsi"/>
          <w:color w:val="auto"/>
        </w:rPr>
        <w:t xml:space="preserve">m transfected </w:t>
      </w:r>
      <w:r w:rsidR="00CC5818" w:rsidRPr="003362B0">
        <w:rPr>
          <w:rFonts w:asciiTheme="minorHAnsi" w:hAnsiTheme="minorHAnsi" w:cstheme="minorHAnsi"/>
          <w:color w:val="auto"/>
        </w:rPr>
        <w:t xml:space="preserve">mammalian </w:t>
      </w:r>
      <w:r w:rsidR="00DF29D2" w:rsidRPr="003362B0">
        <w:rPr>
          <w:rFonts w:asciiTheme="minorHAnsi" w:hAnsiTheme="minorHAnsi" w:cstheme="minorHAnsi"/>
          <w:color w:val="auto"/>
        </w:rPr>
        <w:t xml:space="preserve">cells using density gradient ultracentrifugation. The isolated fractions were subjected to standard Western blotting </w:t>
      </w:r>
      <w:r w:rsidR="0031355F" w:rsidRPr="003362B0">
        <w:rPr>
          <w:rFonts w:asciiTheme="minorHAnsi" w:hAnsiTheme="minorHAnsi" w:cstheme="minorHAnsi"/>
          <w:color w:val="auto"/>
        </w:rPr>
        <w:t>for</w:t>
      </w:r>
      <w:r w:rsidR="00DF29D2" w:rsidRPr="003362B0">
        <w:rPr>
          <w:rFonts w:asciiTheme="minorHAnsi" w:hAnsiTheme="minorHAnsi" w:cstheme="minorHAnsi"/>
          <w:color w:val="auto"/>
        </w:rPr>
        <w:t xml:space="preserve"> </w:t>
      </w:r>
      <w:r w:rsidR="0031355F" w:rsidRPr="003362B0">
        <w:rPr>
          <w:rFonts w:asciiTheme="minorHAnsi" w:hAnsiTheme="minorHAnsi" w:cstheme="minorHAnsi"/>
          <w:color w:val="auto"/>
        </w:rPr>
        <w:t>analy</w:t>
      </w:r>
      <w:r w:rsidR="00133114" w:rsidRPr="003362B0">
        <w:rPr>
          <w:rFonts w:asciiTheme="minorHAnsi" w:hAnsiTheme="minorHAnsi" w:cstheme="minorHAnsi"/>
          <w:color w:val="auto"/>
        </w:rPr>
        <w:t>z</w:t>
      </w:r>
      <w:r w:rsidR="0031355F" w:rsidRPr="003362B0">
        <w:rPr>
          <w:rFonts w:asciiTheme="minorHAnsi" w:hAnsiTheme="minorHAnsi" w:cstheme="minorHAnsi"/>
          <w:color w:val="auto"/>
        </w:rPr>
        <w:t>ing</w:t>
      </w:r>
      <w:r w:rsidR="00DF29D2" w:rsidRPr="003362B0">
        <w:rPr>
          <w:rFonts w:asciiTheme="minorHAnsi" w:hAnsiTheme="minorHAnsi" w:cstheme="minorHAnsi"/>
          <w:color w:val="auto"/>
        </w:rPr>
        <w:t xml:space="preserve"> their protein contents. </w:t>
      </w:r>
      <w:r w:rsidR="002C0865" w:rsidRPr="003362B0">
        <w:rPr>
          <w:rFonts w:asciiTheme="minorHAnsi" w:hAnsiTheme="minorHAnsi" w:cstheme="minorHAnsi"/>
          <w:color w:val="auto"/>
        </w:rPr>
        <w:t xml:space="preserve">By employing this method, we identified that the plasma membrane targeting of </w:t>
      </w:r>
      <w:r w:rsidR="005457E7" w:rsidRPr="003362B0">
        <w:rPr>
          <w:rFonts w:asciiTheme="minorHAnsi" w:hAnsiTheme="minorHAnsi" w:cstheme="minorHAnsi"/>
          <w:color w:val="auto"/>
        </w:rPr>
        <w:t>engulfment and cell motility 1 (</w:t>
      </w:r>
      <w:r w:rsidR="002C0865" w:rsidRPr="003362B0">
        <w:rPr>
          <w:rFonts w:asciiTheme="minorHAnsi" w:hAnsiTheme="minorHAnsi" w:cstheme="minorHAnsi"/>
          <w:color w:val="auto"/>
        </w:rPr>
        <w:t>ELMO1</w:t>
      </w:r>
      <w:r w:rsidR="005457E7" w:rsidRPr="003362B0">
        <w:rPr>
          <w:rFonts w:asciiTheme="minorHAnsi" w:hAnsiTheme="minorHAnsi" w:cstheme="minorHAnsi"/>
          <w:color w:val="auto"/>
        </w:rPr>
        <w:t>)</w:t>
      </w:r>
      <w:r w:rsidR="002C0865" w:rsidRPr="003362B0">
        <w:rPr>
          <w:rFonts w:asciiTheme="minorHAnsi" w:hAnsiTheme="minorHAnsi" w:cstheme="minorHAnsi"/>
          <w:color w:val="auto"/>
        </w:rPr>
        <w:t xml:space="preserve">, a </w:t>
      </w:r>
      <w:r w:rsidR="005457E7" w:rsidRPr="003362B0">
        <w:rPr>
          <w:rFonts w:asciiTheme="minorHAnsi" w:hAnsiTheme="minorHAnsi" w:cstheme="minorHAnsi"/>
          <w:color w:val="auto"/>
        </w:rPr>
        <w:t>Ras</w:t>
      </w:r>
      <w:r w:rsidR="00501BF9" w:rsidRPr="003362B0">
        <w:rPr>
          <w:rFonts w:asciiTheme="minorHAnsi" w:hAnsiTheme="minorHAnsi" w:cstheme="minorHAnsi"/>
          <w:color w:val="auto"/>
        </w:rPr>
        <w:t>-related C3 botulinum toxin substrate 1 (</w:t>
      </w:r>
      <w:r w:rsidR="002C0865" w:rsidRPr="003362B0">
        <w:rPr>
          <w:rFonts w:asciiTheme="minorHAnsi" w:hAnsiTheme="minorHAnsi" w:cstheme="minorHAnsi"/>
          <w:color w:val="auto"/>
        </w:rPr>
        <w:t>Rac1</w:t>
      </w:r>
      <w:r w:rsidR="00501BF9" w:rsidRPr="003362B0">
        <w:rPr>
          <w:rFonts w:asciiTheme="minorHAnsi" w:hAnsiTheme="minorHAnsi" w:cstheme="minorHAnsi"/>
          <w:color w:val="auto"/>
        </w:rPr>
        <w:t>)</w:t>
      </w:r>
      <w:r w:rsidR="002C0865" w:rsidRPr="003362B0">
        <w:rPr>
          <w:rFonts w:asciiTheme="minorHAnsi" w:hAnsiTheme="minorHAnsi" w:cstheme="minorHAnsi"/>
          <w:color w:val="auto"/>
        </w:rPr>
        <w:t xml:space="preserve"> guanine nucleotide exchange factor, is through ARF6-mediated endocytic recycling.</w:t>
      </w:r>
    </w:p>
    <w:p w14:paraId="4EAD01FF" w14:textId="77777777" w:rsidR="00211C43" w:rsidRPr="003362B0" w:rsidRDefault="00211C43" w:rsidP="007A4DD6">
      <w:pPr>
        <w:rPr>
          <w:rFonts w:asciiTheme="minorHAnsi" w:hAnsiTheme="minorHAnsi" w:cstheme="minorHAnsi"/>
          <w:color w:val="auto"/>
        </w:rPr>
      </w:pPr>
    </w:p>
    <w:p w14:paraId="00D25F73" w14:textId="4CD8322A" w:rsidR="006305D7" w:rsidRPr="001530EE" w:rsidRDefault="006305D7" w:rsidP="001B1519">
      <w:pPr>
        <w:rPr>
          <w:rFonts w:asciiTheme="minorHAnsi" w:hAnsiTheme="minorHAnsi" w:cstheme="minorHAnsi"/>
          <w:color w:val="auto"/>
        </w:rPr>
      </w:pPr>
      <w:r w:rsidRPr="00B95CFC">
        <w:rPr>
          <w:rFonts w:asciiTheme="minorHAnsi" w:hAnsiTheme="minorHAnsi" w:cstheme="minorHAnsi"/>
          <w:b/>
          <w:color w:val="auto"/>
        </w:rPr>
        <w:t>INTRODUCTION</w:t>
      </w:r>
      <w:r w:rsidRPr="00B95CFC">
        <w:rPr>
          <w:rFonts w:asciiTheme="minorHAnsi" w:hAnsiTheme="minorHAnsi" w:cstheme="minorHAnsi"/>
          <w:b/>
          <w:bCs/>
          <w:color w:val="auto"/>
        </w:rPr>
        <w:t>:</w:t>
      </w:r>
    </w:p>
    <w:p w14:paraId="1788CB17" w14:textId="091DE467" w:rsidR="007631F5" w:rsidRPr="003362B0" w:rsidRDefault="0082057A" w:rsidP="003B1137">
      <w:pPr>
        <w:rPr>
          <w:rFonts w:asciiTheme="minorHAnsi" w:hAnsiTheme="minorHAnsi" w:cstheme="minorHAnsi"/>
          <w:color w:val="auto"/>
          <w:lang w:eastAsia="zh-TW"/>
        </w:rPr>
      </w:pPr>
      <w:r w:rsidRPr="003362B0">
        <w:rPr>
          <w:rFonts w:asciiTheme="minorHAnsi" w:hAnsiTheme="minorHAnsi" w:cstheme="minorHAnsi"/>
          <w:color w:val="auto"/>
          <w:lang w:eastAsia="zh-TW"/>
        </w:rPr>
        <w:t>Endosomal tra</w:t>
      </w:r>
      <w:r w:rsidR="00B227DC" w:rsidRPr="003362B0">
        <w:rPr>
          <w:rFonts w:asciiTheme="minorHAnsi" w:hAnsiTheme="minorHAnsi" w:cstheme="minorHAnsi"/>
          <w:color w:val="auto"/>
          <w:lang w:eastAsia="zh-TW"/>
        </w:rPr>
        <w:t xml:space="preserve">fficking is an </w:t>
      </w:r>
      <w:r w:rsidR="003B0A71" w:rsidRPr="003362B0">
        <w:rPr>
          <w:rFonts w:asciiTheme="minorHAnsi" w:hAnsiTheme="minorHAnsi" w:cstheme="minorHAnsi"/>
          <w:color w:val="auto"/>
          <w:lang w:eastAsia="zh-TW"/>
        </w:rPr>
        <w:t>essential</w:t>
      </w:r>
      <w:r w:rsidR="00B227DC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C7F19" w:rsidRPr="003362B0">
        <w:rPr>
          <w:rFonts w:asciiTheme="minorHAnsi" w:hAnsiTheme="minorHAnsi" w:cstheme="minorHAnsi"/>
          <w:color w:val="auto"/>
          <w:lang w:eastAsia="zh-TW"/>
        </w:rPr>
        <w:t xml:space="preserve">physiological process </w:t>
      </w:r>
      <w:r w:rsidR="003B0A71" w:rsidRPr="003362B0">
        <w:rPr>
          <w:rFonts w:asciiTheme="minorHAnsi" w:hAnsiTheme="minorHAnsi" w:cstheme="minorHAnsi"/>
          <w:color w:val="auto"/>
          <w:lang w:eastAsia="zh-TW"/>
        </w:rPr>
        <w:t>that</w:t>
      </w:r>
      <w:r w:rsidR="00DC7F19" w:rsidRPr="003362B0">
        <w:rPr>
          <w:rFonts w:asciiTheme="minorHAnsi" w:hAnsiTheme="minorHAnsi" w:cstheme="minorHAnsi"/>
          <w:color w:val="auto"/>
          <w:lang w:eastAsia="zh-TW"/>
        </w:rPr>
        <w:t xml:space="preserve"> implicates </w:t>
      </w:r>
      <w:r w:rsidR="004D4725" w:rsidRPr="003362B0">
        <w:rPr>
          <w:rFonts w:asciiTheme="minorHAnsi" w:hAnsiTheme="minorHAnsi" w:cstheme="minorHAnsi"/>
          <w:color w:val="auto"/>
          <w:lang w:eastAsia="zh-TW"/>
        </w:rPr>
        <w:t xml:space="preserve">various </w:t>
      </w:r>
      <w:r w:rsidR="00745E3A" w:rsidRPr="003362B0">
        <w:rPr>
          <w:rFonts w:asciiTheme="minorHAnsi" w:hAnsiTheme="minorHAnsi" w:cstheme="minorHAnsi"/>
          <w:color w:val="auto"/>
          <w:lang w:eastAsia="zh-TW"/>
        </w:rPr>
        <w:t>biol</w:t>
      </w:r>
      <w:r w:rsidR="007047BD" w:rsidRPr="003362B0">
        <w:rPr>
          <w:rFonts w:asciiTheme="minorHAnsi" w:hAnsiTheme="minorHAnsi" w:cstheme="minorHAnsi"/>
          <w:color w:val="auto"/>
          <w:lang w:eastAsia="zh-TW"/>
        </w:rPr>
        <w:t xml:space="preserve">ogical </w:t>
      </w:r>
      <w:r w:rsidR="007047BD" w:rsidRPr="003362B0">
        <w:rPr>
          <w:rFonts w:asciiTheme="minorHAnsi" w:hAnsiTheme="minorHAnsi" w:cstheme="minorHAnsi"/>
          <w:color w:val="auto"/>
          <w:lang w:eastAsia="zh-TW"/>
        </w:rPr>
        <w:lastRenderedPageBreak/>
        <w:t>events</w:t>
      </w:r>
      <w:hyperlink w:anchor="_ENREF_1" w:tooltip="Elkin, 2016 #374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FbGtpbjwvQXV0aG9yPjxZZWFyPjIwMTY8L1llYXI+PFJl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FbGtpbjwvQXV0aG9yPjxZZWFyPjIwMTY8L1llYXI+PFJl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7047BD" w:rsidRPr="003362B0">
        <w:rPr>
          <w:rFonts w:asciiTheme="minorHAnsi" w:hAnsiTheme="minorHAnsi" w:cstheme="minorHAnsi"/>
          <w:color w:val="auto"/>
          <w:lang w:eastAsia="zh-TW"/>
        </w:rPr>
        <w:t>, for example</w:t>
      </w:r>
      <w:r w:rsidR="00885445" w:rsidRPr="003362B0">
        <w:rPr>
          <w:rFonts w:asciiTheme="minorHAnsi" w:hAnsiTheme="minorHAnsi" w:cstheme="minorHAnsi"/>
          <w:color w:val="auto"/>
          <w:lang w:eastAsia="zh-TW"/>
        </w:rPr>
        <w:t>,</w:t>
      </w:r>
      <w:r w:rsidR="002B2AE3" w:rsidRPr="003362B0">
        <w:rPr>
          <w:rFonts w:asciiTheme="minorHAnsi" w:hAnsiTheme="minorHAnsi" w:cstheme="minorHAnsi"/>
          <w:color w:val="auto"/>
          <w:lang w:eastAsia="zh-TW"/>
        </w:rPr>
        <w:t xml:space="preserve"> the</w:t>
      </w:r>
      <w:r w:rsidR="007047BD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E40CBE" w:rsidRPr="003362B0">
        <w:rPr>
          <w:rFonts w:asciiTheme="minorHAnsi" w:hAnsiTheme="minorHAnsi" w:cstheme="minorHAnsi"/>
          <w:color w:val="auto"/>
          <w:lang w:eastAsia="zh-TW"/>
        </w:rPr>
        <w:t>transportation of signaling receptors</w:t>
      </w:r>
      <w:r w:rsidR="009A2E42" w:rsidRPr="003362B0">
        <w:rPr>
          <w:rFonts w:asciiTheme="minorHAnsi" w:hAnsiTheme="minorHAnsi" w:cstheme="minorHAnsi"/>
          <w:color w:val="auto"/>
          <w:lang w:eastAsia="zh-TW"/>
        </w:rPr>
        <w:t>, ion channels</w:t>
      </w:r>
      <w:r w:rsidR="00BB6FFC" w:rsidRPr="003362B0">
        <w:rPr>
          <w:rFonts w:asciiTheme="minorHAnsi" w:hAnsiTheme="minorHAnsi" w:cstheme="minorHAnsi"/>
          <w:color w:val="auto"/>
          <w:lang w:eastAsia="zh-TW"/>
        </w:rPr>
        <w:t>,</w:t>
      </w:r>
      <w:r w:rsidR="00CA2D32" w:rsidRPr="003362B0">
        <w:rPr>
          <w:rFonts w:asciiTheme="minorHAnsi" w:hAnsiTheme="minorHAnsi" w:cstheme="minorHAnsi"/>
          <w:color w:val="auto"/>
          <w:lang w:eastAsia="zh-TW"/>
        </w:rPr>
        <w:t xml:space="preserve"> and </w:t>
      </w:r>
      <w:r w:rsidR="00F20B8A" w:rsidRPr="003362B0">
        <w:rPr>
          <w:rFonts w:asciiTheme="minorHAnsi" w:hAnsiTheme="minorHAnsi" w:cstheme="minorHAnsi"/>
          <w:color w:val="auto"/>
          <w:lang w:eastAsia="zh-TW"/>
        </w:rPr>
        <w:t>adhesion molecules</w:t>
      </w:r>
      <w:r w:rsidR="00BE3974" w:rsidRPr="003362B0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724E3F" w:rsidRPr="003362B0">
        <w:rPr>
          <w:rFonts w:asciiTheme="minorHAnsi" w:hAnsiTheme="minorHAnsi" w:cstheme="minorHAnsi"/>
          <w:color w:val="auto"/>
          <w:lang w:eastAsia="zh-TW"/>
        </w:rPr>
        <w:t xml:space="preserve">Proteins localized at </w:t>
      </w:r>
      <w:r w:rsidR="00885445" w:rsidRPr="003362B0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724E3F" w:rsidRPr="003362B0">
        <w:rPr>
          <w:rFonts w:asciiTheme="minorHAnsi" w:hAnsiTheme="minorHAnsi" w:cstheme="minorHAnsi"/>
          <w:color w:val="auto"/>
          <w:lang w:eastAsia="zh-TW"/>
        </w:rPr>
        <w:t xml:space="preserve">plasma membrane </w:t>
      </w:r>
      <w:r w:rsidR="006B1D3E" w:rsidRPr="003362B0">
        <w:rPr>
          <w:rFonts w:asciiTheme="minorHAnsi" w:hAnsiTheme="minorHAnsi" w:cstheme="minorHAnsi"/>
          <w:color w:val="auto"/>
          <w:lang w:eastAsia="zh-TW"/>
        </w:rPr>
        <w:t xml:space="preserve">are </w:t>
      </w:r>
      <w:r w:rsidR="001A7061" w:rsidRPr="003362B0">
        <w:rPr>
          <w:rFonts w:asciiTheme="minorHAnsi" w:hAnsiTheme="minorHAnsi" w:cstheme="minorHAnsi"/>
          <w:color w:val="auto"/>
          <w:lang w:eastAsia="zh-TW"/>
        </w:rPr>
        <w:t>internalized by endocytosis</w:t>
      </w:r>
      <w:hyperlink w:anchor="_ENREF_2" w:tooltip="Kumari, 2010 #375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&lt;EndNote&gt;&lt;Cite&gt;&lt;Author&gt;Kumari&lt;/Author&gt;&lt;Year&gt;2010&lt;/Year&gt;&lt;RecNum&gt;375&lt;/RecNum&gt;&lt;DisplayText&gt;&lt;style face="superscript"&gt;2&lt;/style&gt;&lt;/DisplayText&gt;&lt;record&gt;&lt;rec-number&gt;375&lt;/rec-number&gt;&lt;foreign-keys&gt;&lt;key app="EN" db-id="rdtevpdpcrtvs0epdswpaexdwvxd9rzp9xdz"&gt;375&lt;/key&gt;&lt;/foreign-keys&gt;&lt;ref-type name="Journal Article"&gt;17&lt;/ref-type&gt;&lt;contributors&gt;&lt;authors&gt;&lt;author&gt;Kumari, S.&lt;/author&gt;&lt;author&gt;Mg, S.&lt;/author&gt;&lt;author&gt;Mayor, S.&lt;/author&gt;&lt;/authors&gt;&lt;/contributors&gt;&lt;auth-address&gt;National Centre for Biological Science (TIFR), Bellary Road, Bangalore 560 065, Karnataka, India.&lt;/auth-address&gt;&lt;titles&gt;&lt;title&gt;Endocytosis unplugged: multiple ways to enter the cell&lt;/title&gt;&lt;secondary-title&gt;Cell Res&lt;/secondary-title&gt;&lt;alt-title&gt;Cell research&lt;/alt-title&gt;&lt;/titles&gt;&lt;periodical&gt;&lt;full-title&gt;Cell Research&lt;/full-title&gt;&lt;abbr-1&gt;Cell Res.&lt;/abbr-1&gt;&lt;abbr-2&gt;Cell Res&lt;/abbr-2&gt;&lt;/periodical&gt;&lt;alt-periodical&gt;&lt;full-title&gt;Cell Research&lt;/full-title&gt;&lt;abbr-1&gt;Cell Res.&lt;/abbr-1&gt;&lt;abbr-2&gt;Cell Res&lt;/abbr-2&gt;&lt;/alt-periodical&gt;&lt;pages&gt;256-75&lt;/pages&gt;&lt;volume&gt;20&lt;/volume&gt;&lt;number&gt;3&lt;/number&gt;&lt;keywords&gt;&lt;keyword&gt;Actins/metabolism&lt;/keyword&gt;&lt;keyword&gt;Animals&lt;/keyword&gt;&lt;keyword&gt;Caveolins/metabolism&lt;/keyword&gt;&lt;keyword&gt;Cell Membrane/physiology&lt;/keyword&gt;&lt;keyword&gt;Clathrin/metabolism&lt;/keyword&gt;&lt;keyword&gt;Cytoskeleton&lt;/keyword&gt;&lt;keyword&gt;Dynamins/metabolism&lt;/keyword&gt;&lt;keyword&gt;*Endocytosis&lt;/keyword&gt;&lt;keyword&gt;Receptors, Cell Surface/metabolism&lt;/keyword&gt;&lt;keyword&gt;Signal Transduction&lt;/keyword&gt;&lt;/keywords&gt;&lt;dates&gt;&lt;year&gt;2010&lt;/year&gt;&lt;pub-dates&gt;&lt;date&gt;Mar&lt;/date&gt;&lt;/pub-dates&gt;&lt;/dates&gt;&lt;isbn&gt;1748-7838 (Electronic)&amp;#xD;1001-0602 (Linking)&lt;/isbn&gt;&lt;accession-num&gt;20125123&lt;/accession-num&gt;&lt;urls&gt;&lt;related-urls&gt;&lt;url&gt;http://www.ncbi.nlm.nih.gov/pubmed/20125123&lt;/url&gt;&lt;/related-urls&gt;&lt;/urls&gt;&lt;custom2&gt;7091825&lt;/custom2&gt;&lt;electronic-resource-num&gt;10.1038/cr.2010.19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2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D4677A" w:rsidRPr="003362B0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310EBF" w:rsidRPr="003362B0">
        <w:rPr>
          <w:rFonts w:asciiTheme="minorHAnsi" w:hAnsiTheme="minorHAnsi" w:cstheme="minorHAnsi"/>
          <w:color w:val="auto"/>
          <w:lang w:eastAsia="zh-TW"/>
        </w:rPr>
        <w:t>The internalized proteins are then sorted by the early endosome</w:t>
      </w:r>
      <w:hyperlink w:anchor="_ENREF_3" w:tooltip="Naslavsky, 2018 #376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&lt;EndNote&gt;&lt;Cite&gt;&lt;Author&gt;Naslavsky&lt;/Author&gt;&lt;Year&gt;2018&lt;/Year&gt;&lt;RecNum&gt;376&lt;/RecNum&gt;&lt;DisplayText&gt;&lt;style face="superscript"&gt;3&lt;/style&gt;&lt;/DisplayText&gt;&lt;record&gt;&lt;rec-number&gt;376&lt;/rec-number&gt;&lt;foreign-keys&gt;&lt;key app="EN" db-id="rdtevpdpcrtvs0epdswpaexdwvxd9rzp9xdz"&gt;376&lt;/key&gt;&lt;/foreign-keys&gt;&lt;ref-type name="Journal Article"&gt;17&lt;/ref-type&gt;&lt;contributors&gt;&lt;authors&gt;&lt;author&gt;Naslavsky, N.&lt;/author&gt;&lt;author&gt;Caplan, S.&lt;/author&gt;&lt;/authors&gt;&lt;/contributors&gt;&lt;auth-address&gt;The Department of Biochemistry and Molecular Biology, The University of Nebraska Medical Center, Omaha, NE 68198, USA.&amp;#xD;The Department of Biochemistry and Molecular Biology, The University of Nebraska Medical Center, Omaha, NE 68198, USA scaplan@unmc.edu.&amp;#xD;The Fred and Pamela Buffett Cancer Center, The University of Nebraska Medical Center, Omaha, NE 68198, USA.&lt;/auth-address&gt;&lt;titles&gt;&lt;title&gt;The enigmatic endosome - sorting the ins and outs of endocytic trafficking&lt;/title&gt;&lt;secondary-title&gt;J Cell Sci&lt;/secondary-title&gt;&lt;alt-title&gt;Journal of cell science&lt;/alt-title&gt;&lt;/titles&gt;&lt;periodical&gt;&lt;full-title&gt;Journal of Cell Science&lt;/full-title&gt;&lt;abbr-1&gt;J Cell Sci&lt;/abbr-1&gt;&lt;abbr-2&gt;J. Cell Sci.&lt;/abbr-2&gt;&lt;/periodical&gt;&lt;alt-periodical&gt;&lt;full-title&gt;Journal of Cell Science&lt;/full-title&gt;&lt;abbr-1&gt;J. Cell Sci.&lt;/abbr-1&gt;&lt;abbr-2&gt;J Cell Sci&lt;/abbr-2&gt;&lt;/alt-periodical&gt;&lt;volume&gt;131&lt;/volume&gt;&lt;number&gt;13&lt;/number&gt;&lt;keywords&gt;&lt;keyword&gt;Animals&lt;/keyword&gt;&lt;keyword&gt;Biological Transport&lt;/keyword&gt;&lt;keyword&gt;*Endocytosis&lt;/keyword&gt;&lt;keyword&gt;Endosomes/genetics/*metabolism&lt;/keyword&gt;&lt;keyword&gt;Humans&lt;/keyword&gt;&lt;keyword&gt;Transport Vesicles/metabolism&lt;/keyword&gt;&lt;/keywords&gt;&lt;dates&gt;&lt;year&gt;2018&lt;/year&gt;&lt;pub-dates&gt;&lt;date&gt;Jul 6&lt;/date&gt;&lt;/pub-dates&gt;&lt;/dates&gt;&lt;isbn&gt;1477-9137 (Electronic)&amp;#xD;0021-9533 (Linking)&lt;/isbn&gt;&lt;accession-num&gt;29980602&lt;/accession-num&gt;&lt;urls&gt;&lt;related-urls&gt;&lt;url&gt;http://www.ncbi.nlm.nih.gov/pubmed/29980602&lt;/url&gt;&lt;/related-urls&gt;&lt;/urls&gt;&lt;custom2&gt;6051342&lt;/custom2&gt;&lt;electronic-resource-num&gt;10.1242/jcs.216499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3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1065D2" w:rsidRPr="003362B0">
        <w:rPr>
          <w:rFonts w:asciiTheme="minorHAnsi" w:hAnsiTheme="minorHAnsi" w:cstheme="minorHAnsi"/>
          <w:color w:val="auto"/>
          <w:lang w:eastAsia="zh-TW"/>
        </w:rPr>
        <w:t>.</w:t>
      </w:r>
      <w:r w:rsidR="00453E0A" w:rsidRPr="003362B0">
        <w:rPr>
          <w:rFonts w:asciiTheme="minorHAnsi" w:hAnsiTheme="minorHAnsi" w:cstheme="minorHAnsi"/>
          <w:color w:val="auto"/>
          <w:lang w:eastAsia="zh-TW"/>
        </w:rPr>
        <w:t xml:space="preserve"> Some of the proteins </w:t>
      </w:r>
      <w:r w:rsidR="00DE0503" w:rsidRPr="003362B0">
        <w:rPr>
          <w:rFonts w:asciiTheme="minorHAnsi" w:hAnsiTheme="minorHAnsi" w:cstheme="minorHAnsi"/>
          <w:color w:val="auto"/>
          <w:lang w:eastAsia="zh-TW"/>
        </w:rPr>
        <w:t>are targeted to lysosome</w:t>
      </w:r>
      <w:r w:rsidR="00A105C7" w:rsidRPr="003362B0">
        <w:rPr>
          <w:rFonts w:asciiTheme="minorHAnsi" w:hAnsiTheme="minorHAnsi" w:cstheme="minorHAnsi"/>
          <w:color w:val="auto"/>
          <w:lang w:eastAsia="zh-TW"/>
        </w:rPr>
        <w:t>s</w:t>
      </w:r>
      <w:r w:rsidR="00DE0503" w:rsidRPr="003362B0">
        <w:rPr>
          <w:rFonts w:asciiTheme="minorHAnsi" w:hAnsiTheme="minorHAnsi" w:cstheme="minorHAnsi"/>
          <w:color w:val="auto"/>
          <w:lang w:eastAsia="zh-TW"/>
        </w:rPr>
        <w:t xml:space="preserve"> for degradation</w:t>
      </w:r>
      <w:hyperlink w:anchor="_ENREF_4" w:tooltip="Cullen, 2018 #377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&lt;EndNote&gt;&lt;Cite&gt;&lt;Author&gt;Cullen&lt;/Author&gt;&lt;Year&gt;2018&lt;/Year&gt;&lt;RecNum&gt;377&lt;/RecNum&gt;&lt;DisplayText&gt;&lt;style face="superscript"&gt;4&lt;/style&gt;&lt;/DisplayText&gt;&lt;record&gt;&lt;rec-number&gt;377&lt;/rec-number&gt;&lt;foreign-keys&gt;&lt;key app="EN" db-id="rdtevpdpcrtvs0epdswpaexdwvxd9rzp9xdz"&gt;377&lt;/key&gt;&lt;/foreign-keys&gt;&lt;ref-type name="Journal Article"&gt;17&lt;/ref-type&gt;&lt;contributors&gt;&lt;authors&gt;&lt;author&gt;Cullen, P. J.&lt;/author&gt;&lt;author&gt;Steinberg, F.&lt;/author&gt;&lt;/authors&gt;&lt;/contributors&gt;&lt;auth-address&gt;School of Biochemistry, Biomedical Sciences Building, University of Bristol, Bristol, UK. pete.cullen@bristol.ac.uk.&amp;#xD;Center for Biological Systems Analysis, Albert Ludwigs Universitaet Freiburg, Freiburg im Breisgau, Germany. florian.steinberg@mail.zbsa.uni-freiburg.de.&lt;/auth-address&gt;&lt;titles&gt;&lt;title&gt;To degrade or not to degrade: mechanisms and significance of endocytic recycling&lt;/title&gt;&lt;secondary-title&gt;Nat Rev Mol Cell Biol&lt;/secondary-title&gt;&lt;alt-title&gt;Nature reviews. Molecular cell biology&lt;/alt-title&gt;&lt;/titles&gt;&lt;periodical&gt;&lt;full-title&gt;Nature Reviews: Molecular Cell Biology&lt;/full-title&gt;&lt;abbr-1&gt;Nat. Rev. Mol. Cell Biol.&lt;/abbr-1&gt;&lt;abbr-2&gt;Nat Rev Mol Cell Biol&lt;/abbr-2&gt;&lt;/periodical&gt;&lt;pages&gt;679-696&lt;/pages&gt;&lt;volume&gt;19&lt;/volume&gt;&lt;number&gt;11&lt;/number&gt;&lt;keywords&gt;&lt;keyword&gt;Animals&lt;/keyword&gt;&lt;keyword&gt;Cell Membrane/metabolism/physiology&lt;/keyword&gt;&lt;keyword&gt;Endocytosis/*physiology&lt;/keyword&gt;&lt;keyword&gt;Endosomes/metabolism/physiology&lt;/keyword&gt;&lt;keyword&gt;Humans&lt;/keyword&gt;&lt;keyword&gt;Membrane Proteins/metabolism&lt;/keyword&gt;&lt;keyword&gt;Protein Transport/*physiology&lt;/keyword&gt;&lt;/keywords&gt;&lt;dates&gt;&lt;year&gt;2018&lt;/year&gt;&lt;pub-dates&gt;&lt;date&gt;Nov&lt;/date&gt;&lt;/pub-dates&gt;&lt;/dates&gt;&lt;isbn&gt;1471-0080 (Electronic)&amp;#xD;1471-0072 (Linking)&lt;/isbn&gt;&lt;accession-num&gt;30194414&lt;/accession-num&gt;&lt;urls&gt;&lt;related-urls&gt;&lt;url&gt;http://www.ncbi.nlm.nih.gov/pubmed/30194414&lt;/url&gt;&lt;/related-urls&gt;&lt;/urls&gt;&lt;electronic-resource-num&gt;10.1038/s41580-018-0053-7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4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DE0503" w:rsidRPr="003362B0">
        <w:rPr>
          <w:rFonts w:asciiTheme="minorHAnsi" w:hAnsiTheme="minorHAnsi" w:cstheme="minorHAnsi"/>
          <w:color w:val="auto"/>
          <w:lang w:eastAsia="zh-TW"/>
        </w:rPr>
        <w:t>.</w:t>
      </w:r>
      <w:r w:rsidR="001065D2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E0503" w:rsidRPr="003362B0">
        <w:rPr>
          <w:rFonts w:asciiTheme="minorHAnsi" w:hAnsiTheme="minorHAnsi" w:cstheme="minorHAnsi"/>
          <w:color w:val="auto"/>
          <w:lang w:eastAsia="zh-TW"/>
        </w:rPr>
        <w:t>However, a significant amount of protein</w:t>
      </w:r>
      <w:r w:rsidR="00423503" w:rsidRPr="003362B0">
        <w:rPr>
          <w:rFonts w:asciiTheme="minorHAnsi" w:hAnsiTheme="minorHAnsi" w:cstheme="minorHAnsi"/>
          <w:color w:val="auto"/>
          <w:lang w:eastAsia="zh-TW"/>
        </w:rPr>
        <w:t>s</w:t>
      </w:r>
      <w:r w:rsidR="00DE0503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AE5026" w:rsidRPr="003362B0">
        <w:rPr>
          <w:rFonts w:asciiTheme="minorHAnsi" w:hAnsiTheme="minorHAnsi" w:cstheme="minorHAnsi"/>
          <w:color w:val="auto"/>
          <w:lang w:eastAsia="zh-TW"/>
        </w:rPr>
        <w:t xml:space="preserve">are recycled </w:t>
      </w:r>
      <w:r w:rsidR="00423503" w:rsidRPr="003362B0">
        <w:rPr>
          <w:rFonts w:asciiTheme="minorHAnsi" w:hAnsiTheme="minorHAnsi" w:cstheme="minorHAnsi"/>
          <w:color w:val="auto"/>
          <w:lang w:eastAsia="zh-TW"/>
        </w:rPr>
        <w:t xml:space="preserve">back </w:t>
      </w:r>
      <w:r w:rsidR="00AE5026" w:rsidRPr="003362B0">
        <w:rPr>
          <w:rFonts w:asciiTheme="minorHAnsi" w:hAnsiTheme="minorHAnsi" w:cstheme="minorHAnsi"/>
          <w:color w:val="auto"/>
          <w:lang w:eastAsia="zh-TW"/>
        </w:rPr>
        <w:t xml:space="preserve">to the cell surface by </w:t>
      </w:r>
      <w:r w:rsidR="00587C01" w:rsidRPr="003362B0">
        <w:rPr>
          <w:rFonts w:asciiTheme="minorHAnsi" w:hAnsiTheme="minorHAnsi" w:cstheme="minorHAnsi"/>
          <w:color w:val="auto"/>
          <w:lang w:eastAsia="zh-TW"/>
        </w:rPr>
        <w:t>fast recycling and slow recycling process</w:t>
      </w:r>
      <w:r w:rsidR="00D05448" w:rsidRPr="003362B0">
        <w:rPr>
          <w:rFonts w:asciiTheme="minorHAnsi" w:hAnsiTheme="minorHAnsi" w:cstheme="minorHAnsi"/>
          <w:color w:val="auto"/>
          <w:lang w:eastAsia="zh-TW"/>
        </w:rPr>
        <w:t>es</w:t>
      </w:r>
      <w:hyperlink w:anchor="_ENREF_5" w:tooltip="Maxfield, 2004 #378" w:history="1"/>
      <w:hyperlink w:anchor="_ENREF_6" w:tooltip="Grant, 2009 #380" w:history="1"/>
      <w:r w:rsidR="00DD4A68" w:rsidRPr="003362B0">
        <w:rPr>
          <w:rFonts w:asciiTheme="minorHAnsi" w:hAnsiTheme="minorHAnsi" w:cstheme="minorHAnsi"/>
          <w:color w:val="auto"/>
          <w:lang w:eastAsia="zh-TW"/>
        </w:rPr>
        <w:t>.</w:t>
      </w:r>
      <w:r w:rsidR="00D6383F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663E60" w:rsidRPr="003362B0">
        <w:rPr>
          <w:rFonts w:asciiTheme="minorHAnsi" w:hAnsiTheme="minorHAnsi" w:cstheme="minorHAnsi"/>
          <w:color w:val="auto"/>
          <w:lang w:eastAsia="zh-TW"/>
        </w:rPr>
        <w:t>In fast recycling</w:t>
      </w:r>
      <w:r w:rsidR="00AC52F7" w:rsidRPr="003362B0">
        <w:rPr>
          <w:rFonts w:asciiTheme="minorHAnsi" w:hAnsiTheme="minorHAnsi" w:cstheme="minorHAnsi"/>
          <w:color w:val="auto"/>
          <w:lang w:eastAsia="zh-TW"/>
        </w:rPr>
        <w:t>, proteins leave the early endosomes and directly re</w:t>
      </w:r>
      <w:r w:rsidR="00C16773" w:rsidRPr="003362B0">
        <w:rPr>
          <w:rFonts w:asciiTheme="minorHAnsi" w:hAnsiTheme="minorHAnsi" w:cstheme="minorHAnsi"/>
          <w:color w:val="auto"/>
          <w:lang w:eastAsia="zh-TW"/>
        </w:rPr>
        <w:t>turn to the plasma membrane</w:t>
      </w:r>
      <w:r w:rsidR="007B5829" w:rsidRPr="003362B0">
        <w:rPr>
          <w:rFonts w:asciiTheme="minorHAnsi" w:hAnsiTheme="minorHAnsi" w:cstheme="minorHAnsi"/>
          <w:color w:val="auto"/>
          <w:lang w:eastAsia="zh-TW"/>
        </w:rPr>
        <w:t xml:space="preserve">. Conversely, in slow recycling, </w:t>
      </w:r>
      <w:r w:rsidR="00D9119E" w:rsidRPr="003362B0">
        <w:rPr>
          <w:rFonts w:asciiTheme="minorHAnsi" w:hAnsiTheme="minorHAnsi" w:cstheme="minorHAnsi"/>
          <w:color w:val="auto"/>
          <w:lang w:eastAsia="zh-TW"/>
        </w:rPr>
        <w:t>proteins are first sorted to the endocytic recycling compartment and then transported</w:t>
      </w:r>
      <w:r w:rsidR="00234FFE" w:rsidRPr="003362B0">
        <w:rPr>
          <w:rFonts w:asciiTheme="minorHAnsi" w:hAnsiTheme="minorHAnsi" w:cstheme="minorHAnsi"/>
          <w:color w:val="auto"/>
          <w:lang w:eastAsia="zh-TW"/>
        </w:rPr>
        <w:t xml:space="preserve"> back to </w:t>
      </w:r>
      <w:r w:rsidR="00AE075A" w:rsidRPr="003362B0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234FFE" w:rsidRPr="003362B0">
        <w:rPr>
          <w:rFonts w:asciiTheme="minorHAnsi" w:hAnsiTheme="minorHAnsi" w:cstheme="minorHAnsi"/>
          <w:color w:val="auto"/>
          <w:lang w:eastAsia="zh-TW"/>
        </w:rPr>
        <w:t>pla</w:t>
      </w:r>
      <w:r w:rsidR="007561AF" w:rsidRPr="003362B0">
        <w:rPr>
          <w:rFonts w:asciiTheme="minorHAnsi" w:hAnsiTheme="minorHAnsi" w:cstheme="minorHAnsi"/>
          <w:color w:val="auto"/>
          <w:lang w:eastAsia="zh-TW"/>
        </w:rPr>
        <w:t>sma membrane.</w:t>
      </w:r>
      <w:r w:rsidR="00F048DA" w:rsidRPr="003362B0">
        <w:rPr>
          <w:rFonts w:asciiTheme="minorHAnsi" w:hAnsiTheme="minorHAnsi" w:cstheme="minorHAnsi"/>
          <w:color w:val="auto"/>
          <w:lang w:eastAsia="zh-TW"/>
        </w:rPr>
        <w:t xml:space="preserve"> Various cargo proteins, </w:t>
      </w:r>
      <w:r w:rsidR="00DC742C" w:rsidRPr="003362B0">
        <w:rPr>
          <w:rFonts w:asciiTheme="minorHAnsi" w:hAnsiTheme="minorHAnsi" w:cstheme="minorHAnsi"/>
          <w:color w:val="auto"/>
          <w:lang w:eastAsia="zh-TW"/>
        </w:rPr>
        <w:t>for example</w:t>
      </w:r>
      <w:r w:rsidR="005042A0" w:rsidRPr="003362B0">
        <w:rPr>
          <w:rFonts w:asciiTheme="minorHAnsi" w:hAnsiTheme="minorHAnsi" w:cstheme="minorHAnsi"/>
          <w:color w:val="auto"/>
          <w:lang w:eastAsia="zh-TW"/>
        </w:rPr>
        <w:t>,</w:t>
      </w:r>
      <w:r w:rsidR="00DC742C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proofErr w:type="spellStart"/>
      <w:r w:rsidR="00DC742C" w:rsidRPr="003362B0">
        <w:rPr>
          <w:rFonts w:asciiTheme="minorHAnsi" w:hAnsiTheme="minorHAnsi" w:cstheme="minorHAnsi"/>
          <w:color w:val="auto"/>
          <w:lang w:eastAsia="zh-TW"/>
        </w:rPr>
        <w:t>clathrin</w:t>
      </w:r>
      <w:proofErr w:type="spellEnd"/>
      <w:r w:rsidR="00DC742C" w:rsidRPr="003362B0">
        <w:rPr>
          <w:rFonts w:asciiTheme="minorHAnsi" w:hAnsiTheme="minorHAnsi" w:cstheme="minorHAnsi"/>
          <w:color w:val="auto"/>
          <w:lang w:eastAsia="zh-TW"/>
        </w:rPr>
        <w:t xml:space="preserve">, </w:t>
      </w:r>
      <w:r w:rsidR="00663ACF" w:rsidRPr="003362B0">
        <w:rPr>
          <w:rFonts w:asciiTheme="minorHAnsi" w:hAnsiTheme="minorHAnsi" w:cstheme="minorHAnsi"/>
          <w:color w:val="auto"/>
          <w:lang w:eastAsia="zh-TW"/>
        </w:rPr>
        <w:t>retromer complex</w:t>
      </w:r>
      <w:r w:rsidR="009E0453" w:rsidRPr="003362B0">
        <w:rPr>
          <w:rFonts w:asciiTheme="minorHAnsi" w:hAnsiTheme="minorHAnsi" w:cstheme="minorHAnsi"/>
          <w:color w:val="auto"/>
          <w:lang w:eastAsia="zh-TW"/>
        </w:rPr>
        <w:t>, retriever complex</w:t>
      </w:r>
      <w:r w:rsidR="00F42DF6" w:rsidRPr="003362B0">
        <w:rPr>
          <w:rFonts w:asciiTheme="minorHAnsi" w:hAnsiTheme="minorHAnsi" w:cstheme="minorHAnsi"/>
          <w:color w:val="auto"/>
          <w:lang w:eastAsia="zh-TW"/>
        </w:rPr>
        <w:t xml:space="preserve"> and</w:t>
      </w:r>
      <w:r w:rsidR="00880BA3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proofErr w:type="spellStart"/>
      <w:r w:rsidR="00427AB0" w:rsidRPr="003362B0">
        <w:rPr>
          <w:rFonts w:asciiTheme="minorHAnsi" w:hAnsiTheme="minorHAnsi" w:cstheme="minorHAnsi"/>
          <w:color w:val="auto"/>
          <w:lang w:eastAsia="zh-TW"/>
        </w:rPr>
        <w:t>Wiskott</w:t>
      </w:r>
      <w:proofErr w:type="spellEnd"/>
      <w:r w:rsidR="00427AB0" w:rsidRPr="003362B0">
        <w:rPr>
          <w:rFonts w:asciiTheme="minorHAnsi" w:hAnsiTheme="minorHAnsi" w:cstheme="minorHAnsi"/>
          <w:color w:val="auto"/>
          <w:lang w:eastAsia="zh-TW"/>
        </w:rPr>
        <w:t>-Aldrich syndrome protein</w:t>
      </w:r>
      <w:r w:rsidR="00B95CFC">
        <w:rPr>
          <w:rFonts w:asciiTheme="minorHAnsi" w:hAnsiTheme="minorHAnsi" w:cstheme="minorHAnsi"/>
          <w:color w:val="auto"/>
          <w:lang w:eastAsia="zh-TW"/>
        </w:rPr>
        <w:t>,</w:t>
      </w:r>
      <w:r w:rsidR="00427AB0" w:rsidRPr="003362B0">
        <w:rPr>
          <w:rFonts w:asciiTheme="minorHAnsi" w:hAnsiTheme="minorHAnsi" w:cstheme="minorHAnsi"/>
          <w:color w:val="auto"/>
          <w:lang w:eastAsia="zh-TW"/>
        </w:rPr>
        <w:t xml:space="preserve"> and SCAR Homologue (WASH) complex</w:t>
      </w:r>
      <w:r w:rsidR="00C12FF0" w:rsidRPr="003362B0">
        <w:rPr>
          <w:rFonts w:asciiTheme="minorHAnsi" w:hAnsiTheme="minorHAnsi" w:cstheme="minorHAnsi"/>
          <w:color w:val="auto"/>
          <w:lang w:eastAsia="zh-TW"/>
        </w:rPr>
        <w:t>, participate in such membrane recycling process</w:t>
      </w:r>
      <w:r w:rsidR="00B95CFC">
        <w:rPr>
          <w:rFonts w:asciiTheme="minorHAnsi" w:hAnsiTheme="minorHAnsi" w:cstheme="minorHAnsi"/>
          <w:color w:val="auto"/>
          <w:lang w:eastAsia="zh-TW"/>
        </w:rPr>
        <w:t>es</w:t>
      </w:r>
      <w:hyperlink w:anchor="_ENREF_4" w:tooltip="Cullen, 2018 #377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XZWVyYXR1bmdhPC9BdXRob3I+PFllYXI+MjAyMDwvWWVh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XZWVyYXR1bmdhPC9BdXRob3I+PFllYXI+MjAyMDwvWWVh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4</w:t>
        </w:r>
        <w:r w:rsidR="005042A0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–</w:t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9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990893" w:rsidRPr="003362B0">
        <w:rPr>
          <w:rFonts w:asciiTheme="minorHAnsi" w:hAnsiTheme="minorHAnsi" w:cstheme="minorHAnsi"/>
          <w:color w:val="auto"/>
          <w:lang w:eastAsia="zh-TW"/>
        </w:rPr>
        <w:t>.</w:t>
      </w:r>
      <w:r w:rsidR="00C12FF0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3C64FF" w:rsidRPr="003362B0">
        <w:rPr>
          <w:rFonts w:asciiTheme="minorHAnsi" w:hAnsiTheme="minorHAnsi" w:cstheme="minorHAnsi"/>
          <w:color w:val="auto"/>
          <w:lang w:eastAsia="zh-TW"/>
        </w:rPr>
        <w:t>The balance of the endocytosis and recycling event is crucial for cell survival and contributes to vari</w:t>
      </w:r>
      <w:r w:rsidR="001A434A" w:rsidRPr="003362B0">
        <w:rPr>
          <w:rFonts w:asciiTheme="minorHAnsi" w:hAnsiTheme="minorHAnsi" w:cstheme="minorHAnsi"/>
          <w:color w:val="auto"/>
          <w:lang w:eastAsia="zh-TW"/>
        </w:rPr>
        <w:t>ou</w:t>
      </w:r>
      <w:r w:rsidR="003C64FF" w:rsidRPr="003362B0">
        <w:rPr>
          <w:rFonts w:asciiTheme="minorHAnsi" w:hAnsiTheme="minorHAnsi" w:cstheme="minorHAnsi"/>
          <w:color w:val="auto"/>
          <w:lang w:eastAsia="zh-TW"/>
        </w:rPr>
        <w:t>s cellular events</w:t>
      </w:r>
      <w:hyperlink w:anchor="_ENREF_10" w:tooltip="O'Sullivan, 2020 #409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PJmFwb3M7U3VsbGl2YW48L0F1dGhvcj48WWVhcj4yMDIw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PJmFwb3M7U3VsbGl2YW48L0F1dGhvcj48WWVhcj4yMDIw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0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3C64FF" w:rsidRPr="003362B0">
        <w:rPr>
          <w:rFonts w:asciiTheme="minorHAnsi" w:hAnsiTheme="minorHAnsi" w:cstheme="minorHAnsi"/>
          <w:color w:val="auto"/>
          <w:lang w:eastAsia="zh-TW"/>
        </w:rPr>
        <w:t>, for instance</w:t>
      </w:r>
      <w:r w:rsidR="00AA6017" w:rsidRPr="003362B0">
        <w:rPr>
          <w:rFonts w:asciiTheme="minorHAnsi" w:hAnsiTheme="minorHAnsi" w:cstheme="minorHAnsi"/>
          <w:color w:val="auto"/>
          <w:lang w:eastAsia="zh-TW"/>
        </w:rPr>
        <w:t>,</w:t>
      </w:r>
      <w:r w:rsidR="003C64FF" w:rsidRPr="003362B0">
        <w:rPr>
          <w:rFonts w:asciiTheme="minorHAnsi" w:hAnsiTheme="minorHAnsi" w:cstheme="minorHAnsi"/>
          <w:color w:val="auto"/>
          <w:lang w:eastAsia="zh-TW"/>
        </w:rPr>
        <w:t xml:space="preserve"> cell adhesion, cell migration, cell polarity</w:t>
      </w:r>
      <w:r w:rsidR="00AA6017" w:rsidRPr="003362B0">
        <w:rPr>
          <w:rFonts w:asciiTheme="minorHAnsi" w:hAnsiTheme="minorHAnsi" w:cstheme="minorHAnsi"/>
          <w:color w:val="auto"/>
          <w:lang w:eastAsia="zh-TW"/>
        </w:rPr>
        <w:t>,</w:t>
      </w:r>
      <w:r w:rsidR="003C64FF" w:rsidRPr="003362B0">
        <w:rPr>
          <w:rFonts w:asciiTheme="minorHAnsi" w:hAnsiTheme="minorHAnsi" w:cstheme="minorHAnsi"/>
          <w:color w:val="auto"/>
          <w:lang w:eastAsia="zh-TW"/>
        </w:rPr>
        <w:t xml:space="preserve"> and signal transduction.</w:t>
      </w:r>
    </w:p>
    <w:p w14:paraId="2EB9DDC2" w14:textId="77777777" w:rsidR="007631F5" w:rsidRPr="003362B0" w:rsidRDefault="007631F5" w:rsidP="003B1137">
      <w:pPr>
        <w:rPr>
          <w:rFonts w:asciiTheme="minorHAnsi" w:hAnsiTheme="minorHAnsi" w:cstheme="minorHAnsi"/>
          <w:color w:val="auto"/>
          <w:lang w:eastAsia="zh-TW"/>
        </w:rPr>
      </w:pPr>
    </w:p>
    <w:p w14:paraId="24C4F580" w14:textId="6642600A" w:rsidR="00ED6A0F" w:rsidRPr="003362B0" w:rsidRDefault="00250600" w:rsidP="003B1137">
      <w:pPr>
        <w:rPr>
          <w:rFonts w:asciiTheme="minorHAnsi" w:hAnsiTheme="minorHAnsi" w:cstheme="minorHAnsi"/>
          <w:color w:val="auto"/>
          <w:lang w:eastAsia="zh-TW"/>
        </w:rPr>
      </w:pPr>
      <w:r w:rsidRPr="003362B0">
        <w:rPr>
          <w:rFonts w:asciiTheme="minorHAnsi" w:hAnsiTheme="minorHAnsi" w:cstheme="minorHAnsi"/>
          <w:color w:val="auto"/>
          <w:lang w:eastAsia="zh-TW"/>
        </w:rPr>
        <w:t>ARF6</w:t>
      </w:r>
      <w:r w:rsidR="00EF31BC" w:rsidRPr="003362B0">
        <w:rPr>
          <w:rFonts w:asciiTheme="minorHAnsi" w:hAnsiTheme="minorHAnsi" w:cstheme="minorHAnsi"/>
          <w:color w:val="auto"/>
          <w:lang w:eastAsia="zh-TW"/>
        </w:rPr>
        <w:t>,</w:t>
      </w:r>
      <w:r w:rsidRPr="003362B0">
        <w:rPr>
          <w:rFonts w:asciiTheme="minorHAnsi" w:hAnsiTheme="minorHAnsi" w:cstheme="minorHAnsi"/>
          <w:color w:val="auto"/>
          <w:lang w:eastAsia="zh-TW"/>
        </w:rPr>
        <w:t xml:space="preserve"> a small GTPase</w:t>
      </w:r>
      <w:r w:rsidR="00EF31BC" w:rsidRPr="003362B0">
        <w:rPr>
          <w:rFonts w:asciiTheme="minorHAnsi" w:hAnsiTheme="minorHAnsi" w:cstheme="minorHAnsi"/>
          <w:color w:val="auto"/>
          <w:lang w:eastAsia="zh-TW"/>
        </w:rPr>
        <w:t>,</w:t>
      </w:r>
      <w:r w:rsidR="008711B5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57E22" w:rsidRPr="003362B0">
        <w:rPr>
          <w:rFonts w:asciiTheme="minorHAnsi" w:hAnsiTheme="minorHAnsi" w:cstheme="minorHAnsi"/>
          <w:color w:val="auto"/>
          <w:lang w:eastAsia="zh-TW"/>
        </w:rPr>
        <w:t>is a reported regulator of</w:t>
      </w:r>
      <w:r w:rsidR="0019792F" w:rsidRPr="003362B0">
        <w:rPr>
          <w:rFonts w:asciiTheme="minorHAnsi" w:hAnsiTheme="minorHAnsi" w:cstheme="minorHAnsi"/>
          <w:color w:val="auto"/>
          <w:lang w:eastAsia="zh-TW"/>
        </w:rPr>
        <w:t xml:space="preserve"> endocytic </w:t>
      </w:r>
      <w:r w:rsidR="00BA3A17" w:rsidRPr="003362B0">
        <w:rPr>
          <w:rFonts w:asciiTheme="minorHAnsi" w:hAnsiTheme="minorHAnsi" w:cstheme="minorHAnsi"/>
          <w:color w:val="auto"/>
          <w:lang w:eastAsia="zh-TW"/>
        </w:rPr>
        <w:t>trafficking</w:t>
      </w:r>
      <w:r w:rsidR="00721328" w:rsidRPr="003362B0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EJmFwb3M7U291emEtU2Nob3JleTwvQXV0aG9yPjxZZWFy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</w:fldData>
        </w:fldChar>
      </w:r>
      <w:r w:rsidR="00C826A7" w:rsidRPr="003362B0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C826A7" w:rsidRPr="003362B0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EJmFwb3M7U291emEtU2Nob3JleTwvQXV0aG9yPjxZZWFy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</w:fldData>
        </w:fldChar>
      </w:r>
      <w:r w:rsidR="00C826A7" w:rsidRPr="003362B0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C826A7" w:rsidRPr="003362B0">
        <w:rPr>
          <w:rFonts w:asciiTheme="minorHAnsi" w:hAnsiTheme="minorHAnsi" w:cstheme="minorHAnsi"/>
          <w:color w:val="auto"/>
          <w:lang w:eastAsia="zh-TW"/>
        </w:rPr>
      </w:r>
      <w:r w:rsidR="00C826A7" w:rsidRPr="003362B0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721328" w:rsidRPr="003362B0">
        <w:rPr>
          <w:rFonts w:asciiTheme="minorHAnsi" w:hAnsiTheme="minorHAnsi" w:cstheme="minorHAnsi"/>
          <w:color w:val="auto"/>
          <w:lang w:eastAsia="zh-TW"/>
        </w:rPr>
      </w:r>
      <w:r w:rsidR="00721328" w:rsidRPr="003362B0">
        <w:rPr>
          <w:rFonts w:asciiTheme="minorHAnsi" w:hAnsiTheme="minorHAnsi" w:cstheme="minorHAnsi"/>
          <w:color w:val="auto"/>
          <w:lang w:eastAsia="zh-TW"/>
        </w:rPr>
        <w:fldChar w:fldCharType="separate"/>
      </w:r>
      <w:hyperlink w:anchor="_ENREF_7" w:tooltip="Grant, 2009 #380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7</w:t>
        </w:r>
      </w:hyperlink>
      <w:r w:rsidR="00F773BA" w:rsidRPr="003362B0">
        <w:rPr>
          <w:rFonts w:asciiTheme="minorHAnsi" w:hAnsiTheme="minorHAnsi" w:cstheme="minorHAnsi"/>
          <w:color w:val="auto"/>
          <w:vertAlign w:val="superscript"/>
          <w:lang w:eastAsia="zh-TW"/>
        </w:rPr>
        <w:t>,</w:t>
      </w:r>
      <w:hyperlink w:anchor="_ENREF_11" w:tooltip="D'Souza-Schorey, 1995 #397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1</w:t>
        </w:r>
      </w:hyperlink>
      <w:r w:rsidR="00F773BA" w:rsidRPr="003362B0">
        <w:rPr>
          <w:rFonts w:asciiTheme="minorHAnsi" w:hAnsiTheme="minorHAnsi" w:cstheme="minorHAnsi"/>
          <w:color w:val="auto"/>
          <w:vertAlign w:val="superscript"/>
          <w:lang w:eastAsia="zh-TW"/>
        </w:rPr>
        <w:t>,</w:t>
      </w:r>
      <w:hyperlink w:anchor="_ENREF_12" w:tooltip="Schweitzer, 2011 #383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2</w:t>
        </w:r>
      </w:hyperlink>
      <w:r w:rsidR="00721328" w:rsidRPr="003362B0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F93040" w:rsidRPr="003362B0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E63BD3" w:rsidRPr="003362B0">
        <w:rPr>
          <w:rFonts w:asciiTheme="minorHAnsi" w:hAnsiTheme="minorHAnsi" w:cstheme="minorHAnsi"/>
          <w:color w:val="auto"/>
          <w:lang w:eastAsia="zh-TW"/>
        </w:rPr>
        <w:t>Of interest</w:t>
      </w:r>
      <w:r w:rsidR="004844FF" w:rsidRPr="003362B0">
        <w:rPr>
          <w:rFonts w:asciiTheme="minorHAnsi" w:hAnsiTheme="minorHAnsi" w:cstheme="minorHAnsi"/>
          <w:color w:val="auto"/>
          <w:lang w:eastAsia="zh-TW"/>
        </w:rPr>
        <w:t>, various research groups have illustrate</w:t>
      </w:r>
      <w:r w:rsidR="006A4800" w:rsidRPr="003362B0">
        <w:rPr>
          <w:rFonts w:asciiTheme="minorHAnsi" w:hAnsiTheme="minorHAnsi" w:cstheme="minorHAnsi"/>
          <w:color w:val="auto"/>
          <w:lang w:eastAsia="zh-TW"/>
        </w:rPr>
        <w:t>d</w:t>
      </w:r>
      <w:r w:rsidR="004844FF" w:rsidRPr="003362B0">
        <w:rPr>
          <w:rFonts w:asciiTheme="minorHAnsi" w:hAnsiTheme="minorHAnsi" w:cstheme="minorHAnsi"/>
          <w:color w:val="auto"/>
          <w:lang w:eastAsia="zh-TW"/>
        </w:rPr>
        <w:t xml:space="preserve"> the importance of ARF6 </w:t>
      </w:r>
      <w:r w:rsidR="00673792" w:rsidRPr="003362B0">
        <w:rPr>
          <w:rFonts w:asciiTheme="minorHAnsi" w:hAnsiTheme="minorHAnsi" w:cstheme="minorHAnsi"/>
          <w:color w:val="auto"/>
          <w:lang w:eastAsia="zh-TW"/>
        </w:rPr>
        <w:t xml:space="preserve">in </w:t>
      </w:r>
      <w:r w:rsidR="001C64FC" w:rsidRPr="003362B0">
        <w:rPr>
          <w:rFonts w:asciiTheme="minorHAnsi" w:hAnsiTheme="minorHAnsi" w:cstheme="minorHAnsi"/>
          <w:color w:val="auto"/>
          <w:lang w:eastAsia="zh-TW"/>
        </w:rPr>
        <w:t>endocytic recycling</w:t>
      </w:r>
      <w:hyperlink w:anchor="_ENREF_13" w:tooltip="Finicle, 2018 #400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GaW5pY2xlPC9BdXRob3I+PFllYXI+MjAxODwvWWVhcj48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==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GaW5pY2xlPC9BdXRob3I+PFllYXI+MjAxODwvWWVhcj48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==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3</w:t>
        </w:r>
        <w:r w:rsidR="005042A0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–</w:t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7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1C64FC" w:rsidRPr="003362B0">
        <w:rPr>
          <w:rFonts w:asciiTheme="minorHAnsi" w:hAnsiTheme="minorHAnsi" w:cstheme="minorHAnsi"/>
          <w:color w:val="auto"/>
          <w:lang w:eastAsia="zh-TW"/>
        </w:rPr>
        <w:t>.</w:t>
      </w:r>
      <w:r w:rsidR="0072561D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B0D82" w:rsidRPr="003362B0">
        <w:rPr>
          <w:rFonts w:asciiTheme="minorHAnsi" w:hAnsiTheme="minorHAnsi" w:cstheme="minorHAnsi"/>
          <w:color w:val="auto"/>
          <w:lang w:eastAsia="zh-TW"/>
        </w:rPr>
        <w:t>The study</w:t>
      </w:r>
      <w:r w:rsidR="00E8768E" w:rsidRPr="003362B0">
        <w:rPr>
          <w:rFonts w:asciiTheme="minorHAnsi" w:hAnsiTheme="minorHAnsi" w:cstheme="minorHAnsi"/>
          <w:color w:val="auto"/>
          <w:lang w:eastAsia="zh-TW"/>
        </w:rPr>
        <w:t xml:space="preserve"> aims to investigate the </w:t>
      </w:r>
      <w:r w:rsidR="007E52CA" w:rsidRPr="003362B0">
        <w:rPr>
          <w:rFonts w:asciiTheme="minorHAnsi" w:hAnsiTheme="minorHAnsi" w:cstheme="minorHAnsi"/>
          <w:color w:val="auto"/>
          <w:lang w:eastAsia="zh-TW"/>
        </w:rPr>
        <w:t>relationship between</w:t>
      </w:r>
      <w:r w:rsidR="00CC1938" w:rsidRPr="003362B0">
        <w:rPr>
          <w:rFonts w:asciiTheme="minorHAnsi" w:hAnsiTheme="minorHAnsi" w:cstheme="minorHAnsi"/>
          <w:color w:val="auto"/>
          <w:lang w:eastAsia="zh-TW"/>
        </w:rPr>
        <w:t xml:space="preserve"> ARF6-mediated </w:t>
      </w:r>
      <w:r w:rsidR="007E52CA" w:rsidRPr="003362B0">
        <w:rPr>
          <w:rFonts w:asciiTheme="minorHAnsi" w:hAnsiTheme="minorHAnsi" w:cstheme="minorHAnsi"/>
          <w:color w:val="auto"/>
          <w:lang w:eastAsia="zh-TW"/>
        </w:rPr>
        <w:t xml:space="preserve">neurite outgrowth and </w:t>
      </w:r>
      <w:r w:rsidR="00090B61" w:rsidRPr="003362B0">
        <w:rPr>
          <w:rFonts w:asciiTheme="minorHAnsi" w:hAnsiTheme="minorHAnsi" w:cstheme="minorHAnsi"/>
          <w:color w:val="auto"/>
          <w:lang w:eastAsia="zh-TW"/>
        </w:rPr>
        <w:t xml:space="preserve">endocytic recycling. </w:t>
      </w:r>
      <w:r w:rsidR="005042A0" w:rsidRPr="003362B0">
        <w:rPr>
          <w:rFonts w:asciiTheme="minorHAnsi" w:hAnsiTheme="minorHAnsi" w:cstheme="minorHAnsi"/>
          <w:color w:val="auto"/>
          <w:lang w:eastAsia="zh-TW"/>
        </w:rPr>
        <w:t>The p</w:t>
      </w:r>
      <w:r w:rsidR="00090B61" w:rsidRPr="003362B0">
        <w:rPr>
          <w:rFonts w:asciiTheme="minorHAnsi" w:hAnsiTheme="minorHAnsi" w:cstheme="minorHAnsi"/>
          <w:color w:val="auto"/>
          <w:lang w:eastAsia="zh-TW"/>
        </w:rPr>
        <w:t xml:space="preserve">revious report suggests that the </w:t>
      </w:r>
      <w:r w:rsidR="004A528F" w:rsidRPr="003362B0">
        <w:rPr>
          <w:rFonts w:asciiTheme="minorHAnsi" w:hAnsiTheme="minorHAnsi" w:cstheme="minorHAnsi"/>
          <w:color w:val="auto"/>
          <w:lang w:eastAsia="zh-TW"/>
        </w:rPr>
        <w:t xml:space="preserve">activation of </w:t>
      </w:r>
      <w:r w:rsidR="00174216" w:rsidRPr="003362B0">
        <w:rPr>
          <w:rFonts w:asciiTheme="minorHAnsi" w:hAnsiTheme="minorHAnsi" w:cstheme="minorHAnsi"/>
          <w:color w:val="auto"/>
          <w:lang w:eastAsia="zh-TW"/>
        </w:rPr>
        <w:t>ARF6 is upstream</w:t>
      </w:r>
      <w:r w:rsidR="00C61C31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4A528F" w:rsidRPr="003362B0">
        <w:rPr>
          <w:rFonts w:asciiTheme="minorHAnsi" w:hAnsiTheme="minorHAnsi" w:cstheme="minorHAnsi"/>
          <w:color w:val="auto"/>
          <w:lang w:eastAsia="zh-TW"/>
        </w:rPr>
        <w:t>to</w:t>
      </w:r>
      <w:r w:rsidR="00C61C31" w:rsidRPr="003362B0">
        <w:rPr>
          <w:rFonts w:asciiTheme="minorHAnsi" w:hAnsiTheme="minorHAnsi" w:cstheme="minorHAnsi"/>
          <w:color w:val="auto"/>
          <w:lang w:eastAsia="zh-TW"/>
        </w:rPr>
        <w:t xml:space="preserve"> Rac1</w:t>
      </w:r>
      <w:r w:rsidR="00090B61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4A528F" w:rsidRPr="003362B0">
        <w:rPr>
          <w:rFonts w:asciiTheme="minorHAnsi" w:hAnsiTheme="minorHAnsi" w:cstheme="minorHAnsi"/>
          <w:color w:val="auto"/>
          <w:lang w:eastAsia="zh-TW"/>
        </w:rPr>
        <w:t>activity</w:t>
      </w:r>
      <w:r w:rsidR="00DA7D4A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4A528F" w:rsidRPr="003362B0">
        <w:rPr>
          <w:rFonts w:asciiTheme="minorHAnsi" w:hAnsiTheme="minorHAnsi" w:cstheme="minorHAnsi"/>
          <w:color w:val="auto"/>
          <w:lang w:eastAsia="zh-TW"/>
        </w:rPr>
        <w:t>through</w:t>
      </w:r>
      <w:r w:rsidR="00DA7D4A" w:rsidRPr="003362B0">
        <w:rPr>
          <w:rFonts w:asciiTheme="minorHAnsi" w:hAnsiTheme="minorHAnsi" w:cstheme="minorHAnsi"/>
          <w:color w:val="auto"/>
          <w:lang w:eastAsia="zh-TW"/>
        </w:rPr>
        <w:t xml:space="preserve"> acting on </w:t>
      </w:r>
      <w:r w:rsidR="00807078" w:rsidRPr="003362B0">
        <w:rPr>
          <w:rFonts w:asciiTheme="minorHAnsi" w:hAnsiTheme="minorHAnsi" w:cstheme="minorHAnsi"/>
          <w:color w:val="auto"/>
          <w:lang w:eastAsia="zh-TW"/>
        </w:rPr>
        <w:t>ELMO1</w:t>
      </w:r>
      <w:r w:rsidR="00DA7D4A" w:rsidRPr="003362B0">
        <w:rPr>
          <w:rFonts w:asciiTheme="minorHAnsi" w:hAnsiTheme="minorHAnsi" w:cstheme="minorHAnsi"/>
          <w:color w:val="auto"/>
          <w:lang w:eastAsia="zh-TW"/>
        </w:rPr>
        <w:t>-</w:t>
      </w:r>
      <w:r w:rsidR="00666FA4" w:rsidRPr="003362B0">
        <w:rPr>
          <w:rFonts w:asciiTheme="minorHAnsi" w:hAnsiTheme="minorHAnsi" w:cstheme="minorHAnsi"/>
          <w:color w:val="auto"/>
          <w:lang w:eastAsia="zh-TW"/>
        </w:rPr>
        <w:t>dedicator of cytokinesis 1 (DOCK180) complex</w:t>
      </w:r>
      <w:hyperlink w:anchor="_ENREF_18" w:tooltip="Santy, 2005 #405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&lt;EndNote&gt;&lt;Cite&gt;&lt;Author&gt;Santy&lt;/Author&gt;&lt;Year&gt;2005&lt;/Year&gt;&lt;RecNum&gt;405&lt;/RecNum&gt;&lt;DisplayText&gt;&lt;style face="superscript"&gt;18&lt;/style&gt;&lt;/DisplayText&gt;&lt;record&gt;&lt;rec-number&gt;405&lt;/rec-number&gt;&lt;foreign-keys&gt;&lt;key app="EN" db-id="rdtevpdpcrtvs0epdswpaexdwvxd9rzp9xdz"&gt;405&lt;/key&gt;&lt;/foreign-keys&gt;&lt;ref-type name="Journal Article"&gt;17&lt;/ref-type&gt;&lt;contributors&gt;&lt;authors&gt;&lt;author&gt;Santy, L. C.&lt;/author&gt;&lt;author&gt;Ravichandran, K. S.&lt;/author&gt;&lt;author&gt;Casanova, J. E.&lt;/author&gt;&lt;/authors&gt;&lt;/contributors&gt;&lt;auth-address&gt;Department of Cell Biology, University of Virginia, Charlottesville, Virginia 22908, USA. lcsanty@psu.edu&lt;/auth-address&gt;&lt;titles&gt;&lt;title&gt;The DOCK180/Elmo complex couples ARNO-mediated Arf6 activation to the downstream activation of Rac1&lt;/title&gt;&lt;secondary-title&gt;Curr Biol&lt;/secondary-title&gt;&lt;alt-title&gt;Current biology : CB&lt;/alt-title&gt;&lt;/titles&gt;&lt;periodical&gt;&lt;full-title&gt;Current Biology&lt;/full-title&gt;&lt;abbr-1&gt;Curr Biol&lt;/abbr-1&gt;&lt;abbr-2&gt;Curr. Biol.&lt;/abbr-2&gt;&lt;/periodical&gt;&lt;pages&gt;1749-54&lt;/pages&gt;&lt;volume&gt;15&lt;/volume&gt;&lt;number&gt;19&lt;/number&gt;&lt;keywords&gt;&lt;keyword&gt;ADP-Ribosylation Factors/*metabolism&lt;/keyword&gt;&lt;keyword&gt;Adaptor Proteins, Signal Transducing/*metabolism&lt;/keyword&gt;&lt;keyword&gt;Animals&lt;/keyword&gt;&lt;keyword&gt;Cell Line&lt;/keyword&gt;&lt;keyword&gt;Cell Movement/*physiology&lt;/keyword&gt;&lt;keyword&gt;Dogs&lt;/keyword&gt;&lt;keyword&gt;GTPase-Activating Proteins/metabolism&lt;/keyword&gt;&lt;keyword&gt;Humans&lt;/keyword&gt;&lt;keyword&gt;Microscopy, Fluorescence&lt;/keyword&gt;&lt;keyword&gt;rac GTP-Binding Proteins/*metabolism&lt;/keyword&gt;&lt;keyword&gt;rac1 GTP-Binding Protein/*metabolism&lt;/keyword&gt;&lt;/keywords&gt;&lt;dates&gt;&lt;year&gt;2005&lt;/year&gt;&lt;pub-dates&gt;&lt;date&gt;Oct 11&lt;/date&gt;&lt;/pub-dates&gt;&lt;/dates&gt;&lt;isbn&gt;0960-9822 (Print)&amp;#xD;0960-9822 (Linking)&lt;/isbn&gt;&lt;accession-num&gt;16213822&lt;/accession-num&gt;&lt;urls&gt;&lt;related-urls&gt;&lt;url&gt;http://www.ncbi.nlm.nih.gov/pubmed/16213822&lt;/url&gt;&lt;/related-urls&gt;&lt;/urls&gt;&lt;electronic-resource-num&gt;10.1016/j.cub.2005.08.052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8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A9128D" w:rsidRPr="003362B0">
        <w:rPr>
          <w:rFonts w:asciiTheme="minorHAnsi" w:hAnsiTheme="minorHAnsi" w:cstheme="minorHAnsi"/>
          <w:color w:val="auto"/>
          <w:lang w:eastAsia="zh-TW"/>
        </w:rPr>
        <w:t>.</w:t>
      </w:r>
      <w:r w:rsidR="00C75737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934D26" w:rsidRPr="003362B0">
        <w:rPr>
          <w:rFonts w:asciiTheme="minorHAnsi" w:hAnsiTheme="minorHAnsi" w:cstheme="minorHAnsi"/>
          <w:color w:val="auto"/>
          <w:lang w:eastAsia="zh-TW"/>
        </w:rPr>
        <w:t>However, how ARF6 triggers ELMO1‐DOCK180 mediated Rac1 signaling remains unclear</w:t>
      </w:r>
      <w:r w:rsidR="00145486" w:rsidRPr="003362B0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5042A0" w:rsidRPr="003362B0">
        <w:rPr>
          <w:rFonts w:asciiTheme="minorHAnsi" w:hAnsiTheme="minorHAnsi" w:cstheme="minorHAnsi"/>
          <w:color w:val="auto"/>
          <w:lang w:eastAsia="zh-TW"/>
        </w:rPr>
        <w:t>Density gradient ultracentrifugation was employed to</w:t>
      </w:r>
      <w:r w:rsidR="00934D26" w:rsidRPr="003362B0">
        <w:rPr>
          <w:rFonts w:asciiTheme="minorHAnsi" w:hAnsiTheme="minorHAnsi" w:cstheme="minorHAnsi"/>
          <w:color w:val="auto"/>
          <w:lang w:eastAsia="zh-TW"/>
        </w:rPr>
        <w:t xml:space="preserve"> investigate the role of ARF6</w:t>
      </w:r>
      <w:r w:rsidR="00817767" w:rsidRPr="003362B0">
        <w:rPr>
          <w:rFonts w:asciiTheme="minorHAnsi" w:hAnsiTheme="minorHAnsi" w:cstheme="minorHAnsi"/>
          <w:color w:val="auto"/>
          <w:lang w:eastAsia="zh-TW"/>
        </w:rPr>
        <w:t>-</w:t>
      </w:r>
      <w:r w:rsidR="00934D26" w:rsidRPr="003362B0">
        <w:rPr>
          <w:rFonts w:asciiTheme="minorHAnsi" w:hAnsiTheme="minorHAnsi" w:cstheme="minorHAnsi"/>
          <w:color w:val="auto"/>
          <w:lang w:eastAsia="zh-TW"/>
        </w:rPr>
        <w:t xml:space="preserve">mediated endocytic recycling in such </w:t>
      </w:r>
      <w:r w:rsidR="005042A0" w:rsidRPr="003362B0">
        <w:rPr>
          <w:rFonts w:asciiTheme="minorHAnsi" w:hAnsiTheme="minorHAnsi" w:cstheme="minorHAnsi"/>
          <w:color w:val="auto"/>
          <w:lang w:eastAsia="zh-TW"/>
        </w:rPr>
        <w:t xml:space="preserve">a </w:t>
      </w:r>
      <w:r w:rsidR="00934D26" w:rsidRPr="003362B0">
        <w:rPr>
          <w:rFonts w:asciiTheme="minorHAnsi" w:hAnsiTheme="minorHAnsi" w:cstheme="minorHAnsi"/>
          <w:color w:val="auto"/>
          <w:lang w:eastAsia="zh-TW"/>
        </w:rPr>
        <w:t>process</w:t>
      </w:r>
      <w:r w:rsidR="005042A0" w:rsidRPr="003362B0">
        <w:rPr>
          <w:rFonts w:asciiTheme="minorHAnsi" w:hAnsiTheme="minorHAnsi" w:cstheme="minorHAnsi"/>
          <w:color w:val="auto"/>
          <w:lang w:eastAsia="zh-TW"/>
        </w:rPr>
        <w:t>.</w:t>
      </w:r>
      <w:r w:rsidR="00453534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76166" w:rsidRPr="003362B0">
        <w:rPr>
          <w:rFonts w:asciiTheme="minorHAnsi" w:hAnsiTheme="minorHAnsi" w:cstheme="minorHAnsi"/>
          <w:color w:val="auto"/>
          <w:lang w:eastAsia="zh-TW"/>
        </w:rPr>
        <w:t xml:space="preserve">By using </w:t>
      </w:r>
      <w:r w:rsidR="00CA2BF9" w:rsidRPr="003362B0">
        <w:rPr>
          <w:rFonts w:asciiTheme="minorHAnsi" w:hAnsiTheme="minorHAnsi" w:cstheme="minorHAnsi"/>
          <w:color w:val="auto"/>
          <w:lang w:eastAsia="zh-TW"/>
        </w:rPr>
        <w:t>that</w:t>
      </w:r>
      <w:r w:rsidR="00F5278A" w:rsidRPr="003362B0">
        <w:rPr>
          <w:rFonts w:asciiTheme="minorHAnsi" w:hAnsiTheme="minorHAnsi" w:cstheme="minorHAnsi"/>
          <w:color w:val="auto"/>
          <w:lang w:eastAsia="zh-TW"/>
        </w:rPr>
        <w:t xml:space="preserve">, </w:t>
      </w:r>
      <w:r w:rsidR="005042A0" w:rsidRPr="003362B0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ED3B1B" w:rsidRPr="003362B0">
        <w:rPr>
          <w:rFonts w:asciiTheme="minorHAnsi" w:hAnsiTheme="minorHAnsi" w:cstheme="minorHAnsi"/>
          <w:color w:val="auto"/>
          <w:lang w:eastAsia="zh-TW"/>
        </w:rPr>
        <w:t>recycling endosome</w:t>
      </w:r>
      <w:r w:rsidR="00856C3E" w:rsidRPr="003362B0">
        <w:rPr>
          <w:rFonts w:asciiTheme="minorHAnsi" w:hAnsiTheme="minorHAnsi" w:cstheme="minorHAnsi"/>
          <w:color w:val="auto"/>
          <w:lang w:eastAsia="zh-TW"/>
        </w:rPr>
        <w:t>-</w:t>
      </w:r>
      <w:r w:rsidR="00016227" w:rsidRPr="003362B0">
        <w:rPr>
          <w:rFonts w:asciiTheme="minorHAnsi" w:hAnsiTheme="minorHAnsi" w:cstheme="minorHAnsi"/>
          <w:color w:val="auto"/>
          <w:lang w:eastAsia="zh-TW"/>
        </w:rPr>
        <w:t>containing fraction</w:t>
      </w:r>
      <w:r w:rsidR="00CA2BF9" w:rsidRPr="003362B0">
        <w:rPr>
          <w:rFonts w:asciiTheme="minorHAnsi" w:hAnsiTheme="minorHAnsi" w:cstheme="minorHAnsi"/>
          <w:color w:val="auto"/>
          <w:lang w:eastAsia="zh-TW"/>
        </w:rPr>
        <w:t xml:space="preserve"> was obtained from </w:t>
      </w:r>
      <w:r w:rsidR="008F1668" w:rsidRPr="003362B0">
        <w:rPr>
          <w:rFonts w:asciiTheme="minorHAnsi" w:hAnsiTheme="minorHAnsi" w:cstheme="minorHAnsi"/>
          <w:color w:val="auto"/>
          <w:lang w:eastAsia="zh-TW"/>
        </w:rPr>
        <w:t>cell lysates</w:t>
      </w:r>
      <w:hyperlink w:anchor="_ENREF_19" w:tooltip="Wibo, 1976 #361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instrText xml:space="preserve"> ADDIN EN.CITE &lt;EndNote&gt;&lt;Cite&gt;&lt;Author&gt;Wibo&lt;/Author&gt;&lt;Year&gt;1976&lt;/Year&gt;&lt;RecNum&gt;361&lt;/RecNum&gt;&lt;DisplayText&gt;&lt;style face="superscript"&gt;19&lt;/style&gt;&lt;/DisplayText&gt;&lt;record&gt;&lt;rec-number&gt;361&lt;/rec-number&gt;&lt;foreign-keys&gt;&lt;key app="EN" db-id="rdtevpdpcrtvs0epdswpaexdwvxd9rzp9xdz"&gt;361&lt;/key&gt;&lt;/foreign-keys&gt;&lt;ref-type name="Book Section"&gt;5&lt;/ref-type&gt;&lt;contributors&gt;&lt;authors&gt;&lt;author&gt;Wibo, Maurice&lt;/author&gt;&lt;/authors&gt;&lt;secondary-authors&gt;&lt;author&gt;Dumont, Jacques E.&lt;/author&gt;&lt;author&gt;Brown, Barry L.&lt;/author&gt;&lt;author&gt;Marshall, Nicholas J.&lt;/author&gt;&lt;/secondary-authors&gt;&lt;/contributors&gt;&lt;titles&gt;&lt;title&gt;Cell Fractionation by Centrifugation Methods&lt;/title&gt;&lt;secondary-title&gt;Eukaryotic Cell Function and Growth: Regulation by Intracellular Cyclic Nucleotides&lt;/secondary-title&gt;&lt;/titles&gt;&lt;pages&gt;1-17&lt;/pages&gt;&lt;dates&gt;&lt;year&gt;1976&lt;/year&gt;&lt;/dates&gt;&lt;pub-location&gt;Boston, MA&lt;/pub-location&gt;&lt;publisher&gt;Springer US&lt;/publisher&gt;&lt;isbn&gt;978-1-4613-4322-6&lt;/isbn&gt;&lt;label&gt;Wibo1976&lt;/label&gt;&lt;urls&gt;&lt;related-urls&gt;&lt;url&gt;https://doi.org/10.1007/978-1-4613-4322-6_1&lt;/url&gt;&lt;/related-urls&gt;&lt;/urls&gt;&lt;electronic-resource-num&gt;10.1007/978-1-4613-4322-6_1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19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016227" w:rsidRPr="003362B0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283CDC" w:rsidRPr="003362B0">
        <w:rPr>
          <w:rFonts w:asciiTheme="minorHAnsi" w:hAnsiTheme="minorHAnsi" w:cstheme="minorHAnsi"/>
          <w:color w:val="auto"/>
          <w:lang w:eastAsia="zh-TW"/>
        </w:rPr>
        <w:t xml:space="preserve">The fraction </w:t>
      </w:r>
      <w:r w:rsidR="00111DBF" w:rsidRPr="003362B0">
        <w:rPr>
          <w:rFonts w:asciiTheme="minorHAnsi" w:hAnsiTheme="minorHAnsi" w:cstheme="minorHAnsi"/>
          <w:color w:val="auto"/>
          <w:lang w:eastAsia="zh-TW"/>
        </w:rPr>
        <w:t>was</w:t>
      </w:r>
      <w:r w:rsidR="00283CDC" w:rsidRPr="003362B0">
        <w:rPr>
          <w:rFonts w:asciiTheme="minorHAnsi" w:hAnsiTheme="minorHAnsi" w:cstheme="minorHAnsi"/>
          <w:color w:val="auto"/>
          <w:lang w:eastAsia="zh-TW"/>
        </w:rPr>
        <w:t xml:space="preserve"> subjected to Western blotting </w:t>
      </w:r>
      <w:r w:rsidR="00856C3E" w:rsidRPr="003362B0">
        <w:rPr>
          <w:rFonts w:asciiTheme="minorHAnsi" w:hAnsiTheme="minorHAnsi" w:cstheme="minorHAnsi"/>
          <w:color w:val="auto"/>
          <w:lang w:eastAsia="zh-TW"/>
        </w:rPr>
        <w:t>for protein content analysis</w:t>
      </w:r>
      <w:r w:rsidR="008F1668" w:rsidRPr="003362B0">
        <w:rPr>
          <w:rFonts w:asciiTheme="minorHAnsi" w:hAnsiTheme="minorHAnsi" w:cstheme="minorHAnsi"/>
          <w:color w:val="auto"/>
          <w:lang w:eastAsia="zh-TW"/>
        </w:rPr>
        <w:t>. T</w:t>
      </w:r>
      <w:r w:rsidR="00BB0A7C" w:rsidRPr="003362B0">
        <w:rPr>
          <w:rFonts w:asciiTheme="minorHAnsi" w:hAnsiTheme="minorHAnsi" w:cstheme="minorHAnsi"/>
          <w:color w:val="auto"/>
          <w:lang w:eastAsia="zh-TW"/>
        </w:rPr>
        <w:t xml:space="preserve">he </w:t>
      </w:r>
      <w:r w:rsidR="00C85D1D" w:rsidRPr="003362B0">
        <w:rPr>
          <w:rFonts w:asciiTheme="minorHAnsi" w:hAnsiTheme="minorHAnsi" w:cstheme="minorHAnsi"/>
          <w:color w:val="auto"/>
          <w:lang w:eastAsia="zh-TW"/>
        </w:rPr>
        <w:t>immunoblot</w:t>
      </w:r>
      <w:r w:rsidR="00A738C9" w:rsidRPr="003362B0">
        <w:rPr>
          <w:rFonts w:asciiTheme="minorHAnsi" w:hAnsiTheme="minorHAnsi" w:cstheme="minorHAnsi"/>
          <w:color w:val="auto"/>
          <w:lang w:eastAsia="zh-TW"/>
        </w:rPr>
        <w:t xml:space="preserve"> result</w:t>
      </w:r>
      <w:r w:rsidR="00C85D1D" w:rsidRPr="003362B0">
        <w:rPr>
          <w:rFonts w:asciiTheme="minorHAnsi" w:hAnsiTheme="minorHAnsi" w:cstheme="minorHAnsi"/>
          <w:color w:val="auto"/>
          <w:lang w:eastAsia="zh-TW"/>
        </w:rPr>
        <w:t>s</w:t>
      </w:r>
      <w:r w:rsidR="00A738C9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C85D1D" w:rsidRPr="003362B0">
        <w:rPr>
          <w:rFonts w:asciiTheme="minorHAnsi" w:hAnsiTheme="minorHAnsi" w:cstheme="minorHAnsi"/>
          <w:color w:val="auto"/>
          <w:lang w:eastAsia="zh-TW"/>
        </w:rPr>
        <w:t>reveal</w:t>
      </w:r>
      <w:r w:rsidR="000C449F" w:rsidRPr="003362B0">
        <w:rPr>
          <w:rFonts w:asciiTheme="minorHAnsi" w:hAnsiTheme="minorHAnsi" w:cstheme="minorHAnsi"/>
          <w:color w:val="auto"/>
          <w:lang w:eastAsia="zh-TW"/>
        </w:rPr>
        <w:t>ed</w:t>
      </w:r>
      <w:r w:rsidR="00A738C9" w:rsidRPr="003362B0">
        <w:rPr>
          <w:rFonts w:asciiTheme="minorHAnsi" w:hAnsiTheme="minorHAnsi" w:cstheme="minorHAnsi"/>
          <w:color w:val="auto"/>
          <w:lang w:eastAsia="zh-TW"/>
        </w:rPr>
        <w:t xml:space="preserve"> that </w:t>
      </w:r>
      <w:r w:rsidR="001F1475" w:rsidRPr="003362B0">
        <w:rPr>
          <w:rFonts w:asciiTheme="minorHAnsi" w:hAnsiTheme="minorHAnsi" w:cstheme="minorHAnsi"/>
          <w:color w:val="auto"/>
          <w:lang w:eastAsia="zh-TW"/>
        </w:rPr>
        <w:t>under</w:t>
      </w:r>
      <w:r w:rsidR="00A738C9" w:rsidRPr="003362B0">
        <w:rPr>
          <w:rFonts w:asciiTheme="minorHAnsi" w:hAnsiTheme="minorHAnsi" w:cstheme="minorHAnsi"/>
          <w:color w:val="auto"/>
          <w:lang w:eastAsia="zh-TW"/>
        </w:rPr>
        <w:t xml:space="preserve"> the presence of FE65, a brain-enriched adaptor protein, </w:t>
      </w:r>
      <w:r w:rsidR="00F71D63" w:rsidRPr="003362B0">
        <w:rPr>
          <w:rFonts w:asciiTheme="minorHAnsi" w:hAnsiTheme="minorHAnsi" w:cstheme="minorHAnsi"/>
          <w:color w:val="auto"/>
          <w:lang w:eastAsia="zh-TW"/>
        </w:rPr>
        <w:t>active ARF6</w:t>
      </w:r>
      <w:r w:rsidR="00320DF3" w:rsidRPr="003362B0">
        <w:rPr>
          <w:rFonts w:asciiTheme="minorHAnsi" w:hAnsiTheme="minorHAnsi" w:cstheme="minorHAnsi"/>
          <w:color w:val="auto"/>
          <w:lang w:eastAsia="zh-TW"/>
        </w:rPr>
        <w:t xml:space="preserve"> substantially increase</w:t>
      </w:r>
      <w:r w:rsidR="001F1475" w:rsidRPr="003362B0">
        <w:rPr>
          <w:rFonts w:asciiTheme="minorHAnsi" w:hAnsiTheme="minorHAnsi" w:cstheme="minorHAnsi"/>
          <w:color w:val="auto"/>
          <w:lang w:eastAsia="zh-TW"/>
        </w:rPr>
        <w:t>d</w:t>
      </w:r>
      <w:r w:rsidR="00320DF3" w:rsidRPr="003362B0">
        <w:rPr>
          <w:rFonts w:asciiTheme="minorHAnsi" w:hAnsiTheme="minorHAnsi" w:cstheme="minorHAnsi"/>
          <w:color w:val="auto"/>
          <w:lang w:eastAsia="zh-TW"/>
        </w:rPr>
        <w:t xml:space="preserve"> the level of ELMO1 in </w:t>
      </w:r>
      <w:r w:rsidR="001F1475" w:rsidRPr="003362B0">
        <w:rPr>
          <w:rFonts w:asciiTheme="minorHAnsi" w:hAnsiTheme="minorHAnsi" w:cstheme="minorHAnsi"/>
          <w:color w:val="auto"/>
          <w:lang w:eastAsia="zh-TW"/>
        </w:rPr>
        <w:t>the recycling endosome-containing fraction.</w:t>
      </w:r>
      <w:r w:rsidR="00111DBF" w:rsidRPr="003362B0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06565F" w:rsidRPr="003362B0">
        <w:rPr>
          <w:rFonts w:asciiTheme="minorHAnsi" w:hAnsiTheme="minorHAnsi" w:cstheme="minorHAnsi"/>
          <w:color w:val="auto"/>
        </w:rPr>
        <w:t>The following protocol includes</w:t>
      </w:r>
      <w:r w:rsidR="00AC29B6" w:rsidRPr="003362B0">
        <w:rPr>
          <w:rFonts w:asciiTheme="minorHAnsi" w:hAnsiTheme="minorHAnsi" w:cstheme="minorHAnsi"/>
          <w:color w:val="auto"/>
        </w:rPr>
        <w:t xml:space="preserve"> the procedures </w:t>
      </w:r>
      <w:r w:rsidR="0054046E" w:rsidRPr="003362B0">
        <w:rPr>
          <w:rFonts w:asciiTheme="minorHAnsi" w:hAnsiTheme="minorHAnsi" w:cstheme="minorHAnsi"/>
          <w:color w:val="auto"/>
        </w:rPr>
        <w:t>for</w:t>
      </w:r>
      <w:r w:rsidR="00AC29B6" w:rsidRPr="003362B0">
        <w:rPr>
          <w:rFonts w:asciiTheme="minorHAnsi" w:hAnsiTheme="minorHAnsi" w:cstheme="minorHAnsi"/>
          <w:color w:val="auto"/>
        </w:rPr>
        <w:t xml:space="preserve"> (1) </w:t>
      </w:r>
      <w:r w:rsidR="003153A3" w:rsidRPr="003362B0">
        <w:rPr>
          <w:rFonts w:asciiTheme="minorHAnsi" w:hAnsiTheme="minorHAnsi" w:cstheme="minorHAnsi"/>
          <w:color w:val="auto"/>
        </w:rPr>
        <w:t>transfecting</w:t>
      </w:r>
      <w:r w:rsidR="00816169" w:rsidRPr="003362B0">
        <w:rPr>
          <w:rFonts w:asciiTheme="minorHAnsi" w:hAnsiTheme="minorHAnsi" w:cstheme="minorHAnsi"/>
          <w:color w:val="auto"/>
        </w:rPr>
        <w:t xml:space="preserve"> mammalian cells</w:t>
      </w:r>
      <w:r w:rsidR="00C33C9F" w:rsidRPr="003362B0">
        <w:rPr>
          <w:rFonts w:asciiTheme="minorHAnsi" w:hAnsiTheme="minorHAnsi" w:cstheme="minorHAnsi"/>
          <w:color w:val="auto"/>
        </w:rPr>
        <w:t>; (2)</w:t>
      </w:r>
      <w:r w:rsidR="0054046E" w:rsidRPr="003362B0">
        <w:rPr>
          <w:rFonts w:asciiTheme="minorHAnsi" w:hAnsiTheme="minorHAnsi" w:cstheme="minorHAnsi"/>
          <w:color w:val="auto"/>
        </w:rPr>
        <w:t xml:space="preserve"> </w:t>
      </w:r>
      <w:r w:rsidR="008C1269" w:rsidRPr="003362B0">
        <w:rPr>
          <w:rFonts w:asciiTheme="minorHAnsi" w:hAnsiTheme="minorHAnsi" w:cstheme="minorHAnsi"/>
          <w:color w:val="auto"/>
        </w:rPr>
        <w:t>preparing</w:t>
      </w:r>
      <w:r w:rsidR="0054046E" w:rsidRPr="003362B0">
        <w:rPr>
          <w:rFonts w:asciiTheme="minorHAnsi" w:hAnsiTheme="minorHAnsi" w:cstheme="minorHAnsi"/>
          <w:color w:val="auto"/>
        </w:rPr>
        <w:t xml:space="preserve"> </w:t>
      </w:r>
      <w:r w:rsidR="008C1269" w:rsidRPr="003362B0">
        <w:rPr>
          <w:rFonts w:asciiTheme="minorHAnsi" w:hAnsiTheme="minorHAnsi" w:cstheme="minorHAnsi"/>
          <w:color w:val="auto"/>
        </w:rPr>
        <w:t xml:space="preserve">the </w:t>
      </w:r>
      <w:r w:rsidR="00536F49" w:rsidRPr="003362B0">
        <w:rPr>
          <w:rFonts w:asciiTheme="minorHAnsi" w:hAnsiTheme="minorHAnsi" w:cstheme="minorHAnsi"/>
          <w:color w:val="auto"/>
        </w:rPr>
        <w:t>sample</w:t>
      </w:r>
      <w:r w:rsidR="003A3009" w:rsidRPr="003362B0">
        <w:rPr>
          <w:rFonts w:asciiTheme="minorHAnsi" w:hAnsiTheme="minorHAnsi" w:cstheme="minorHAnsi"/>
          <w:color w:val="auto"/>
        </w:rPr>
        <w:t>s</w:t>
      </w:r>
      <w:r w:rsidR="00536F49" w:rsidRPr="003362B0">
        <w:rPr>
          <w:rFonts w:asciiTheme="minorHAnsi" w:hAnsiTheme="minorHAnsi" w:cstheme="minorHAnsi"/>
          <w:color w:val="auto"/>
        </w:rPr>
        <w:t xml:space="preserve"> </w:t>
      </w:r>
      <w:r w:rsidR="008F4E3D" w:rsidRPr="003362B0">
        <w:rPr>
          <w:rFonts w:asciiTheme="minorHAnsi" w:hAnsiTheme="minorHAnsi" w:cstheme="minorHAnsi"/>
          <w:color w:val="auto"/>
        </w:rPr>
        <w:t>and density gradient column</w:t>
      </w:r>
      <w:r w:rsidR="003A3009" w:rsidRPr="003362B0">
        <w:rPr>
          <w:rFonts w:asciiTheme="minorHAnsi" w:hAnsiTheme="minorHAnsi" w:cstheme="minorHAnsi"/>
          <w:color w:val="auto"/>
        </w:rPr>
        <w:t>s</w:t>
      </w:r>
      <w:r w:rsidR="00AF561B" w:rsidRPr="003362B0">
        <w:rPr>
          <w:rFonts w:asciiTheme="minorHAnsi" w:hAnsiTheme="minorHAnsi" w:cstheme="minorHAnsi"/>
          <w:color w:val="auto"/>
        </w:rPr>
        <w:t>;</w:t>
      </w:r>
      <w:r w:rsidR="00536F49" w:rsidRPr="003362B0">
        <w:rPr>
          <w:rFonts w:asciiTheme="minorHAnsi" w:hAnsiTheme="minorHAnsi" w:cstheme="minorHAnsi"/>
          <w:color w:val="auto"/>
        </w:rPr>
        <w:t xml:space="preserve"> and </w:t>
      </w:r>
      <w:r w:rsidR="00AF561B" w:rsidRPr="003362B0">
        <w:rPr>
          <w:rFonts w:asciiTheme="minorHAnsi" w:hAnsiTheme="minorHAnsi" w:cstheme="minorHAnsi"/>
          <w:color w:val="auto"/>
        </w:rPr>
        <w:t xml:space="preserve">(3) </w:t>
      </w:r>
      <w:r w:rsidR="008C1269" w:rsidRPr="003362B0">
        <w:rPr>
          <w:rFonts w:asciiTheme="minorHAnsi" w:hAnsiTheme="minorHAnsi" w:cstheme="minorHAnsi"/>
          <w:color w:val="auto"/>
        </w:rPr>
        <w:t xml:space="preserve">obtaining the </w:t>
      </w:r>
      <w:r w:rsidR="000D2E14" w:rsidRPr="003362B0">
        <w:rPr>
          <w:rFonts w:asciiTheme="minorHAnsi" w:hAnsiTheme="minorHAnsi" w:cstheme="minorHAnsi"/>
          <w:color w:val="auto"/>
        </w:rPr>
        <w:t>recycling endosome-containing fraction.</w:t>
      </w:r>
    </w:p>
    <w:p w14:paraId="2F390E1B" w14:textId="77777777" w:rsidR="00704696" w:rsidRPr="003362B0" w:rsidRDefault="00704696" w:rsidP="003B1137">
      <w:pPr>
        <w:rPr>
          <w:rFonts w:asciiTheme="minorHAnsi" w:hAnsiTheme="minorHAnsi" w:cstheme="minorHAnsi"/>
          <w:color w:val="auto"/>
        </w:rPr>
      </w:pPr>
    </w:p>
    <w:p w14:paraId="3D4CD2F3" w14:textId="458D8475" w:rsidR="006305D7" w:rsidRPr="00B95CFC" w:rsidRDefault="006305D7" w:rsidP="001B1519">
      <w:pPr>
        <w:rPr>
          <w:rFonts w:asciiTheme="minorHAnsi" w:hAnsiTheme="minorHAnsi" w:cstheme="minorHAnsi"/>
          <w:b/>
          <w:color w:val="auto"/>
        </w:rPr>
      </w:pPr>
      <w:r w:rsidRPr="00B95CFC">
        <w:rPr>
          <w:rFonts w:asciiTheme="minorHAnsi" w:hAnsiTheme="minorHAnsi" w:cstheme="minorHAnsi"/>
          <w:b/>
          <w:color w:val="auto"/>
        </w:rPr>
        <w:t>PROTOCOL:</w:t>
      </w:r>
    </w:p>
    <w:p w14:paraId="611F6687" w14:textId="77777777" w:rsidR="00DB0D82" w:rsidRPr="001530EE" w:rsidRDefault="00DB0D82" w:rsidP="001B1519">
      <w:pPr>
        <w:rPr>
          <w:rFonts w:asciiTheme="minorHAnsi" w:hAnsiTheme="minorHAnsi" w:cstheme="minorHAnsi"/>
          <w:b/>
          <w:bCs/>
          <w:color w:val="auto"/>
        </w:rPr>
      </w:pPr>
      <w:bookmarkStart w:id="0" w:name="_Hlk72843850"/>
    </w:p>
    <w:p w14:paraId="105092BC" w14:textId="3E0A322A" w:rsidR="00001169" w:rsidRPr="001530EE" w:rsidRDefault="00436531" w:rsidP="0051708F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1530EE">
        <w:rPr>
          <w:rFonts w:asciiTheme="minorHAnsi" w:hAnsiTheme="minorHAnsi" w:cstheme="minorHAnsi"/>
          <w:b/>
          <w:bCs/>
          <w:color w:val="auto"/>
          <w:highlight w:val="yellow"/>
        </w:rPr>
        <w:t>Mammalian cell culture</w:t>
      </w:r>
      <w:r w:rsidR="002E79D8" w:rsidRPr="001530EE">
        <w:rPr>
          <w:rFonts w:asciiTheme="minorHAnsi" w:hAnsiTheme="minorHAnsi" w:cstheme="minorHAnsi"/>
          <w:b/>
          <w:bCs/>
          <w:color w:val="auto"/>
          <w:highlight w:val="yellow"/>
        </w:rPr>
        <w:t xml:space="preserve"> and transfection</w:t>
      </w:r>
    </w:p>
    <w:p w14:paraId="283354B8" w14:textId="77777777" w:rsidR="00FA42A7" w:rsidRPr="001530EE" w:rsidRDefault="00FA42A7" w:rsidP="005042A0">
      <w:pPr>
        <w:rPr>
          <w:rFonts w:asciiTheme="minorHAnsi" w:hAnsiTheme="minorHAnsi" w:cstheme="minorHAnsi"/>
          <w:color w:val="auto"/>
        </w:rPr>
      </w:pPr>
    </w:p>
    <w:p w14:paraId="2A7A78BB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Plate 2 x 10</w:t>
      </w:r>
      <w:r w:rsidRPr="001530EE">
        <w:rPr>
          <w:rFonts w:asciiTheme="minorHAnsi" w:hAnsiTheme="minorHAnsi" w:cstheme="minorHAnsi"/>
          <w:color w:val="auto"/>
          <w:highlight w:val="yellow"/>
          <w:vertAlign w:val="superscript"/>
        </w:rPr>
        <w:t>6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 cells in a 100 mm culture dish. Use four dishes for each transfection.</w:t>
      </w:r>
    </w:p>
    <w:p w14:paraId="08B582DB" w14:textId="77777777" w:rsidR="00FA42A7" w:rsidRPr="001530EE" w:rsidRDefault="00FA42A7" w:rsidP="005042A0">
      <w:pPr>
        <w:rPr>
          <w:rFonts w:asciiTheme="minorHAnsi" w:hAnsiTheme="minorHAnsi" w:cstheme="minorHAnsi"/>
          <w:color w:val="auto"/>
        </w:rPr>
      </w:pPr>
    </w:p>
    <w:p w14:paraId="1EC7A4FE" w14:textId="673ECDE3" w:rsidR="00B52D22" w:rsidRPr="001530EE" w:rsidRDefault="00B52D22" w:rsidP="00E62259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 xml:space="preserve">NOTE: The </w:t>
      </w:r>
      <w:r w:rsidR="00FC72BE" w:rsidRPr="001530EE">
        <w:rPr>
          <w:rFonts w:asciiTheme="minorHAnsi" w:hAnsiTheme="minorHAnsi" w:cstheme="minorHAnsi"/>
          <w:color w:val="auto"/>
        </w:rPr>
        <w:t xml:space="preserve">number of cells required may </w:t>
      </w:r>
      <w:r w:rsidR="00DB0D82" w:rsidRPr="001530EE">
        <w:rPr>
          <w:rFonts w:asciiTheme="minorHAnsi" w:hAnsiTheme="minorHAnsi" w:cstheme="minorHAnsi"/>
          <w:color w:val="auto"/>
        </w:rPr>
        <w:t>vary</w:t>
      </w:r>
      <w:r w:rsidR="000965C9" w:rsidRPr="001530EE">
        <w:rPr>
          <w:rFonts w:asciiTheme="minorHAnsi" w:hAnsiTheme="minorHAnsi" w:cstheme="minorHAnsi"/>
          <w:color w:val="auto"/>
        </w:rPr>
        <w:t xml:space="preserve"> for different cell lines. Optimization may be </w:t>
      </w:r>
      <w:r w:rsidR="00D8245F" w:rsidRPr="001530EE">
        <w:rPr>
          <w:rFonts w:asciiTheme="minorHAnsi" w:hAnsiTheme="minorHAnsi" w:cstheme="minorHAnsi"/>
          <w:color w:val="auto"/>
        </w:rPr>
        <w:t>necessary</w:t>
      </w:r>
      <w:r w:rsidR="000965C9" w:rsidRPr="001530EE">
        <w:rPr>
          <w:rFonts w:asciiTheme="minorHAnsi" w:hAnsiTheme="minorHAnsi" w:cstheme="minorHAnsi"/>
          <w:color w:val="auto"/>
        </w:rPr>
        <w:t xml:space="preserve"> before p</w:t>
      </w:r>
      <w:r w:rsidR="00A72ABC" w:rsidRPr="001530EE">
        <w:rPr>
          <w:rFonts w:asciiTheme="minorHAnsi" w:hAnsiTheme="minorHAnsi" w:cstheme="minorHAnsi"/>
          <w:color w:val="auto"/>
        </w:rPr>
        <w:t>roceeding to the isolation step.</w:t>
      </w:r>
    </w:p>
    <w:p w14:paraId="126D73D1" w14:textId="335DF8E6" w:rsidR="00A72ABC" w:rsidRPr="001530EE" w:rsidRDefault="00A72ABC" w:rsidP="005042A0">
      <w:pPr>
        <w:rPr>
          <w:rFonts w:asciiTheme="minorHAnsi" w:hAnsiTheme="minorHAnsi" w:cstheme="minorHAnsi"/>
          <w:color w:val="auto"/>
        </w:rPr>
      </w:pPr>
    </w:p>
    <w:p w14:paraId="2C493332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The next day, transfect the cells with Lipofectamine according to the manufacturer's instructions.</w:t>
      </w:r>
    </w:p>
    <w:p w14:paraId="42267868" w14:textId="77777777" w:rsidR="0034150A" w:rsidRPr="001530EE" w:rsidRDefault="0034150A" w:rsidP="005042A0">
      <w:pPr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7972E229" w14:textId="6C8F87E9" w:rsidR="00C24E06" w:rsidRPr="001530EE" w:rsidRDefault="008D0F72" w:rsidP="0051708F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1530EE">
        <w:rPr>
          <w:rFonts w:asciiTheme="minorHAnsi" w:hAnsiTheme="minorHAnsi" w:cstheme="minorHAnsi"/>
          <w:b/>
          <w:bCs/>
          <w:color w:val="auto"/>
          <w:highlight w:val="yellow"/>
        </w:rPr>
        <w:t>Cell harvest</w:t>
      </w:r>
    </w:p>
    <w:p w14:paraId="595DE224" w14:textId="77777777" w:rsidR="00D252CE" w:rsidRPr="001530EE" w:rsidRDefault="00D252CE" w:rsidP="005042A0">
      <w:pPr>
        <w:rPr>
          <w:rFonts w:asciiTheme="minorHAnsi" w:hAnsiTheme="minorHAnsi" w:cstheme="minorHAnsi"/>
          <w:color w:val="auto"/>
        </w:rPr>
      </w:pPr>
    </w:p>
    <w:p w14:paraId="123AA0A4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Discard the culture medium 48 h post-transfection.</w:t>
      </w:r>
    </w:p>
    <w:p w14:paraId="14710BC8" w14:textId="3393619F" w:rsidR="00D252CE" w:rsidRPr="001530EE" w:rsidRDefault="00D252CE" w:rsidP="005042A0">
      <w:pPr>
        <w:rPr>
          <w:rFonts w:asciiTheme="minorHAnsi" w:hAnsiTheme="minorHAnsi" w:cstheme="minorHAnsi"/>
          <w:color w:val="auto"/>
        </w:rPr>
      </w:pPr>
    </w:p>
    <w:p w14:paraId="18ACE634" w14:textId="1FA1B678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lastRenderedPageBreak/>
        <w:t>Wash the cells with ice-cold PBS (10 mM sodium phosphates, 2.68 mM potassium chloride, 140 mM sodium chloride) twice.</w:t>
      </w:r>
    </w:p>
    <w:p w14:paraId="7F5A0FE6" w14:textId="77777777" w:rsidR="00030C02" w:rsidRPr="001530EE" w:rsidRDefault="00030C02" w:rsidP="005042A0">
      <w:pPr>
        <w:rPr>
          <w:rFonts w:asciiTheme="minorHAnsi" w:hAnsiTheme="minorHAnsi" w:cstheme="minorHAnsi"/>
          <w:color w:val="auto"/>
        </w:rPr>
      </w:pPr>
    </w:p>
    <w:p w14:paraId="254F40C3" w14:textId="77777777" w:rsidR="00DB0D82" w:rsidRPr="00B95CFC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Add 1 mL of ice-cold</w:t>
      </w:r>
      <w:r w:rsidRPr="003362B0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PBS</w:t>
      </w:r>
      <w:r w:rsidRPr="003362B0">
        <w:rPr>
          <w:rFonts w:asciiTheme="minorHAnsi" w:hAnsiTheme="minorHAnsi" w:cstheme="minorHAnsi"/>
          <w:color w:val="auto"/>
          <w:highlight w:val="yellow"/>
          <w:vertAlign w:val="superscript"/>
          <w:lang w:eastAsia="zh-TW"/>
        </w:rPr>
        <w:t>+</w:t>
      </w:r>
      <w:r w:rsidRPr="003362B0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(PBS supplemented with 0.5x protease inhibitor cocktail and 0.5x phosphatase inhibitor cocktail) to each dish.</w:t>
      </w:r>
    </w:p>
    <w:p w14:paraId="206DB8A8" w14:textId="77777777" w:rsidR="00870108" w:rsidRPr="001530EE" w:rsidRDefault="00870108" w:rsidP="005042A0">
      <w:pPr>
        <w:rPr>
          <w:rFonts w:asciiTheme="minorHAnsi" w:hAnsiTheme="minorHAnsi" w:cstheme="minorHAnsi"/>
          <w:color w:val="auto"/>
        </w:rPr>
      </w:pPr>
    </w:p>
    <w:p w14:paraId="14015AFC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Collect the cells with a cell scraper and transfer the cell suspension to a 15 mL centrifuge tube.</w:t>
      </w:r>
    </w:p>
    <w:p w14:paraId="7FBA3F4B" w14:textId="77777777" w:rsidR="00457E6E" w:rsidRPr="001530EE" w:rsidRDefault="00457E6E" w:rsidP="005042A0">
      <w:pPr>
        <w:rPr>
          <w:rFonts w:asciiTheme="minorHAnsi" w:hAnsiTheme="minorHAnsi" w:cstheme="minorHAnsi"/>
          <w:color w:val="auto"/>
        </w:rPr>
      </w:pPr>
    </w:p>
    <w:p w14:paraId="4CC8FE56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 xml:space="preserve">Pellet the cells by centrifugation using a swing bucket rotor at 400 x </w:t>
      </w:r>
      <w:r w:rsidRPr="001530EE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 for 5 min.</w:t>
      </w:r>
    </w:p>
    <w:p w14:paraId="1FAEC06F" w14:textId="77777777" w:rsidR="00E20C1B" w:rsidRPr="001530EE" w:rsidRDefault="00E20C1B" w:rsidP="005042A0">
      <w:pPr>
        <w:rPr>
          <w:rFonts w:asciiTheme="minorHAnsi" w:hAnsiTheme="minorHAnsi" w:cstheme="minorHAnsi"/>
          <w:color w:val="auto"/>
        </w:rPr>
      </w:pPr>
    </w:p>
    <w:p w14:paraId="365A9417" w14:textId="477BF3F1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Discard the supernatant and resuspend the cell pellet gently in 5 mL</w:t>
      </w:r>
      <w:r w:rsidR="005042A0" w:rsidRPr="001530EE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 homogenization buffer (HB</w:t>
      </w:r>
      <w:r w:rsidR="005042A0" w:rsidRPr="001530EE">
        <w:rPr>
          <w:rFonts w:asciiTheme="minorHAnsi" w:hAnsiTheme="minorHAnsi" w:cstheme="minorHAnsi"/>
          <w:color w:val="auto"/>
          <w:highlight w:val="yellow"/>
        </w:rPr>
        <w:t>;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 250 mM sucrose, 3 mM imidazole at pH 7.4, 1</w:t>
      </w:r>
      <w:r w:rsidR="005042A0" w:rsidRPr="001530E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1530EE">
        <w:rPr>
          <w:rFonts w:asciiTheme="minorHAnsi" w:hAnsiTheme="minorHAnsi" w:cstheme="minorHAnsi"/>
          <w:color w:val="auto"/>
          <w:highlight w:val="yellow"/>
        </w:rPr>
        <w:t>mM EDTA supplemented with 0.03 mM cycloheximide, 1x protease inhibitor cocktail, and 1x phosphatase inhibitor cocktail).</w:t>
      </w:r>
    </w:p>
    <w:p w14:paraId="0DBC3FF5" w14:textId="77777777" w:rsidR="00FF2A62" w:rsidRPr="001530EE" w:rsidRDefault="00FF2A62" w:rsidP="005042A0">
      <w:pPr>
        <w:rPr>
          <w:rFonts w:asciiTheme="minorHAnsi" w:hAnsiTheme="minorHAnsi" w:cstheme="minorHAnsi"/>
          <w:color w:val="auto"/>
        </w:rPr>
      </w:pPr>
    </w:p>
    <w:p w14:paraId="5EB8D43C" w14:textId="4E432308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Collect the cells by centrifugation at 1</w:t>
      </w:r>
      <w:r w:rsidR="001530EE">
        <w:rPr>
          <w:rFonts w:asciiTheme="minorHAnsi" w:hAnsiTheme="minorHAnsi" w:cstheme="minorHAnsi"/>
          <w:color w:val="auto"/>
          <w:highlight w:val="yellow"/>
        </w:rPr>
        <w:t>,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300 x </w:t>
      </w:r>
      <w:r w:rsidRPr="001530EE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 for 10 min.</w:t>
      </w:r>
    </w:p>
    <w:p w14:paraId="73B2D99C" w14:textId="77777777" w:rsidR="00DB0D82" w:rsidRPr="001530EE" w:rsidRDefault="00DB0D82" w:rsidP="00DB0D8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F533161" w14:textId="77AD9925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 xml:space="preserve">Resuspend the cell pellet in 1 mL </w:t>
      </w:r>
      <w:r w:rsidR="00E62259" w:rsidRPr="001530E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1530EE">
        <w:rPr>
          <w:rFonts w:asciiTheme="minorHAnsi" w:hAnsiTheme="minorHAnsi" w:cstheme="minorHAnsi"/>
          <w:color w:val="auto"/>
          <w:highlight w:val="yellow"/>
        </w:rPr>
        <w:t>HB.</w:t>
      </w:r>
    </w:p>
    <w:p w14:paraId="259A2BE2" w14:textId="77777777" w:rsidR="00DB0D82" w:rsidRPr="001530EE" w:rsidRDefault="00DB0D82" w:rsidP="00DB0D8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692482E" w14:textId="3D3906B8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Homogenize the cells with a Dounce homogenizer for 15–20 strokes.</w:t>
      </w:r>
    </w:p>
    <w:p w14:paraId="7776CB7A" w14:textId="77777777" w:rsidR="009165D6" w:rsidRPr="001530EE" w:rsidRDefault="009165D6" w:rsidP="005042A0">
      <w:pPr>
        <w:rPr>
          <w:rFonts w:asciiTheme="minorHAnsi" w:hAnsiTheme="minorHAnsi" w:cstheme="minorHAnsi"/>
          <w:color w:val="auto"/>
        </w:rPr>
      </w:pPr>
    </w:p>
    <w:p w14:paraId="7A58EC65" w14:textId="26D47C9F" w:rsidR="003F528C" w:rsidRPr="001530EE" w:rsidRDefault="003F528C" w:rsidP="003F528C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NOTE: Other homogenization method</w:t>
      </w:r>
      <w:r w:rsidR="00634F65" w:rsidRPr="001530EE">
        <w:rPr>
          <w:rFonts w:asciiTheme="minorHAnsi" w:hAnsiTheme="minorHAnsi" w:cstheme="minorHAnsi"/>
          <w:color w:val="auto"/>
        </w:rPr>
        <w:t>s</w:t>
      </w:r>
      <w:r w:rsidRPr="001530EE">
        <w:rPr>
          <w:rFonts w:asciiTheme="minorHAnsi" w:hAnsiTheme="minorHAnsi" w:cstheme="minorHAnsi"/>
          <w:color w:val="auto"/>
        </w:rPr>
        <w:t>, for example</w:t>
      </w:r>
      <w:r w:rsidR="00634F65" w:rsidRPr="001530EE">
        <w:rPr>
          <w:rFonts w:asciiTheme="minorHAnsi" w:hAnsiTheme="minorHAnsi" w:cstheme="minorHAnsi"/>
          <w:color w:val="auto"/>
        </w:rPr>
        <w:t>,</w:t>
      </w:r>
      <w:r w:rsidRPr="001530EE">
        <w:rPr>
          <w:rFonts w:asciiTheme="minorHAnsi" w:hAnsiTheme="minorHAnsi" w:cstheme="minorHAnsi"/>
          <w:color w:val="auto"/>
        </w:rPr>
        <w:t xml:space="preserve"> passing the sample through a syringe, could be used. </w:t>
      </w:r>
      <w:r w:rsidR="005042A0" w:rsidRPr="001530EE">
        <w:rPr>
          <w:rFonts w:asciiTheme="minorHAnsi" w:hAnsiTheme="minorHAnsi" w:cstheme="minorHAnsi"/>
          <w:color w:val="auto"/>
        </w:rPr>
        <w:t>To reveal the</w:t>
      </w:r>
      <w:r w:rsidRPr="001530EE">
        <w:rPr>
          <w:rFonts w:asciiTheme="minorHAnsi" w:hAnsiTheme="minorHAnsi" w:cstheme="minorHAnsi"/>
          <w:color w:val="auto"/>
        </w:rPr>
        <w:t xml:space="preserve"> efficiency of </w:t>
      </w:r>
      <w:proofErr w:type="gramStart"/>
      <w:r w:rsidRPr="001530EE">
        <w:rPr>
          <w:rFonts w:asciiTheme="minorHAnsi" w:hAnsiTheme="minorHAnsi" w:cstheme="minorHAnsi"/>
          <w:color w:val="auto"/>
        </w:rPr>
        <w:t>homogenization</w:t>
      </w:r>
      <w:proofErr w:type="gramEnd"/>
      <w:r w:rsidRPr="001530EE">
        <w:rPr>
          <w:rFonts w:asciiTheme="minorHAnsi" w:hAnsiTheme="minorHAnsi" w:cstheme="minorHAnsi"/>
          <w:color w:val="auto"/>
        </w:rPr>
        <w:t xml:space="preserve"> observ</w:t>
      </w:r>
      <w:r w:rsidR="005042A0" w:rsidRPr="001530EE">
        <w:rPr>
          <w:rFonts w:asciiTheme="minorHAnsi" w:hAnsiTheme="minorHAnsi" w:cstheme="minorHAnsi"/>
          <w:color w:val="auto"/>
        </w:rPr>
        <w:t>e</w:t>
      </w:r>
      <w:r w:rsidRPr="001530EE">
        <w:rPr>
          <w:rFonts w:asciiTheme="minorHAnsi" w:hAnsiTheme="minorHAnsi" w:cstheme="minorHAnsi"/>
          <w:color w:val="auto"/>
        </w:rPr>
        <w:t xml:space="preserve"> the homogenate under a phase</w:t>
      </w:r>
      <w:r w:rsidR="00634F65" w:rsidRPr="001530EE">
        <w:rPr>
          <w:rFonts w:asciiTheme="minorHAnsi" w:hAnsiTheme="minorHAnsi" w:cstheme="minorHAnsi"/>
          <w:color w:val="auto"/>
        </w:rPr>
        <w:t>-</w:t>
      </w:r>
      <w:r w:rsidRPr="001530EE">
        <w:rPr>
          <w:rFonts w:asciiTheme="minorHAnsi" w:hAnsiTheme="minorHAnsi" w:cstheme="minorHAnsi"/>
          <w:color w:val="auto"/>
        </w:rPr>
        <w:t xml:space="preserve">contrast microscope. </w:t>
      </w:r>
    </w:p>
    <w:p w14:paraId="54E7E6B3" w14:textId="77777777" w:rsidR="00DB0D82" w:rsidRPr="001530EE" w:rsidRDefault="00DB0D82" w:rsidP="00DB0D8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F8A40A2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Transfer the homogenate to a 2 mL centrifugation tube.</w:t>
      </w:r>
    </w:p>
    <w:p w14:paraId="55DE7E5C" w14:textId="77777777" w:rsidR="00DB0D82" w:rsidRPr="001530EE" w:rsidRDefault="00DB0D82" w:rsidP="00DB0D82">
      <w:pPr>
        <w:rPr>
          <w:rFonts w:asciiTheme="minorHAnsi" w:hAnsiTheme="minorHAnsi" w:cstheme="minorHAnsi"/>
          <w:color w:val="auto"/>
        </w:rPr>
      </w:pPr>
    </w:p>
    <w:p w14:paraId="53A284C2" w14:textId="7A44BE12" w:rsidR="00DB0D82" w:rsidRPr="001530EE" w:rsidRDefault="00DB0D82" w:rsidP="00DB0D82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 xml:space="preserve">NOTE: Harvest 50 </w:t>
      </w:r>
      <w:proofErr w:type="spellStart"/>
      <w:r w:rsidRPr="001530EE">
        <w:rPr>
          <w:rFonts w:asciiTheme="minorHAnsi" w:hAnsiTheme="minorHAnsi" w:cstheme="minorHAnsi"/>
          <w:color w:val="auto"/>
        </w:rPr>
        <w:t>μL</w:t>
      </w:r>
      <w:proofErr w:type="spellEnd"/>
      <w:r w:rsidRPr="001530EE">
        <w:rPr>
          <w:rFonts w:asciiTheme="minorHAnsi" w:hAnsiTheme="minorHAnsi" w:cstheme="minorHAnsi"/>
          <w:color w:val="auto"/>
        </w:rPr>
        <w:t xml:space="preserve"> of homogenate with 12.5 </w:t>
      </w:r>
      <w:proofErr w:type="spellStart"/>
      <w:r w:rsidRPr="001530EE">
        <w:rPr>
          <w:rFonts w:asciiTheme="minorHAnsi" w:hAnsiTheme="minorHAnsi" w:cstheme="minorHAnsi"/>
          <w:color w:val="auto"/>
        </w:rPr>
        <w:t>μL</w:t>
      </w:r>
      <w:proofErr w:type="spellEnd"/>
      <w:r w:rsidRPr="001530EE">
        <w:rPr>
          <w:rFonts w:asciiTheme="minorHAnsi" w:hAnsiTheme="minorHAnsi" w:cstheme="minorHAnsi"/>
          <w:color w:val="auto"/>
        </w:rPr>
        <w:t xml:space="preserve"> </w:t>
      </w:r>
      <w:r w:rsidR="005042A0" w:rsidRPr="001530EE">
        <w:rPr>
          <w:rFonts w:asciiTheme="minorHAnsi" w:hAnsiTheme="minorHAnsi" w:cstheme="minorHAnsi"/>
          <w:color w:val="auto"/>
        </w:rPr>
        <w:t xml:space="preserve">of </w:t>
      </w:r>
      <w:r w:rsidRPr="001530EE">
        <w:rPr>
          <w:rFonts w:asciiTheme="minorHAnsi" w:hAnsiTheme="minorHAnsi" w:cstheme="minorHAnsi"/>
          <w:color w:val="auto"/>
        </w:rPr>
        <w:t xml:space="preserve">5x sample buffer and label it as </w:t>
      </w:r>
      <w:proofErr w:type="gramStart"/>
      <w:r w:rsidRPr="001530EE">
        <w:rPr>
          <w:rFonts w:asciiTheme="minorHAnsi" w:hAnsiTheme="minorHAnsi" w:cstheme="minorHAnsi"/>
          <w:color w:val="auto"/>
        </w:rPr>
        <w:t>total</w:t>
      </w:r>
      <w:proofErr w:type="gramEnd"/>
      <w:r w:rsidRPr="001530EE">
        <w:rPr>
          <w:rFonts w:asciiTheme="minorHAnsi" w:hAnsiTheme="minorHAnsi" w:cstheme="minorHAnsi"/>
          <w:color w:val="auto"/>
        </w:rPr>
        <w:t xml:space="preserve"> lysate.</w:t>
      </w:r>
    </w:p>
    <w:p w14:paraId="1CCBF18D" w14:textId="77777777" w:rsidR="00DB0D82" w:rsidRPr="001530EE" w:rsidRDefault="00DB0D82" w:rsidP="00DB0D82">
      <w:pPr>
        <w:rPr>
          <w:rFonts w:asciiTheme="minorHAnsi" w:hAnsiTheme="minorHAnsi" w:cstheme="minorHAnsi"/>
          <w:color w:val="auto"/>
        </w:rPr>
      </w:pPr>
    </w:p>
    <w:p w14:paraId="56FE775A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Add 0.7 mL of HB to the homogenate.</w:t>
      </w:r>
    </w:p>
    <w:p w14:paraId="7B359C52" w14:textId="77777777" w:rsidR="00DB0D82" w:rsidRPr="001530EE" w:rsidRDefault="00DB0D82" w:rsidP="00DB0D8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2BAF3D1" w14:textId="308957D1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Spin the diluted homogenate at 2</w:t>
      </w:r>
      <w:r w:rsidR="001530EE">
        <w:rPr>
          <w:rFonts w:asciiTheme="minorHAnsi" w:hAnsiTheme="minorHAnsi" w:cstheme="minorHAnsi"/>
          <w:color w:val="auto"/>
          <w:highlight w:val="yellow"/>
        </w:rPr>
        <w:t>,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000 x </w:t>
      </w:r>
      <w:r w:rsidRPr="001530EE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 for 10 min at 4 °C.</w:t>
      </w:r>
    </w:p>
    <w:p w14:paraId="692886D8" w14:textId="77777777" w:rsidR="00DB0D82" w:rsidRPr="001530EE" w:rsidRDefault="00DB0D82" w:rsidP="00DB0D82">
      <w:pPr>
        <w:rPr>
          <w:rFonts w:asciiTheme="minorHAnsi" w:hAnsiTheme="minorHAnsi" w:cstheme="minorHAnsi"/>
          <w:color w:val="auto"/>
        </w:rPr>
      </w:pPr>
    </w:p>
    <w:p w14:paraId="52C9F837" w14:textId="77777777" w:rsidR="00DB0D82" w:rsidRPr="001530EE" w:rsidRDefault="00DB0D82" w:rsidP="00DB0D82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NOTE: The pellet contains nuclei and unbroken cells.</w:t>
      </w:r>
    </w:p>
    <w:p w14:paraId="29443777" w14:textId="77777777" w:rsidR="00DB0D82" w:rsidRPr="001530EE" w:rsidRDefault="00DB0D82" w:rsidP="00DB0D82">
      <w:pPr>
        <w:rPr>
          <w:rFonts w:asciiTheme="minorHAnsi" w:hAnsiTheme="minorHAnsi" w:cstheme="minorHAnsi"/>
          <w:color w:val="auto"/>
        </w:rPr>
      </w:pPr>
    </w:p>
    <w:p w14:paraId="39108FC5" w14:textId="61AB8BDB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Collect 1.5 mL of the supernatant and repeat step 2.12 once.</w:t>
      </w:r>
    </w:p>
    <w:p w14:paraId="4B68539B" w14:textId="77777777" w:rsidR="00DB0D82" w:rsidRPr="001530EE" w:rsidRDefault="00DB0D82" w:rsidP="00DB0D82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C5C2F61" w14:textId="470F3CC4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Collect 1.4 mL of the supernatant and label it as post-nuclear supernatant (PNS).</w:t>
      </w:r>
    </w:p>
    <w:p w14:paraId="235A4C89" w14:textId="77777777" w:rsidR="00707AA1" w:rsidRPr="001530EE" w:rsidRDefault="00707AA1" w:rsidP="00707AA1">
      <w:pPr>
        <w:rPr>
          <w:rFonts w:asciiTheme="minorHAnsi" w:hAnsiTheme="minorHAnsi" w:cstheme="minorHAnsi"/>
          <w:b/>
          <w:bCs/>
          <w:color w:val="auto"/>
        </w:rPr>
      </w:pPr>
    </w:p>
    <w:p w14:paraId="606FBA5D" w14:textId="08066F43" w:rsidR="00127E3F" w:rsidRPr="001530EE" w:rsidRDefault="00127E3F" w:rsidP="0051708F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1530EE">
        <w:rPr>
          <w:rFonts w:asciiTheme="minorHAnsi" w:hAnsiTheme="minorHAnsi" w:cstheme="minorHAnsi"/>
          <w:b/>
          <w:bCs/>
          <w:color w:val="auto"/>
          <w:highlight w:val="yellow"/>
        </w:rPr>
        <w:t>Density gradient column preparation</w:t>
      </w:r>
    </w:p>
    <w:p w14:paraId="79E70293" w14:textId="77418554" w:rsidR="00707AA1" w:rsidRPr="001530EE" w:rsidRDefault="00707AA1" w:rsidP="005042A0">
      <w:pPr>
        <w:rPr>
          <w:rFonts w:asciiTheme="minorHAnsi" w:hAnsiTheme="minorHAnsi" w:cstheme="minorHAnsi"/>
          <w:color w:val="auto"/>
        </w:rPr>
      </w:pPr>
    </w:p>
    <w:p w14:paraId="16570785" w14:textId="77777777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Transfer 1.2 mL of PNS to an ultracentrifuge tube.</w:t>
      </w:r>
    </w:p>
    <w:p w14:paraId="615F0EA2" w14:textId="77777777" w:rsidR="00E4687E" w:rsidRPr="001530EE" w:rsidRDefault="00E4687E" w:rsidP="005042A0">
      <w:pPr>
        <w:rPr>
          <w:rFonts w:asciiTheme="minorHAnsi" w:hAnsiTheme="minorHAnsi" w:cstheme="minorHAnsi"/>
          <w:color w:val="auto"/>
        </w:rPr>
      </w:pPr>
    </w:p>
    <w:p w14:paraId="1F3173BB" w14:textId="292E7034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 xml:space="preserve">Add 1 mL of 62% sucrose solution (2.351 M sucrose, 3 mM imidazole at pH 7.4) to the </w:t>
      </w:r>
      <w:r w:rsidRPr="001530EE">
        <w:rPr>
          <w:rFonts w:asciiTheme="minorHAnsi" w:hAnsiTheme="minorHAnsi" w:cstheme="minorHAnsi"/>
          <w:color w:val="auto"/>
          <w:highlight w:val="yellow"/>
        </w:rPr>
        <w:lastRenderedPageBreak/>
        <w:t>sample and mix well by gentle pipetting.</w:t>
      </w:r>
    </w:p>
    <w:p w14:paraId="1B2ECDC4" w14:textId="77777777" w:rsidR="007828FA" w:rsidRPr="001530EE" w:rsidRDefault="007828FA" w:rsidP="005042A0">
      <w:pPr>
        <w:rPr>
          <w:rFonts w:asciiTheme="minorHAnsi" w:hAnsiTheme="minorHAnsi" w:cstheme="minorHAnsi"/>
          <w:color w:val="auto"/>
        </w:rPr>
      </w:pPr>
    </w:p>
    <w:p w14:paraId="0444AF5F" w14:textId="6BA89915" w:rsidR="007828FA" w:rsidRPr="001530EE" w:rsidRDefault="007828FA" w:rsidP="0051708F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N</w:t>
      </w:r>
      <w:r w:rsidR="00DB0D82" w:rsidRPr="001530EE">
        <w:rPr>
          <w:rFonts w:asciiTheme="minorHAnsi" w:hAnsiTheme="minorHAnsi" w:cstheme="minorHAnsi"/>
          <w:color w:val="auto"/>
        </w:rPr>
        <w:t>OTE</w:t>
      </w:r>
      <w:r w:rsidRPr="001530EE">
        <w:rPr>
          <w:rFonts w:asciiTheme="minorHAnsi" w:hAnsiTheme="minorHAnsi" w:cstheme="minorHAnsi"/>
          <w:color w:val="auto"/>
        </w:rPr>
        <w:t xml:space="preserve">: The resultant solution </w:t>
      </w:r>
      <w:r w:rsidR="00BF3356" w:rsidRPr="001530EE">
        <w:rPr>
          <w:rFonts w:asciiTheme="minorHAnsi" w:hAnsiTheme="minorHAnsi" w:cstheme="minorHAnsi"/>
          <w:color w:val="auto"/>
        </w:rPr>
        <w:t xml:space="preserve">is a 40.6% sucrose </w:t>
      </w:r>
      <w:r w:rsidR="00E3455A" w:rsidRPr="001530EE">
        <w:rPr>
          <w:rFonts w:asciiTheme="minorHAnsi" w:hAnsiTheme="minorHAnsi" w:cstheme="minorHAnsi"/>
          <w:color w:val="auto"/>
        </w:rPr>
        <w:t>solution.</w:t>
      </w:r>
    </w:p>
    <w:p w14:paraId="02F436AC" w14:textId="77777777" w:rsidR="006C2950" w:rsidRPr="001530EE" w:rsidRDefault="006C2950" w:rsidP="005042A0">
      <w:pPr>
        <w:rPr>
          <w:rFonts w:asciiTheme="minorHAnsi" w:hAnsiTheme="minorHAnsi" w:cstheme="minorHAnsi"/>
          <w:color w:val="auto"/>
        </w:rPr>
      </w:pPr>
    </w:p>
    <w:p w14:paraId="2EA53FCA" w14:textId="5B68C778" w:rsidR="00DB0D82" w:rsidRPr="001530EE" w:rsidRDefault="00DB0D82" w:rsidP="00DB0D82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Add 3.3 mL of 35% sucrose solution (1.177 M sucrose, 3 mM imidazole at pH 7.4) carefully on top of the sample.</w:t>
      </w:r>
    </w:p>
    <w:p w14:paraId="7FBA4758" w14:textId="77777777" w:rsidR="00F52E3F" w:rsidRPr="001530EE" w:rsidRDefault="00F52E3F" w:rsidP="005042A0">
      <w:pPr>
        <w:rPr>
          <w:rFonts w:asciiTheme="minorHAnsi" w:hAnsiTheme="minorHAnsi" w:cstheme="minorHAnsi"/>
          <w:color w:val="auto"/>
        </w:rPr>
      </w:pPr>
    </w:p>
    <w:p w14:paraId="6D864885" w14:textId="30A87289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Add 2.2 mL of 25% sucrose solution (0.806 M sucrose, 3 mM imidazole at pH 7.4) carefully on top of the 35% sucrose solution.</w:t>
      </w:r>
    </w:p>
    <w:p w14:paraId="16C5ED94" w14:textId="77777777" w:rsidR="00C42A80" w:rsidRPr="001530EE" w:rsidRDefault="00C42A80" w:rsidP="005042A0">
      <w:pPr>
        <w:rPr>
          <w:rFonts w:asciiTheme="minorHAnsi" w:hAnsiTheme="minorHAnsi" w:cstheme="minorHAnsi"/>
          <w:color w:val="auto"/>
        </w:rPr>
      </w:pPr>
    </w:p>
    <w:p w14:paraId="640079E5" w14:textId="573B35C6" w:rsidR="00C42A80" w:rsidRPr="001530EE" w:rsidRDefault="00C42A80" w:rsidP="0051708F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NOTE: The ref</w:t>
      </w:r>
      <w:r w:rsidR="00212696" w:rsidRPr="001530EE">
        <w:rPr>
          <w:rFonts w:asciiTheme="minorHAnsi" w:hAnsiTheme="minorHAnsi" w:cstheme="minorHAnsi"/>
          <w:color w:val="auto"/>
        </w:rPr>
        <w:t>ract</w:t>
      </w:r>
      <w:r w:rsidRPr="001530EE">
        <w:rPr>
          <w:rFonts w:asciiTheme="minorHAnsi" w:hAnsiTheme="minorHAnsi" w:cstheme="minorHAnsi"/>
          <w:color w:val="auto"/>
        </w:rPr>
        <w:t>ive index of th</w:t>
      </w:r>
      <w:r w:rsidR="00DE7848" w:rsidRPr="001530EE">
        <w:rPr>
          <w:rFonts w:asciiTheme="minorHAnsi" w:hAnsiTheme="minorHAnsi" w:cstheme="minorHAnsi"/>
          <w:color w:val="auto"/>
        </w:rPr>
        <w:t>e 62%,</w:t>
      </w:r>
      <w:r w:rsidR="00E3455A" w:rsidRPr="001530EE">
        <w:rPr>
          <w:rFonts w:asciiTheme="minorHAnsi" w:hAnsiTheme="minorHAnsi" w:cstheme="minorHAnsi"/>
          <w:color w:val="auto"/>
        </w:rPr>
        <w:t xml:space="preserve"> 40.6%,</w:t>
      </w:r>
      <w:r w:rsidR="00DE7848" w:rsidRPr="001530EE">
        <w:rPr>
          <w:rFonts w:asciiTheme="minorHAnsi" w:hAnsiTheme="minorHAnsi" w:cstheme="minorHAnsi"/>
          <w:color w:val="auto"/>
        </w:rPr>
        <w:t xml:space="preserve"> 35%</w:t>
      </w:r>
      <w:r w:rsidR="00992282" w:rsidRPr="001530EE">
        <w:rPr>
          <w:rFonts w:asciiTheme="minorHAnsi" w:hAnsiTheme="minorHAnsi" w:cstheme="minorHAnsi"/>
          <w:color w:val="auto"/>
        </w:rPr>
        <w:t>,</w:t>
      </w:r>
      <w:r w:rsidR="00DE7848" w:rsidRPr="001530EE">
        <w:rPr>
          <w:rFonts w:asciiTheme="minorHAnsi" w:hAnsiTheme="minorHAnsi" w:cstheme="minorHAnsi"/>
          <w:color w:val="auto"/>
        </w:rPr>
        <w:t xml:space="preserve"> and 25% sucrose solutions </w:t>
      </w:r>
      <w:r w:rsidR="00212696" w:rsidRPr="001530EE">
        <w:rPr>
          <w:rFonts w:asciiTheme="minorHAnsi" w:hAnsiTheme="minorHAnsi" w:cstheme="minorHAnsi"/>
          <w:color w:val="auto"/>
        </w:rPr>
        <w:t xml:space="preserve">at room temperature </w:t>
      </w:r>
      <w:r w:rsidR="00DE7848" w:rsidRPr="001530EE">
        <w:rPr>
          <w:rFonts w:asciiTheme="minorHAnsi" w:hAnsiTheme="minorHAnsi" w:cstheme="minorHAnsi"/>
          <w:color w:val="auto"/>
        </w:rPr>
        <w:t xml:space="preserve">are </w:t>
      </w:r>
      <w:r w:rsidR="00E974AF" w:rsidRPr="001530EE">
        <w:rPr>
          <w:rFonts w:asciiTheme="minorHAnsi" w:hAnsiTheme="minorHAnsi" w:cstheme="minorHAnsi"/>
          <w:color w:val="auto"/>
        </w:rPr>
        <w:t>1.44</w:t>
      </w:r>
      <w:r w:rsidR="00B46294" w:rsidRPr="001530EE">
        <w:rPr>
          <w:rFonts w:asciiTheme="minorHAnsi" w:hAnsiTheme="minorHAnsi" w:cstheme="minorHAnsi"/>
          <w:color w:val="auto"/>
        </w:rPr>
        <w:t xml:space="preserve">, </w:t>
      </w:r>
      <w:r w:rsidR="006527E7" w:rsidRPr="001530EE">
        <w:rPr>
          <w:rFonts w:asciiTheme="minorHAnsi" w:hAnsiTheme="minorHAnsi" w:cstheme="minorHAnsi"/>
          <w:color w:val="auto"/>
        </w:rPr>
        <w:t>1.40</w:t>
      </w:r>
      <w:r w:rsidR="0017530D" w:rsidRPr="001530EE">
        <w:rPr>
          <w:rFonts w:asciiTheme="minorHAnsi" w:hAnsiTheme="minorHAnsi" w:cstheme="minorHAnsi"/>
          <w:color w:val="auto"/>
        </w:rPr>
        <w:t xml:space="preserve">, </w:t>
      </w:r>
      <w:r w:rsidR="00B46294" w:rsidRPr="001530EE">
        <w:rPr>
          <w:rFonts w:asciiTheme="minorHAnsi" w:hAnsiTheme="minorHAnsi" w:cstheme="minorHAnsi"/>
          <w:color w:val="auto"/>
        </w:rPr>
        <w:t>1.39</w:t>
      </w:r>
      <w:r w:rsidR="00992282" w:rsidRPr="001530EE">
        <w:rPr>
          <w:rFonts w:asciiTheme="minorHAnsi" w:hAnsiTheme="minorHAnsi" w:cstheme="minorHAnsi"/>
          <w:color w:val="auto"/>
        </w:rPr>
        <w:t>,</w:t>
      </w:r>
      <w:r w:rsidR="00B46294" w:rsidRPr="001530EE">
        <w:rPr>
          <w:rFonts w:asciiTheme="minorHAnsi" w:hAnsiTheme="minorHAnsi" w:cstheme="minorHAnsi"/>
          <w:color w:val="auto"/>
        </w:rPr>
        <w:t xml:space="preserve"> and 1.37, respectively.</w:t>
      </w:r>
      <w:r w:rsidR="00F95E10" w:rsidRPr="001530EE">
        <w:rPr>
          <w:rFonts w:asciiTheme="minorHAnsi" w:hAnsiTheme="minorHAnsi" w:cstheme="minorHAnsi"/>
          <w:color w:val="auto"/>
        </w:rPr>
        <w:t xml:space="preserve"> </w:t>
      </w:r>
      <w:r w:rsidR="005042A0" w:rsidRPr="001530EE">
        <w:rPr>
          <w:rFonts w:asciiTheme="minorHAnsi" w:hAnsiTheme="minorHAnsi" w:cstheme="minorHAnsi"/>
          <w:color w:val="auto"/>
        </w:rPr>
        <w:t>C</w:t>
      </w:r>
      <w:r w:rsidR="00111A71" w:rsidRPr="001530EE">
        <w:rPr>
          <w:rFonts w:asciiTheme="minorHAnsi" w:hAnsiTheme="minorHAnsi" w:cstheme="minorHAnsi"/>
          <w:color w:val="auto"/>
        </w:rPr>
        <w:t xml:space="preserve">heck the </w:t>
      </w:r>
      <w:r w:rsidR="00BE15E5" w:rsidRPr="001530EE">
        <w:rPr>
          <w:rFonts w:asciiTheme="minorHAnsi" w:hAnsiTheme="minorHAnsi" w:cstheme="minorHAnsi"/>
          <w:color w:val="auto"/>
        </w:rPr>
        <w:t>refractive index</w:t>
      </w:r>
      <w:r w:rsidR="00012EBE" w:rsidRPr="001530EE">
        <w:rPr>
          <w:rFonts w:asciiTheme="minorHAnsi" w:hAnsiTheme="minorHAnsi" w:cstheme="minorHAnsi"/>
          <w:color w:val="auto"/>
        </w:rPr>
        <w:t>es</w:t>
      </w:r>
      <w:r w:rsidR="00BE15E5" w:rsidRPr="001530EE">
        <w:rPr>
          <w:rFonts w:asciiTheme="minorHAnsi" w:hAnsiTheme="minorHAnsi" w:cstheme="minorHAnsi"/>
          <w:color w:val="auto"/>
        </w:rPr>
        <w:t xml:space="preserve"> of the sucrose solutions with a refractometer to ensure the precis</w:t>
      </w:r>
      <w:r w:rsidR="00D07076" w:rsidRPr="001530EE">
        <w:rPr>
          <w:rFonts w:asciiTheme="minorHAnsi" w:hAnsiTheme="minorHAnsi" w:cstheme="minorHAnsi"/>
          <w:color w:val="auto"/>
        </w:rPr>
        <w:t>ion</w:t>
      </w:r>
      <w:r w:rsidR="00BE15E5" w:rsidRPr="001530EE">
        <w:rPr>
          <w:rFonts w:asciiTheme="minorHAnsi" w:hAnsiTheme="minorHAnsi" w:cstheme="minorHAnsi"/>
          <w:color w:val="auto"/>
        </w:rPr>
        <w:t xml:space="preserve"> and </w:t>
      </w:r>
      <w:r w:rsidR="00012EBE" w:rsidRPr="001530EE">
        <w:rPr>
          <w:rFonts w:asciiTheme="minorHAnsi" w:hAnsiTheme="minorHAnsi" w:cstheme="minorHAnsi"/>
          <w:color w:val="auto"/>
        </w:rPr>
        <w:t>consistenc</w:t>
      </w:r>
      <w:r w:rsidR="00D07076" w:rsidRPr="001530EE">
        <w:rPr>
          <w:rFonts w:asciiTheme="minorHAnsi" w:hAnsiTheme="minorHAnsi" w:cstheme="minorHAnsi"/>
          <w:color w:val="auto"/>
        </w:rPr>
        <w:t>y</w:t>
      </w:r>
      <w:r w:rsidR="00012EBE" w:rsidRPr="001530EE">
        <w:rPr>
          <w:rFonts w:asciiTheme="minorHAnsi" w:hAnsiTheme="minorHAnsi" w:cstheme="minorHAnsi"/>
          <w:color w:val="auto"/>
        </w:rPr>
        <w:t xml:space="preserve"> of the experiment.</w:t>
      </w:r>
    </w:p>
    <w:p w14:paraId="295F2B25" w14:textId="77777777" w:rsidR="0029389A" w:rsidRPr="001530EE" w:rsidRDefault="0029389A" w:rsidP="005042A0">
      <w:pPr>
        <w:rPr>
          <w:rFonts w:asciiTheme="minorHAnsi" w:hAnsiTheme="minorHAnsi" w:cstheme="minorHAnsi"/>
          <w:color w:val="auto"/>
        </w:rPr>
      </w:pPr>
    </w:p>
    <w:p w14:paraId="1B9596D5" w14:textId="77777777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Fill up the ultracentrifugation tube with HB.</w:t>
      </w:r>
    </w:p>
    <w:p w14:paraId="11928C01" w14:textId="77777777" w:rsidR="00F41495" w:rsidRPr="001530EE" w:rsidRDefault="00F41495" w:rsidP="005042A0">
      <w:pPr>
        <w:rPr>
          <w:rFonts w:asciiTheme="minorHAnsi" w:hAnsiTheme="minorHAnsi" w:cstheme="minorHAnsi"/>
          <w:color w:val="auto"/>
        </w:rPr>
      </w:pPr>
    </w:p>
    <w:p w14:paraId="2B828C12" w14:textId="18371ADB" w:rsidR="00F21B96" w:rsidRPr="001530EE" w:rsidRDefault="00F21B96" w:rsidP="00F21B96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 xml:space="preserve">NOTE: </w:t>
      </w:r>
      <w:r w:rsidR="005042A0" w:rsidRPr="001530EE">
        <w:rPr>
          <w:rFonts w:asciiTheme="minorHAnsi" w:hAnsiTheme="minorHAnsi" w:cstheme="minorHAnsi"/>
          <w:color w:val="auto"/>
        </w:rPr>
        <w:t>Temporarily store t</w:t>
      </w:r>
      <w:r w:rsidRPr="001530EE">
        <w:rPr>
          <w:rFonts w:asciiTheme="minorHAnsi" w:hAnsiTheme="minorHAnsi" w:cstheme="minorHAnsi"/>
          <w:color w:val="auto"/>
        </w:rPr>
        <w:t>he prepared density gradient column at 4 °C.</w:t>
      </w:r>
    </w:p>
    <w:p w14:paraId="203B42D9" w14:textId="77777777" w:rsidR="00A574EC" w:rsidRPr="001530EE" w:rsidRDefault="00A574EC" w:rsidP="005042A0">
      <w:pPr>
        <w:rPr>
          <w:rFonts w:asciiTheme="minorHAnsi" w:hAnsiTheme="minorHAnsi" w:cstheme="minorHAnsi"/>
          <w:b/>
          <w:bCs/>
          <w:color w:val="auto"/>
        </w:rPr>
      </w:pPr>
    </w:p>
    <w:p w14:paraId="19EE7592" w14:textId="3D91670E" w:rsidR="00127E3F" w:rsidRPr="001530EE" w:rsidRDefault="009B288C" w:rsidP="0051708F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1530EE">
        <w:rPr>
          <w:rFonts w:asciiTheme="minorHAnsi" w:hAnsiTheme="minorHAnsi" w:cstheme="minorHAnsi"/>
          <w:b/>
          <w:bCs/>
          <w:color w:val="auto"/>
          <w:highlight w:val="yellow"/>
        </w:rPr>
        <w:t>Fractionation and recovery of recycling endosome-containing fraction</w:t>
      </w:r>
    </w:p>
    <w:p w14:paraId="1D7AF056" w14:textId="4BBF6302" w:rsidR="00A574EC" w:rsidRPr="001530EE" w:rsidRDefault="00A574EC" w:rsidP="005042A0">
      <w:pPr>
        <w:rPr>
          <w:rFonts w:asciiTheme="minorHAnsi" w:hAnsiTheme="minorHAnsi" w:cstheme="minorHAnsi"/>
          <w:color w:val="auto"/>
        </w:rPr>
      </w:pPr>
    </w:p>
    <w:p w14:paraId="1E6EA821" w14:textId="77777777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 xml:space="preserve">Centrifuge the column at 210,000 x </w:t>
      </w:r>
      <w:r w:rsidRPr="001530EE">
        <w:rPr>
          <w:rFonts w:asciiTheme="minorHAnsi" w:hAnsiTheme="minorHAnsi" w:cstheme="minorHAnsi"/>
          <w:i/>
          <w:iCs/>
          <w:color w:val="auto"/>
          <w:highlight w:val="yellow"/>
        </w:rPr>
        <w:t xml:space="preserve">g </w:t>
      </w:r>
      <w:r w:rsidRPr="001530EE">
        <w:rPr>
          <w:rFonts w:asciiTheme="minorHAnsi" w:hAnsiTheme="minorHAnsi" w:cstheme="minorHAnsi"/>
          <w:color w:val="auto"/>
          <w:highlight w:val="yellow"/>
        </w:rPr>
        <w:t>for 3 h at 4 °C.</w:t>
      </w:r>
    </w:p>
    <w:p w14:paraId="635308E6" w14:textId="0B06D142" w:rsidR="0005704B" w:rsidRPr="001530EE" w:rsidRDefault="0005704B" w:rsidP="002E42E6">
      <w:pPr>
        <w:rPr>
          <w:rFonts w:asciiTheme="minorHAnsi" w:hAnsiTheme="minorHAnsi" w:cstheme="minorHAnsi"/>
          <w:color w:val="auto"/>
        </w:rPr>
      </w:pPr>
    </w:p>
    <w:p w14:paraId="59D31F61" w14:textId="77777777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>Collect 12 fractions (1 mL each) carefully, starting from the top of the gradient.</w:t>
      </w:r>
    </w:p>
    <w:p w14:paraId="299C147D" w14:textId="77777777" w:rsidR="006234B9" w:rsidRPr="001530EE" w:rsidRDefault="006234B9" w:rsidP="005042A0">
      <w:pPr>
        <w:rPr>
          <w:rFonts w:asciiTheme="minorHAnsi" w:hAnsiTheme="minorHAnsi" w:cstheme="minorHAnsi"/>
          <w:color w:val="auto"/>
        </w:rPr>
      </w:pPr>
    </w:p>
    <w:p w14:paraId="73B5B708" w14:textId="77777777" w:rsidR="00F21B96" w:rsidRPr="003362B0" w:rsidRDefault="00F21B96" w:rsidP="00F21B96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 xml:space="preserve">NOTE: The recycling endosomes should be found at the interface between 35% and 25% sucrose solutions. </w:t>
      </w:r>
      <w:r w:rsidRPr="003362B0">
        <w:rPr>
          <w:rFonts w:asciiTheme="minorHAnsi" w:hAnsiTheme="minorHAnsi" w:cstheme="minorHAnsi"/>
          <w:color w:val="auto"/>
        </w:rPr>
        <w:t xml:space="preserve">The collected fractions can be snap-frozen in liquid nitrogen and stored at -80 </w:t>
      </w:r>
      <w:r w:rsidRPr="00B95CFC">
        <w:rPr>
          <w:rFonts w:asciiTheme="minorHAnsi" w:hAnsiTheme="minorHAnsi" w:cstheme="minorHAnsi"/>
          <w:color w:val="auto"/>
        </w:rPr>
        <w:t>°</w:t>
      </w:r>
      <w:r w:rsidRPr="003362B0">
        <w:rPr>
          <w:rFonts w:asciiTheme="minorHAnsi" w:hAnsiTheme="minorHAnsi" w:cstheme="minorHAnsi"/>
          <w:color w:val="auto"/>
        </w:rPr>
        <w:t>C.</w:t>
      </w:r>
    </w:p>
    <w:p w14:paraId="438E8B13" w14:textId="77777777" w:rsidR="00B22996" w:rsidRPr="00B95CFC" w:rsidRDefault="00B22996" w:rsidP="005042A0">
      <w:pPr>
        <w:rPr>
          <w:rFonts w:asciiTheme="minorHAnsi" w:hAnsiTheme="minorHAnsi" w:cstheme="minorHAnsi"/>
          <w:color w:val="auto"/>
        </w:rPr>
      </w:pPr>
    </w:p>
    <w:p w14:paraId="2B3D4A2D" w14:textId="0DDAD4A0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0767ED">
        <w:rPr>
          <w:rFonts w:asciiTheme="minorHAnsi" w:hAnsiTheme="minorHAnsi" w:cstheme="minorHAnsi"/>
          <w:color w:val="auto"/>
          <w:highlight w:val="yellow"/>
        </w:rPr>
        <w:t xml:space="preserve">Dilute all the fractions with 1 mL of dilution buffer (3 mM </w:t>
      </w:r>
      <w:r w:rsidRPr="001530EE">
        <w:rPr>
          <w:rFonts w:asciiTheme="minorHAnsi" w:hAnsiTheme="minorHAnsi" w:cstheme="minorHAnsi"/>
          <w:color w:val="auto"/>
          <w:highlight w:val="yellow"/>
        </w:rPr>
        <w:t>imidazole at pH 7.4, 1 mM EDTA).</w:t>
      </w:r>
    </w:p>
    <w:p w14:paraId="60C0C442" w14:textId="77777777" w:rsidR="00710B02" w:rsidRPr="001530EE" w:rsidRDefault="00710B02" w:rsidP="005042A0">
      <w:pPr>
        <w:rPr>
          <w:rFonts w:asciiTheme="minorHAnsi" w:hAnsiTheme="minorHAnsi" w:cstheme="minorHAnsi"/>
          <w:color w:val="auto"/>
        </w:rPr>
      </w:pPr>
    </w:p>
    <w:p w14:paraId="3BF1FDEE" w14:textId="77777777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 xml:space="preserve">Centrifuge the diluted sample at 100,000 x </w:t>
      </w:r>
      <w:r w:rsidRPr="001530EE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1530EE">
        <w:rPr>
          <w:rFonts w:asciiTheme="minorHAnsi" w:hAnsiTheme="minorHAnsi" w:cstheme="minorHAnsi"/>
          <w:color w:val="auto"/>
          <w:highlight w:val="yellow"/>
        </w:rPr>
        <w:t xml:space="preserve"> for 1 h at 4 °C.</w:t>
      </w:r>
    </w:p>
    <w:p w14:paraId="1E647538" w14:textId="77777777" w:rsidR="00F8567E" w:rsidRPr="001530EE" w:rsidRDefault="00F8567E" w:rsidP="005042A0">
      <w:pPr>
        <w:rPr>
          <w:rFonts w:asciiTheme="minorHAnsi" w:hAnsiTheme="minorHAnsi" w:cstheme="minorHAnsi"/>
          <w:color w:val="auto"/>
        </w:rPr>
      </w:pPr>
    </w:p>
    <w:p w14:paraId="62B8C63B" w14:textId="77777777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1530EE">
        <w:rPr>
          <w:rFonts w:asciiTheme="minorHAnsi" w:hAnsiTheme="minorHAnsi" w:cstheme="minorHAnsi"/>
          <w:color w:val="auto"/>
          <w:highlight w:val="yellow"/>
        </w:rPr>
        <w:t xml:space="preserve">Aspirate the supernatant and add 50 </w:t>
      </w:r>
      <w:proofErr w:type="spellStart"/>
      <w:r w:rsidRPr="001530EE">
        <w:rPr>
          <w:rFonts w:asciiTheme="minorHAnsi" w:hAnsiTheme="minorHAnsi" w:cstheme="minorHAnsi"/>
          <w:color w:val="auto"/>
          <w:highlight w:val="yellow"/>
        </w:rPr>
        <w:t>μL</w:t>
      </w:r>
      <w:proofErr w:type="spellEnd"/>
      <w:r w:rsidRPr="001530EE">
        <w:rPr>
          <w:rFonts w:asciiTheme="minorHAnsi" w:hAnsiTheme="minorHAnsi" w:cstheme="minorHAnsi"/>
          <w:color w:val="auto"/>
          <w:highlight w:val="yellow"/>
        </w:rPr>
        <w:t xml:space="preserve"> of 1x sample buffer to harvest the fractions.</w:t>
      </w:r>
    </w:p>
    <w:p w14:paraId="7704427B" w14:textId="77777777" w:rsidR="00043616" w:rsidRPr="001530EE" w:rsidRDefault="00043616" w:rsidP="005042A0">
      <w:pPr>
        <w:rPr>
          <w:rFonts w:asciiTheme="minorHAnsi" w:hAnsiTheme="minorHAnsi" w:cstheme="minorHAnsi"/>
          <w:color w:val="auto"/>
        </w:rPr>
      </w:pPr>
    </w:p>
    <w:p w14:paraId="7FA32A75" w14:textId="77777777" w:rsidR="00F21B96" w:rsidRPr="001530EE" w:rsidRDefault="00F21B96" w:rsidP="00F21B96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Analyze the protein contents in the fractions by western blotting.</w:t>
      </w:r>
      <w:bookmarkEnd w:id="0"/>
    </w:p>
    <w:p w14:paraId="496AB0B4" w14:textId="77777777" w:rsidR="001C1E49" w:rsidRPr="001530EE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3E33AF64" w:rsidR="006305D7" w:rsidRPr="001530EE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1530EE">
        <w:rPr>
          <w:rFonts w:asciiTheme="minorHAnsi" w:hAnsiTheme="minorHAnsi" w:cstheme="minorHAnsi"/>
          <w:b/>
          <w:color w:val="auto"/>
        </w:rPr>
        <w:t>:</w:t>
      </w:r>
    </w:p>
    <w:p w14:paraId="56FBF59C" w14:textId="5FDC5B01" w:rsidR="00E37285" w:rsidRPr="001530EE" w:rsidRDefault="00E84F3B" w:rsidP="007A4DD6">
      <w:pPr>
        <w:rPr>
          <w:rFonts w:asciiTheme="minorHAnsi" w:hAnsiTheme="minorHAnsi" w:cstheme="minorHAnsi"/>
          <w:color w:val="FF0000"/>
        </w:rPr>
      </w:pPr>
      <w:r w:rsidRPr="001530EE">
        <w:rPr>
          <w:rFonts w:asciiTheme="minorHAnsi" w:hAnsiTheme="minorHAnsi" w:cstheme="minorHAnsi"/>
          <w:color w:val="auto"/>
        </w:rPr>
        <w:t>After fractionat</w:t>
      </w:r>
      <w:r w:rsidR="00646C3C" w:rsidRPr="001530EE">
        <w:rPr>
          <w:rFonts w:asciiTheme="minorHAnsi" w:hAnsiTheme="minorHAnsi" w:cstheme="minorHAnsi"/>
          <w:color w:val="auto"/>
        </w:rPr>
        <w:t xml:space="preserve">ing the </w:t>
      </w:r>
      <w:proofErr w:type="spellStart"/>
      <w:r w:rsidR="00041A9C" w:rsidRPr="001530EE">
        <w:rPr>
          <w:rFonts w:asciiTheme="minorHAnsi" w:hAnsiTheme="minorHAnsi" w:cstheme="minorHAnsi"/>
          <w:color w:val="auto"/>
        </w:rPr>
        <w:t>un</w:t>
      </w:r>
      <w:r w:rsidR="00646C3C" w:rsidRPr="001530EE">
        <w:rPr>
          <w:rFonts w:asciiTheme="minorHAnsi" w:hAnsiTheme="minorHAnsi" w:cstheme="minorHAnsi"/>
          <w:color w:val="auto"/>
        </w:rPr>
        <w:t>transfected</w:t>
      </w:r>
      <w:proofErr w:type="spellEnd"/>
      <w:r w:rsidR="00646C3C" w:rsidRPr="001530EE">
        <w:rPr>
          <w:rFonts w:asciiTheme="minorHAnsi" w:hAnsiTheme="minorHAnsi" w:cstheme="minorHAnsi"/>
          <w:color w:val="auto"/>
        </w:rPr>
        <w:t xml:space="preserve"> </w:t>
      </w:r>
      <w:r w:rsidR="00041A9C" w:rsidRPr="001530EE">
        <w:rPr>
          <w:rFonts w:asciiTheme="minorHAnsi" w:hAnsiTheme="minorHAnsi" w:cstheme="minorHAnsi"/>
          <w:color w:val="auto"/>
        </w:rPr>
        <w:t xml:space="preserve">HEK293 </w:t>
      </w:r>
      <w:r w:rsidR="00646C3C" w:rsidRPr="001530EE">
        <w:rPr>
          <w:rFonts w:asciiTheme="minorHAnsi" w:hAnsiTheme="minorHAnsi" w:cstheme="minorHAnsi"/>
          <w:color w:val="auto"/>
        </w:rPr>
        <w:t>cells</w:t>
      </w:r>
      <w:r w:rsidRPr="001530EE">
        <w:rPr>
          <w:rFonts w:asciiTheme="minorHAnsi" w:hAnsiTheme="minorHAnsi" w:cstheme="minorHAnsi"/>
          <w:color w:val="auto"/>
        </w:rPr>
        <w:t xml:space="preserve"> by density gradient ultracentrifugation, </w:t>
      </w:r>
      <w:r w:rsidR="006A674C" w:rsidRPr="001530EE">
        <w:rPr>
          <w:rFonts w:asciiTheme="minorHAnsi" w:hAnsiTheme="minorHAnsi" w:cstheme="minorHAnsi"/>
          <w:color w:val="auto"/>
        </w:rPr>
        <w:t>12</w:t>
      </w:r>
      <w:r w:rsidRPr="001530EE">
        <w:rPr>
          <w:rFonts w:asciiTheme="minorHAnsi" w:hAnsiTheme="minorHAnsi" w:cstheme="minorHAnsi"/>
          <w:color w:val="auto"/>
        </w:rPr>
        <w:t xml:space="preserve"> fractions </w:t>
      </w:r>
      <w:r w:rsidR="00A37361" w:rsidRPr="001530EE">
        <w:rPr>
          <w:rFonts w:asciiTheme="minorHAnsi" w:hAnsiTheme="minorHAnsi" w:cstheme="minorHAnsi"/>
          <w:color w:val="auto"/>
        </w:rPr>
        <w:t>were</w:t>
      </w:r>
      <w:r w:rsidR="00183137" w:rsidRPr="001530EE">
        <w:rPr>
          <w:rFonts w:asciiTheme="minorHAnsi" w:hAnsiTheme="minorHAnsi" w:cstheme="minorHAnsi"/>
          <w:color w:val="auto"/>
        </w:rPr>
        <w:t xml:space="preserve"> </w:t>
      </w:r>
      <w:r w:rsidR="006A674C" w:rsidRPr="001530EE">
        <w:rPr>
          <w:rFonts w:asciiTheme="minorHAnsi" w:hAnsiTheme="minorHAnsi" w:cstheme="minorHAnsi"/>
          <w:color w:val="auto"/>
        </w:rPr>
        <w:t xml:space="preserve">collected </w:t>
      </w:r>
      <w:r w:rsidR="006C0487" w:rsidRPr="001530EE">
        <w:rPr>
          <w:rFonts w:asciiTheme="minorHAnsi" w:hAnsiTheme="minorHAnsi" w:cstheme="minorHAnsi"/>
          <w:color w:val="auto"/>
        </w:rPr>
        <w:t>starting from the top of the gradient</w:t>
      </w:r>
      <w:r w:rsidR="006A674C" w:rsidRPr="001530EE">
        <w:rPr>
          <w:rFonts w:asciiTheme="minorHAnsi" w:hAnsiTheme="minorHAnsi" w:cstheme="minorHAnsi"/>
          <w:color w:val="auto"/>
        </w:rPr>
        <w:t>.</w:t>
      </w:r>
      <w:r w:rsidR="00371B69" w:rsidRPr="001530EE">
        <w:rPr>
          <w:rFonts w:asciiTheme="minorHAnsi" w:hAnsiTheme="minorHAnsi" w:cstheme="minorHAnsi"/>
          <w:color w:val="auto"/>
        </w:rPr>
        <w:t xml:space="preserve"> The harvested fractions were diluted with </w:t>
      </w:r>
      <w:r w:rsidR="00F21B96" w:rsidRPr="001530EE">
        <w:rPr>
          <w:rFonts w:asciiTheme="minorHAnsi" w:hAnsiTheme="minorHAnsi" w:cstheme="minorHAnsi"/>
          <w:color w:val="auto"/>
        </w:rPr>
        <w:t xml:space="preserve">the </w:t>
      </w:r>
      <w:r w:rsidR="00EA711A" w:rsidRPr="001530EE">
        <w:rPr>
          <w:rFonts w:asciiTheme="minorHAnsi" w:hAnsiTheme="minorHAnsi" w:cstheme="minorHAnsi"/>
          <w:color w:val="auto"/>
        </w:rPr>
        <w:t xml:space="preserve">dilution buffer in a 1:1 ratio and </w:t>
      </w:r>
      <w:r w:rsidR="00CE3D08" w:rsidRPr="001530EE">
        <w:rPr>
          <w:rFonts w:asciiTheme="minorHAnsi" w:hAnsiTheme="minorHAnsi" w:cstheme="minorHAnsi"/>
          <w:color w:val="auto"/>
        </w:rPr>
        <w:t xml:space="preserve">subjected to </w:t>
      </w:r>
      <w:r w:rsidR="005042A0" w:rsidRPr="001530EE">
        <w:rPr>
          <w:rFonts w:asciiTheme="minorHAnsi" w:hAnsiTheme="minorHAnsi" w:cstheme="minorHAnsi"/>
          <w:color w:val="auto"/>
        </w:rPr>
        <w:t>a</w:t>
      </w:r>
      <w:r w:rsidR="00F21B96" w:rsidRPr="001530EE">
        <w:rPr>
          <w:rFonts w:asciiTheme="minorHAnsi" w:hAnsiTheme="minorHAnsi" w:cstheme="minorHAnsi"/>
          <w:color w:val="auto"/>
        </w:rPr>
        <w:t xml:space="preserve"> </w:t>
      </w:r>
      <w:r w:rsidR="00CE3D08" w:rsidRPr="001530EE">
        <w:rPr>
          <w:rFonts w:asciiTheme="minorHAnsi" w:hAnsiTheme="minorHAnsi" w:cstheme="minorHAnsi"/>
          <w:color w:val="auto"/>
        </w:rPr>
        <w:t>second</w:t>
      </w:r>
      <w:r w:rsidR="005042A0" w:rsidRPr="001530EE">
        <w:rPr>
          <w:rFonts w:asciiTheme="minorHAnsi" w:hAnsiTheme="minorHAnsi" w:cstheme="minorHAnsi"/>
          <w:color w:val="auto"/>
        </w:rPr>
        <w:t xml:space="preserve"> </w:t>
      </w:r>
      <w:r w:rsidR="00CE3D08" w:rsidRPr="001530EE">
        <w:rPr>
          <w:rFonts w:asciiTheme="minorHAnsi" w:hAnsiTheme="minorHAnsi" w:cstheme="minorHAnsi"/>
          <w:color w:val="auto"/>
        </w:rPr>
        <w:t xml:space="preserve">round </w:t>
      </w:r>
      <w:r w:rsidR="00F21B96" w:rsidRPr="001530EE">
        <w:rPr>
          <w:rFonts w:asciiTheme="minorHAnsi" w:hAnsiTheme="minorHAnsi" w:cstheme="minorHAnsi"/>
          <w:color w:val="auto"/>
        </w:rPr>
        <w:t xml:space="preserve">of </w:t>
      </w:r>
      <w:r w:rsidR="00CE3D08" w:rsidRPr="001530EE">
        <w:rPr>
          <w:rFonts w:asciiTheme="minorHAnsi" w:hAnsiTheme="minorHAnsi" w:cstheme="minorHAnsi"/>
          <w:color w:val="auto"/>
        </w:rPr>
        <w:t>centrifugation</w:t>
      </w:r>
      <w:r w:rsidR="00EA711A" w:rsidRPr="001530EE">
        <w:rPr>
          <w:rFonts w:asciiTheme="minorHAnsi" w:hAnsiTheme="minorHAnsi" w:cstheme="minorHAnsi"/>
          <w:color w:val="auto"/>
        </w:rPr>
        <w:t>.</w:t>
      </w:r>
      <w:r w:rsidRPr="001530EE">
        <w:rPr>
          <w:rFonts w:asciiTheme="minorHAnsi" w:hAnsiTheme="minorHAnsi" w:cstheme="minorHAnsi"/>
          <w:color w:val="auto"/>
        </w:rPr>
        <w:t xml:space="preserve"> </w:t>
      </w:r>
      <w:r w:rsidR="006A674C" w:rsidRPr="001530EE">
        <w:rPr>
          <w:rFonts w:asciiTheme="minorHAnsi" w:hAnsiTheme="minorHAnsi" w:cstheme="minorHAnsi"/>
          <w:color w:val="auto"/>
        </w:rPr>
        <w:t xml:space="preserve">The samples </w:t>
      </w:r>
      <w:r w:rsidR="00A37361" w:rsidRPr="001530EE">
        <w:rPr>
          <w:rFonts w:asciiTheme="minorHAnsi" w:hAnsiTheme="minorHAnsi" w:cstheme="minorHAnsi"/>
          <w:color w:val="auto"/>
        </w:rPr>
        <w:t>were</w:t>
      </w:r>
      <w:r w:rsidR="00183137" w:rsidRPr="001530EE">
        <w:rPr>
          <w:rFonts w:asciiTheme="minorHAnsi" w:hAnsiTheme="minorHAnsi" w:cstheme="minorHAnsi"/>
          <w:color w:val="auto"/>
        </w:rPr>
        <w:t xml:space="preserve"> </w:t>
      </w:r>
      <w:r w:rsidRPr="001530EE">
        <w:rPr>
          <w:rFonts w:asciiTheme="minorHAnsi" w:hAnsiTheme="minorHAnsi" w:cstheme="minorHAnsi"/>
          <w:color w:val="auto"/>
        </w:rPr>
        <w:t xml:space="preserve">then subjected to </w:t>
      </w:r>
      <w:r w:rsidR="00F21B96" w:rsidRPr="001530EE">
        <w:rPr>
          <w:rFonts w:asciiTheme="minorHAnsi" w:hAnsiTheme="minorHAnsi" w:cstheme="minorHAnsi"/>
          <w:color w:val="auto"/>
        </w:rPr>
        <w:t xml:space="preserve">western </w:t>
      </w:r>
      <w:r w:rsidRPr="001530EE">
        <w:rPr>
          <w:rFonts w:asciiTheme="minorHAnsi" w:hAnsiTheme="minorHAnsi" w:cstheme="minorHAnsi"/>
          <w:color w:val="auto"/>
        </w:rPr>
        <w:t>blotting</w:t>
      </w:r>
      <w:r w:rsidR="006A674C" w:rsidRPr="001530EE">
        <w:rPr>
          <w:rFonts w:asciiTheme="minorHAnsi" w:hAnsiTheme="minorHAnsi" w:cstheme="minorHAnsi"/>
          <w:color w:val="auto"/>
        </w:rPr>
        <w:t xml:space="preserve"> for </w:t>
      </w:r>
      <w:r w:rsidR="00FB3AEF" w:rsidRPr="001530EE">
        <w:rPr>
          <w:rFonts w:asciiTheme="minorHAnsi" w:hAnsiTheme="minorHAnsi" w:cstheme="minorHAnsi"/>
          <w:color w:val="auto"/>
        </w:rPr>
        <w:t>analyzing the</w:t>
      </w:r>
      <w:r w:rsidR="00E37285" w:rsidRPr="001530EE">
        <w:rPr>
          <w:rFonts w:asciiTheme="minorHAnsi" w:hAnsiTheme="minorHAnsi" w:cstheme="minorHAnsi"/>
          <w:color w:val="auto"/>
        </w:rPr>
        <w:t>ir</w:t>
      </w:r>
      <w:r w:rsidR="00FB3AEF" w:rsidRPr="001530EE">
        <w:rPr>
          <w:rFonts w:asciiTheme="minorHAnsi" w:hAnsiTheme="minorHAnsi" w:cstheme="minorHAnsi"/>
          <w:color w:val="auto"/>
        </w:rPr>
        <w:t xml:space="preserve"> protein contents</w:t>
      </w:r>
      <w:r w:rsidRPr="001530EE">
        <w:rPr>
          <w:rFonts w:asciiTheme="minorHAnsi" w:hAnsiTheme="minorHAnsi" w:cstheme="minorHAnsi"/>
          <w:color w:val="auto"/>
        </w:rPr>
        <w:t xml:space="preserve">. As shown in </w:t>
      </w:r>
      <w:r w:rsidRPr="001530EE">
        <w:rPr>
          <w:rFonts w:asciiTheme="minorHAnsi" w:hAnsiTheme="minorHAnsi" w:cstheme="minorHAnsi"/>
          <w:b/>
          <w:bCs/>
          <w:color w:val="auto"/>
        </w:rPr>
        <w:t>Figure 1</w:t>
      </w:r>
      <w:r w:rsidRPr="001530EE">
        <w:rPr>
          <w:rFonts w:asciiTheme="minorHAnsi" w:hAnsiTheme="minorHAnsi" w:cstheme="minorHAnsi"/>
          <w:color w:val="auto"/>
        </w:rPr>
        <w:t xml:space="preserve">, </w:t>
      </w:r>
      <w:r w:rsidR="00F06067" w:rsidRPr="001530EE">
        <w:rPr>
          <w:rFonts w:asciiTheme="minorHAnsi" w:hAnsiTheme="minorHAnsi" w:cstheme="minorHAnsi"/>
          <w:color w:val="auto"/>
        </w:rPr>
        <w:t>the</w:t>
      </w:r>
      <w:r w:rsidRPr="001530EE">
        <w:rPr>
          <w:rFonts w:asciiTheme="minorHAnsi" w:hAnsiTheme="minorHAnsi" w:cstheme="minorHAnsi"/>
          <w:color w:val="auto"/>
        </w:rPr>
        <w:t xml:space="preserve"> recycling endosome marker Rab11 is </w:t>
      </w:r>
      <w:r w:rsidR="00F06067" w:rsidRPr="001530EE">
        <w:rPr>
          <w:rFonts w:asciiTheme="minorHAnsi" w:hAnsiTheme="minorHAnsi" w:cstheme="minorHAnsi"/>
          <w:color w:val="auto"/>
        </w:rPr>
        <w:t>detected</w:t>
      </w:r>
      <w:r w:rsidRPr="001530EE">
        <w:rPr>
          <w:rFonts w:asciiTheme="minorHAnsi" w:hAnsiTheme="minorHAnsi" w:cstheme="minorHAnsi"/>
          <w:color w:val="auto"/>
        </w:rPr>
        <w:t xml:space="preserve"> in fraction 7</w:t>
      </w:r>
      <w:hyperlink w:anchor="_ENREF_20" w:tooltip="Kelly, 2012 #359" w:history="1">
        <w:r w:rsidR="00C0186D" w:rsidRPr="003362B0">
          <w:rPr>
            <w:rFonts w:asciiTheme="minorHAnsi" w:hAnsiTheme="minorHAnsi" w:cstheme="minorHAnsi"/>
            <w:color w:val="auto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</w:rPr>
          <w:instrText xml:space="preserve"> ADDIN EN.CITE &lt;EndNote&gt;&lt;Cite&gt;&lt;Author&gt;Kelly&lt;/Author&gt;&lt;Year&gt;2012&lt;/Year&gt;&lt;RecNum&gt;359&lt;/RecNum&gt;&lt;DisplayText&gt;&lt;style face="superscript"&gt;20&lt;/style&gt;&lt;/DisplayText&gt;&lt;record&gt;&lt;rec-number&gt;359&lt;/rec-number&gt;&lt;foreign-keys&gt;&lt;key app="EN" db-id="rdtevpdpcrtvs0epdswpaexdwvxd9rzp9xdz"&gt;359&lt;/key&gt;&lt;/foreign-keys&gt;&lt;ref-type name="Journal Article"&gt;17&lt;/ref-type&gt;&lt;contributors&gt;&lt;authors&gt;&lt;author&gt;Kelly, E. E.&lt;/author&gt;&lt;author&gt;Horgan, C. P.&lt;/author&gt;&lt;author&gt;McCaffrey, M. W.&lt;/author&gt;&lt;/authors&gt;&lt;/contributors&gt;&lt;auth-address&gt;Molecular Cell Biology Laboratory, Department of Biochemistry, BioSciences Institute, University College Cork, Cork, Ireland.&lt;/auth-address&gt;&lt;titles&gt;&lt;title&gt;Rab11 proteins in health and disease&lt;/title&gt;&lt;secondary-title&gt;Biochem Soc Trans&lt;/secondary-title&gt;&lt;alt-title&gt;Biochemical Society transactions&lt;/alt-title&gt;&lt;/titles&gt;&lt;periodical&gt;&lt;full-title&gt;Biochemical Society Transactions&lt;/full-title&gt;&lt;abbr-1&gt;Biochem Soc Trans&lt;/abbr-1&gt;&lt;abbr-2&gt;Biochem. Soc. Trans.&lt;/abbr-2&gt;&lt;/periodical&gt;&lt;alt-periodical&gt;&lt;full-title&gt;Biochemical Society Transactions&lt;/full-title&gt;&lt;abbr-1&gt;Biochem. Soc. Trans.&lt;/abbr-1&gt;&lt;abbr-2&gt;Biochem Soc Trans&lt;/abbr-2&gt;&lt;/alt-periodical&gt;&lt;pages&gt;1360-7&lt;/pages&gt;&lt;volume&gt;40&lt;/volume&gt;&lt;number&gt;6&lt;/number&gt;&lt;keywords&gt;&lt;keyword&gt;Alzheimer Disease/metabolism&lt;/keyword&gt;&lt;keyword&gt;Amino Acid Sequence&lt;/keyword&gt;&lt;keyword&gt;Animals&lt;/keyword&gt;&lt;keyword&gt;Biological Transport&lt;/keyword&gt;&lt;keyword&gt;Chlamydia Infections/metabolism&lt;/keyword&gt;&lt;keyword&gt;Health&lt;/keyword&gt;&lt;keyword&gt;Humans&lt;/keyword&gt;&lt;keyword&gt;Molecular Sequence Data&lt;/keyword&gt;&lt;keyword&gt;Neoplasms/metabolism&lt;/keyword&gt;&lt;keyword&gt;Sequence Homology, Amino Acid&lt;/keyword&gt;&lt;keyword&gt;rab GTP-Binding Proteins/genetics/metabolism/*physiology&lt;/keyword&gt;&lt;/keywords&gt;&lt;dates&gt;&lt;year&gt;2012&lt;/year&gt;&lt;pub-dates&gt;&lt;date&gt;Dec 1&lt;/date&gt;&lt;/pub-dates&gt;&lt;/dates&gt;&lt;isbn&gt;1470-8752 (Electronic)&amp;#xD;0300-5127 (Linking)&lt;/isbn&gt;&lt;accession-num&gt;23176481&lt;/accession-num&gt;&lt;urls&gt;&lt;related-urls&gt;&lt;url&gt;http://www.ncbi.nlm.nih.gov/pubmed/23176481&lt;/url&gt;&lt;/related-urls&gt;&lt;/urls&gt;&lt;electronic-resource-num&gt;10.1042/BST20120157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</w:rPr>
          <w:t>20</w: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end"/>
        </w:r>
      </w:hyperlink>
      <w:r w:rsidRPr="00B95CFC">
        <w:rPr>
          <w:rFonts w:asciiTheme="minorHAnsi" w:hAnsiTheme="minorHAnsi" w:cstheme="minorHAnsi"/>
          <w:color w:val="auto"/>
        </w:rPr>
        <w:t>.</w:t>
      </w:r>
      <w:r w:rsidR="00CB0C2D" w:rsidRPr="001530EE">
        <w:rPr>
          <w:rFonts w:asciiTheme="minorHAnsi" w:hAnsiTheme="minorHAnsi" w:cstheme="minorHAnsi"/>
          <w:color w:val="auto"/>
        </w:rPr>
        <w:t xml:space="preserve"> </w:t>
      </w:r>
      <w:r w:rsidR="001655F4" w:rsidRPr="001530EE">
        <w:rPr>
          <w:rFonts w:asciiTheme="minorHAnsi" w:hAnsiTheme="minorHAnsi" w:cstheme="minorHAnsi"/>
          <w:color w:val="auto"/>
        </w:rPr>
        <w:t>O</w:t>
      </w:r>
      <w:r w:rsidR="0042033A" w:rsidRPr="001530EE">
        <w:rPr>
          <w:rFonts w:asciiTheme="minorHAnsi" w:hAnsiTheme="minorHAnsi" w:cstheme="minorHAnsi"/>
          <w:color w:val="auto"/>
        </w:rPr>
        <w:t>ther subcellular markers</w:t>
      </w:r>
      <w:r w:rsidR="00543636" w:rsidRPr="001530EE">
        <w:rPr>
          <w:rFonts w:asciiTheme="minorHAnsi" w:hAnsiTheme="minorHAnsi" w:cstheme="minorHAnsi"/>
          <w:color w:val="auto"/>
        </w:rPr>
        <w:t>, including β-COP, COX</w:t>
      </w:r>
      <w:r w:rsidR="008A3A34" w:rsidRPr="001530EE">
        <w:rPr>
          <w:rFonts w:asciiTheme="minorHAnsi" w:hAnsiTheme="minorHAnsi" w:cstheme="minorHAnsi"/>
          <w:color w:val="auto"/>
        </w:rPr>
        <w:t xml:space="preserve"> </w:t>
      </w:r>
      <w:r w:rsidR="00543636" w:rsidRPr="001530EE">
        <w:rPr>
          <w:rFonts w:asciiTheme="minorHAnsi" w:hAnsiTheme="minorHAnsi" w:cstheme="minorHAnsi"/>
          <w:color w:val="auto"/>
        </w:rPr>
        <w:t>IV, GAPDH, EEA1, Rab</w:t>
      </w:r>
      <w:r w:rsidR="000B2FBA" w:rsidRPr="001530EE">
        <w:rPr>
          <w:rFonts w:asciiTheme="minorHAnsi" w:hAnsiTheme="minorHAnsi" w:cstheme="minorHAnsi"/>
          <w:color w:val="auto"/>
        </w:rPr>
        <w:t>7</w:t>
      </w:r>
      <w:r w:rsidR="00A65B9C" w:rsidRPr="001530EE">
        <w:rPr>
          <w:rFonts w:asciiTheme="minorHAnsi" w:hAnsiTheme="minorHAnsi" w:cstheme="minorHAnsi"/>
          <w:color w:val="auto"/>
        </w:rPr>
        <w:t>,</w:t>
      </w:r>
      <w:r w:rsidR="000B2FBA" w:rsidRPr="001530EE">
        <w:rPr>
          <w:rFonts w:asciiTheme="minorHAnsi" w:hAnsiTheme="minorHAnsi" w:cstheme="minorHAnsi"/>
          <w:color w:val="auto"/>
        </w:rPr>
        <w:t xml:space="preserve"> and Lamp1,</w:t>
      </w:r>
      <w:r w:rsidR="002063EB" w:rsidRPr="001530EE">
        <w:rPr>
          <w:rFonts w:asciiTheme="minorHAnsi" w:hAnsiTheme="minorHAnsi" w:cstheme="minorHAnsi"/>
          <w:color w:val="auto"/>
        </w:rPr>
        <w:t xml:space="preserve"> </w:t>
      </w:r>
      <w:r w:rsidR="00427A8C" w:rsidRPr="001530EE">
        <w:rPr>
          <w:rFonts w:asciiTheme="minorHAnsi" w:hAnsiTheme="minorHAnsi" w:cstheme="minorHAnsi"/>
          <w:color w:val="auto"/>
        </w:rPr>
        <w:t xml:space="preserve">were also </w:t>
      </w:r>
      <w:r w:rsidR="000B2FBA" w:rsidRPr="001530EE">
        <w:rPr>
          <w:rFonts w:asciiTheme="minorHAnsi" w:hAnsiTheme="minorHAnsi" w:cstheme="minorHAnsi"/>
          <w:color w:val="auto"/>
        </w:rPr>
        <w:t>probed</w:t>
      </w:r>
      <w:r w:rsidR="00427A8C" w:rsidRPr="001530EE">
        <w:rPr>
          <w:rFonts w:asciiTheme="minorHAnsi" w:hAnsiTheme="minorHAnsi" w:cstheme="minorHAnsi"/>
          <w:color w:val="auto"/>
        </w:rPr>
        <w:t>.</w:t>
      </w:r>
      <w:r w:rsidR="00A87E93" w:rsidRPr="001530EE">
        <w:rPr>
          <w:rFonts w:asciiTheme="minorHAnsi" w:hAnsiTheme="minorHAnsi" w:cstheme="minorHAnsi"/>
          <w:color w:val="auto"/>
        </w:rPr>
        <w:t xml:space="preserve"> </w:t>
      </w:r>
      <w:r w:rsidR="00A65B9C" w:rsidRPr="001530EE">
        <w:rPr>
          <w:rFonts w:asciiTheme="minorHAnsi" w:hAnsiTheme="minorHAnsi" w:cstheme="minorHAnsi"/>
          <w:color w:val="auto"/>
        </w:rPr>
        <w:lastRenderedPageBreak/>
        <w:t>A p</w:t>
      </w:r>
      <w:r w:rsidR="00A87E93" w:rsidRPr="001530EE">
        <w:rPr>
          <w:rFonts w:asciiTheme="minorHAnsi" w:hAnsiTheme="minorHAnsi" w:cstheme="minorHAnsi"/>
          <w:color w:val="auto"/>
        </w:rPr>
        <w:t xml:space="preserve">ositive EEA1 signal is also detected in </w:t>
      </w:r>
      <w:r w:rsidR="00A65B9C" w:rsidRPr="001530EE">
        <w:rPr>
          <w:rFonts w:asciiTheme="minorHAnsi" w:hAnsiTheme="minorHAnsi" w:cstheme="minorHAnsi"/>
          <w:color w:val="auto"/>
        </w:rPr>
        <w:t>fraction 7 as well.</w:t>
      </w:r>
      <w:r w:rsidR="00A758C7" w:rsidRPr="001530EE">
        <w:rPr>
          <w:rFonts w:asciiTheme="minorHAnsi" w:hAnsiTheme="minorHAnsi" w:cstheme="minorHAnsi"/>
          <w:color w:val="auto"/>
        </w:rPr>
        <w:t xml:space="preserve"> </w:t>
      </w:r>
      <w:r w:rsidR="005B3074" w:rsidRPr="001530EE">
        <w:rPr>
          <w:rFonts w:asciiTheme="minorHAnsi" w:hAnsiTheme="minorHAnsi" w:cstheme="minorHAnsi"/>
          <w:color w:val="auto"/>
        </w:rPr>
        <w:t xml:space="preserve">The </w:t>
      </w:r>
      <w:r w:rsidR="00B00DF9" w:rsidRPr="001530EE">
        <w:rPr>
          <w:rFonts w:asciiTheme="minorHAnsi" w:hAnsiTheme="minorHAnsi" w:cstheme="minorHAnsi"/>
          <w:color w:val="auto"/>
        </w:rPr>
        <w:t>band intensities</w:t>
      </w:r>
      <w:r w:rsidR="005B3074" w:rsidRPr="001530EE">
        <w:rPr>
          <w:rFonts w:asciiTheme="minorHAnsi" w:hAnsiTheme="minorHAnsi" w:cstheme="minorHAnsi"/>
          <w:color w:val="auto"/>
        </w:rPr>
        <w:t xml:space="preserve"> of </w:t>
      </w:r>
      <w:r w:rsidR="008A3A34" w:rsidRPr="001530EE">
        <w:rPr>
          <w:rFonts w:asciiTheme="minorHAnsi" w:hAnsiTheme="minorHAnsi" w:cstheme="minorHAnsi"/>
          <w:color w:val="auto"/>
        </w:rPr>
        <w:t>GAPDH, COX IV</w:t>
      </w:r>
      <w:r w:rsidR="000767ED">
        <w:rPr>
          <w:rFonts w:asciiTheme="minorHAnsi" w:hAnsiTheme="minorHAnsi" w:cstheme="minorHAnsi"/>
          <w:color w:val="auto"/>
        </w:rPr>
        <w:t>,</w:t>
      </w:r>
      <w:r w:rsidR="008A3A34" w:rsidRPr="000767ED">
        <w:rPr>
          <w:rFonts w:asciiTheme="minorHAnsi" w:hAnsiTheme="minorHAnsi" w:cstheme="minorHAnsi"/>
          <w:color w:val="auto"/>
        </w:rPr>
        <w:t xml:space="preserve"> and Rab11</w:t>
      </w:r>
      <w:r w:rsidR="00B00DF9" w:rsidRPr="001530EE">
        <w:rPr>
          <w:rFonts w:asciiTheme="minorHAnsi" w:hAnsiTheme="minorHAnsi" w:cstheme="minorHAnsi"/>
          <w:color w:val="auto"/>
        </w:rPr>
        <w:t xml:space="preserve"> in both fraction 7 and PNS</w:t>
      </w:r>
      <w:r w:rsidR="008A3A34" w:rsidRPr="001530EE">
        <w:rPr>
          <w:rFonts w:asciiTheme="minorHAnsi" w:hAnsiTheme="minorHAnsi" w:cstheme="minorHAnsi"/>
          <w:color w:val="auto"/>
        </w:rPr>
        <w:t xml:space="preserve"> were measured with </w:t>
      </w:r>
      <w:proofErr w:type="spellStart"/>
      <w:r w:rsidR="00462D40" w:rsidRPr="001530EE">
        <w:rPr>
          <w:rFonts w:asciiTheme="minorHAnsi" w:hAnsiTheme="minorHAnsi" w:cstheme="minorHAnsi"/>
          <w:color w:val="auto"/>
        </w:rPr>
        <w:t>ImageLab</w:t>
      </w:r>
      <w:proofErr w:type="spellEnd"/>
      <w:r w:rsidR="00462D40" w:rsidRPr="001530EE">
        <w:rPr>
          <w:rFonts w:asciiTheme="minorHAnsi" w:hAnsiTheme="minorHAnsi" w:cstheme="minorHAnsi"/>
          <w:color w:val="auto"/>
        </w:rPr>
        <w:t xml:space="preserve"> software (Bio-Rad). </w:t>
      </w:r>
      <w:r w:rsidR="000A3841" w:rsidRPr="001530EE">
        <w:rPr>
          <w:rFonts w:asciiTheme="minorHAnsi" w:hAnsiTheme="minorHAnsi" w:cstheme="minorHAnsi"/>
          <w:color w:val="auto"/>
        </w:rPr>
        <w:t>The intensity ratio</w:t>
      </w:r>
      <w:r w:rsidR="004E1502" w:rsidRPr="001530EE">
        <w:rPr>
          <w:rFonts w:asciiTheme="minorHAnsi" w:hAnsiTheme="minorHAnsi" w:cstheme="minorHAnsi"/>
          <w:color w:val="auto"/>
        </w:rPr>
        <w:t>s</w:t>
      </w:r>
      <w:r w:rsidR="000A3841" w:rsidRPr="001530EE">
        <w:rPr>
          <w:rFonts w:asciiTheme="minorHAnsi" w:hAnsiTheme="minorHAnsi" w:cstheme="minorHAnsi"/>
          <w:color w:val="auto"/>
        </w:rPr>
        <w:t xml:space="preserve"> of </w:t>
      </w:r>
      <w:r w:rsidR="004E1502" w:rsidRPr="001530EE">
        <w:rPr>
          <w:rFonts w:asciiTheme="minorHAnsi" w:hAnsiTheme="minorHAnsi" w:cstheme="minorHAnsi"/>
          <w:color w:val="auto"/>
        </w:rPr>
        <w:t xml:space="preserve">the markers in fraction 7 to PNS were calculated and expressed </w:t>
      </w:r>
      <w:r w:rsidR="001C2F7E" w:rsidRPr="001530EE">
        <w:rPr>
          <w:rFonts w:asciiTheme="minorHAnsi" w:hAnsiTheme="minorHAnsi" w:cstheme="minorHAnsi"/>
          <w:color w:val="auto"/>
        </w:rPr>
        <w:t>in a bar chart ± SD.</w:t>
      </w:r>
    </w:p>
    <w:p w14:paraId="3389D3CF" w14:textId="77777777" w:rsidR="00EE2554" w:rsidRPr="001530EE" w:rsidRDefault="00EE2554" w:rsidP="007A4DD6">
      <w:pPr>
        <w:rPr>
          <w:rFonts w:asciiTheme="minorHAnsi" w:hAnsiTheme="minorHAnsi" w:cstheme="minorHAnsi"/>
          <w:color w:val="auto"/>
        </w:rPr>
      </w:pPr>
    </w:p>
    <w:p w14:paraId="013D19A7" w14:textId="239C20BD" w:rsidR="003354BD" w:rsidRPr="003362B0" w:rsidRDefault="00F21B96" w:rsidP="007A4DD6">
      <w:pPr>
        <w:rPr>
          <w:rFonts w:asciiTheme="minorHAnsi" w:hAnsiTheme="minorHAnsi" w:cstheme="minorHAnsi"/>
          <w:color w:val="auto"/>
        </w:rPr>
      </w:pPr>
      <w:r w:rsidRPr="003362B0">
        <w:rPr>
          <w:rFonts w:asciiTheme="minorHAnsi" w:hAnsiTheme="minorHAnsi" w:cstheme="minorHAnsi"/>
          <w:color w:val="auto"/>
        </w:rPr>
        <w:t xml:space="preserve">The </w:t>
      </w:r>
      <w:r w:rsidR="00FE6985" w:rsidRPr="003362B0">
        <w:rPr>
          <w:rFonts w:asciiTheme="minorHAnsi" w:hAnsiTheme="minorHAnsi" w:cstheme="minorHAnsi"/>
          <w:color w:val="auto"/>
        </w:rPr>
        <w:t>previous studies suggest</w:t>
      </w:r>
      <w:r w:rsidR="00742F44" w:rsidRPr="003362B0">
        <w:rPr>
          <w:rFonts w:asciiTheme="minorHAnsi" w:hAnsiTheme="minorHAnsi" w:cstheme="minorHAnsi"/>
          <w:color w:val="auto"/>
        </w:rPr>
        <w:t xml:space="preserve"> that ARF6</w:t>
      </w:r>
      <w:r w:rsidR="00986E3C" w:rsidRPr="003362B0">
        <w:rPr>
          <w:rFonts w:asciiTheme="minorHAnsi" w:hAnsiTheme="minorHAnsi" w:cstheme="minorHAnsi"/>
          <w:color w:val="auto"/>
        </w:rPr>
        <w:t xml:space="preserve"> and ELMO1</w:t>
      </w:r>
      <w:r w:rsidR="00742F44" w:rsidRPr="003362B0">
        <w:rPr>
          <w:rFonts w:asciiTheme="minorHAnsi" w:hAnsiTheme="minorHAnsi" w:cstheme="minorHAnsi"/>
          <w:color w:val="auto"/>
        </w:rPr>
        <w:t xml:space="preserve"> interact with FE65</w:t>
      </w:r>
      <w:r w:rsidR="007F09B3" w:rsidRPr="003362B0">
        <w:rPr>
          <w:rFonts w:asciiTheme="minorHAnsi" w:hAnsiTheme="minorHAnsi" w:cstheme="minorHAnsi"/>
          <w:color w:val="auto"/>
        </w:rPr>
        <w:t xml:space="preserve"> to promote Rac1-mediated neurite outgrowth</w:t>
      </w:r>
      <w:r w:rsidR="00B07BB7" w:rsidRPr="003362B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g8L1llYXI+PFJlY051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</w:fldData>
        </w:fldChar>
      </w:r>
      <w:r w:rsidR="00C826A7" w:rsidRPr="003362B0">
        <w:rPr>
          <w:rFonts w:asciiTheme="minorHAnsi" w:hAnsiTheme="minorHAnsi" w:cstheme="minorHAnsi"/>
          <w:color w:val="auto"/>
        </w:rPr>
        <w:instrText xml:space="preserve"> ADDIN EN.CITE </w:instrText>
      </w:r>
      <w:r w:rsidR="00C826A7" w:rsidRPr="003362B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TwvQXV0aG9yPjxZZWFyPjIwMTg8L1llYXI+PFJlY051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</w:fldData>
        </w:fldChar>
      </w:r>
      <w:r w:rsidR="00C826A7" w:rsidRPr="003362B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826A7" w:rsidRPr="003362B0">
        <w:rPr>
          <w:rFonts w:asciiTheme="minorHAnsi" w:hAnsiTheme="minorHAnsi" w:cstheme="minorHAnsi"/>
          <w:color w:val="auto"/>
        </w:rPr>
      </w:r>
      <w:r w:rsidR="00C826A7" w:rsidRPr="003362B0">
        <w:rPr>
          <w:rFonts w:asciiTheme="minorHAnsi" w:hAnsiTheme="minorHAnsi" w:cstheme="minorHAnsi"/>
          <w:color w:val="auto"/>
        </w:rPr>
        <w:fldChar w:fldCharType="end"/>
      </w:r>
      <w:r w:rsidR="00B07BB7" w:rsidRPr="003362B0">
        <w:rPr>
          <w:rFonts w:asciiTheme="minorHAnsi" w:hAnsiTheme="minorHAnsi" w:cstheme="minorHAnsi"/>
          <w:color w:val="auto"/>
        </w:rPr>
      </w:r>
      <w:r w:rsidR="00B07BB7" w:rsidRPr="003362B0">
        <w:rPr>
          <w:rFonts w:asciiTheme="minorHAnsi" w:hAnsiTheme="minorHAnsi" w:cstheme="minorHAnsi"/>
          <w:color w:val="auto"/>
        </w:rPr>
        <w:fldChar w:fldCharType="separate"/>
      </w:r>
      <w:hyperlink w:anchor="_ENREF_21" w:tooltip="Li, 2018 #33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</w:rPr>
          <w:t>21</w:t>
        </w:r>
      </w:hyperlink>
      <w:r w:rsidR="00990893" w:rsidRPr="003362B0">
        <w:rPr>
          <w:rFonts w:asciiTheme="minorHAnsi" w:hAnsiTheme="minorHAnsi" w:cstheme="minorHAnsi"/>
          <w:color w:val="auto"/>
          <w:vertAlign w:val="superscript"/>
        </w:rPr>
        <w:t>,</w:t>
      </w:r>
      <w:hyperlink w:anchor="_ENREF_22" w:tooltip="Chan, 2020 #360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</w:rPr>
          <w:t>22</w:t>
        </w:r>
      </w:hyperlink>
      <w:r w:rsidR="00B07BB7" w:rsidRPr="003362B0">
        <w:rPr>
          <w:rFonts w:asciiTheme="minorHAnsi" w:hAnsiTheme="minorHAnsi" w:cstheme="minorHAnsi"/>
          <w:color w:val="auto"/>
        </w:rPr>
        <w:fldChar w:fldCharType="end"/>
      </w:r>
      <w:r w:rsidR="00986E3C" w:rsidRPr="003362B0">
        <w:rPr>
          <w:rFonts w:asciiTheme="minorHAnsi" w:hAnsiTheme="minorHAnsi" w:cstheme="minorHAnsi"/>
          <w:color w:val="auto"/>
        </w:rPr>
        <w:t>.</w:t>
      </w:r>
      <w:r w:rsidR="00EE6C0D" w:rsidRPr="003362B0">
        <w:rPr>
          <w:rFonts w:asciiTheme="minorHAnsi" w:hAnsiTheme="minorHAnsi" w:cstheme="minorHAnsi"/>
          <w:color w:val="auto"/>
        </w:rPr>
        <w:t xml:space="preserve"> </w:t>
      </w:r>
      <w:r w:rsidR="00FC6075" w:rsidRPr="003362B0">
        <w:rPr>
          <w:rFonts w:asciiTheme="minorHAnsi" w:hAnsiTheme="minorHAnsi" w:cstheme="minorHAnsi"/>
          <w:color w:val="auto"/>
        </w:rPr>
        <w:t xml:space="preserve">Since ARF6 is a regulator of endocytic recycling and ELMO1 plasma membrane targeting is </w:t>
      </w:r>
      <w:r w:rsidR="00775D58" w:rsidRPr="003362B0">
        <w:rPr>
          <w:rFonts w:asciiTheme="minorHAnsi" w:hAnsiTheme="minorHAnsi" w:cstheme="minorHAnsi"/>
          <w:color w:val="auto"/>
        </w:rPr>
        <w:t xml:space="preserve">critical for the subsequent Rac1 activation, </w:t>
      </w:r>
      <w:r w:rsidRPr="003362B0">
        <w:rPr>
          <w:rFonts w:asciiTheme="minorHAnsi" w:hAnsiTheme="minorHAnsi" w:cstheme="minorHAnsi"/>
          <w:color w:val="auto"/>
        </w:rPr>
        <w:t xml:space="preserve">it is </w:t>
      </w:r>
      <w:r w:rsidR="00070442" w:rsidRPr="003362B0">
        <w:rPr>
          <w:rFonts w:asciiTheme="minorHAnsi" w:hAnsiTheme="minorHAnsi" w:cstheme="minorHAnsi"/>
          <w:color w:val="auto"/>
        </w:rPr>
        <w:t>hypothesize</w:t>
      </w:r>
      <w:r w:rsidRPr="003362B0">
        <w:rPr>
          <w:rFonts w:asciiTheme="minorHAnsi" w:hAnsiTheme="minorHAnsi" w:cstheme="minorHAnsi"/>
          <w:color w:val="auto"/>
        </w:rPr>
        <w:t>d</w:t>
      </w:r>
      <w:r w:rsidR="00070442" w:rsidRPr="003362B0">
        <w:rPr>
          <w:rFonts w:asciiTheme="minorHAnsi" w:hAnsiTheme="minorHAnsi" w:cstheme="minorHAnsi"/>
          <w:color w:val="auto"/>
        </w:rPr>
        <w:t xml:space="preserve"> that FE65 connects ARF6 and ELMO1 to mediate </w:t>
      </w:r>
      <w:r w:rsidR="001F640E" w:rsidRPr="003362B0">
        <w:rPr>
          <w:rFonts w:asciiTheme="minorHAnsi" w:hAnsiTheme="minorHAnsi" w:cstheme="minorHAnsi"/>
          <w:color w:val="auto"/>
        </w:rPr>
        <w:t xml:space="preserve">the trafficking of ELMO1 to </w:t>
      </w:r>
      <w:r w:rsidR="00A94F9D" w:rsidRPr="003362B0">
        <w:rPr>
          <w:rFonts w:asciiTheme="minorHAnsi" w:hAnsiTheme="minorHAnsi" w:cstheme="minorHAnsi"/>
          <w:color w:val="auto"/>
        </w:rPr>
        <w:t xml:space="preserve">the </w:t>
      </w:r>
      <w:r w:rsidR="001F640E" w:rsidRPr="003362B0">
        <w:rPr>
          <w:rFonts w:asciiTheme="minorHAnsi" w:hAnsiTheme="minorHAnsi" w:cstheme="minorHAnsi"/>
          <w:color w:val="auto"/>
        </w:rPr>
        <w:t>plasma membrane.</w:t>
      </w:r>
      <w:r w:rsidR="00A94F9D" w:rsidRPr="003362B0">
        <w:rPr>
          <w:rFonts w:asciiTheme="minorHAnsi" w:hAnsiTheme="minorHAnsi" w:cstheme="minorHAnsi"/>
          <w:color w:val="auto"/>
        </w:rPr>
        <w:t xml:space="preserve"> Therefore, </w:t>
      </w:r>
      <w:r w:rsidR="00EE6C0D" w:rsidRPr="00B95CFC">
        <w:rPr>
          <w:rFonts w:asciiTheme="minorHAnsi" w:hAnsiTheme="minorHAnsi" w:cstheme="minorHAnsi"/>
          <w:color w:val="auto"/>
        </w:rPr>
        <w:t>this method</w:t>
      </w:r>
      <w:r w:rsidRPr="001530EE">
        <w:rPr>
          <w:rFonts w:asciiTheme="minorHAnsi" w:hAnsiTheme="minorHAnsi" w:cstheme="minorHAnsi"/>
          <w:color w:val="auto"/>
        </w:rPr>
        <w:t xml:space="preserve"> was employed</w:t>
      </w:r>
      <w:r w:rsidR="00EE6C0D" w:rsidRPr="001530EE">
        <w:rPr>
          <w:rFonts w:asciiTheme="minorHAnsi" w:hAnsiTheme="minorHAnsi" w:cstheme="minorHAnsi"/>
          <w:color w:val="auto"/>
        </w:rPr>
        <w:t xml:space="preserve"> to investigate the </w:t>
      </w:r>
      <w:r w:rsidR="009C440E" w:rsidRPr="001530EE">
        <w:rPr>
          <w:rFonts w:asciiTheme="minorHAnsi" w:hAnsiTheme="minorHAnsi" w:cstheme="minorHAnsi"/>
          <w:color w:val="auto"/>
        </w:rPr>
        <w:t xml:space="preserve">ELMO1 level in </w:t>
      </w:r>
      <w:r w:rsidR="00357EED" w:rsidRPr="001530EE">
        <w:rPr>
          <w:rFonts w:asciiTheme="minorHAnsi" w:hAnsiTheme="minorHAnsi" w:cstheme="minorHAnsi"/>
          <w:color w:val="auto"/>
        </w:rPr>
        <w:t xml:space="preserve">the </w:t>
      </w:r>
      <w:r w:rsidR="00A94F9D" w:rsidRPr="001530EE">
        <w:rPr>
          <w:rFonts w:asciiTheme="minorHAnsi" w:hAnsiTheme="minorHAnsi" w:cstheme="minorHAnsi"/>
          <w:color w:val="auto"/>
        </w:rPr>
        <w:t xml:space="preserve">isolated </w:t>
      </w:r>
      <w:r w:rsidR="00357EED" w:rsidRPr="001530EE">
        <w:rPr>
          <w:rFonts w:asciiTheme="minorHAnsi" w:hAnsiTheme="minorHAnsi" w:cstheme="minorHAnsi"/>
          <w:color w:val="auto"/>
        </w:rPr>
        <w:t>recycling endosomes</w:t>
      </w:r>
      <w:r w:rsidR="00EE6C0D" w:rsidRPr="003362B0">
        <w:rPr>
          <w:rFonts w:asciiTheme="minorHAnsi" w:hAnsiTheme="minorHAnsi" w:cstheme="minorHAnsi"/>
          <w:color w:val="auto"/>
        </w:rPr>
        <w:t>.</w:t>
      </w:r>
      <w:r w:rsidR="00E0162C" w:rsidRPr="003362B0">
        <w:rPr>
          <w:rFonts w:asciiTheme="minorHAnsi" w:hAnsiTheme="minorHAnsi" w:cstheme="minorHAnsi"/>
          <w:color w:val="auto"/>
        </w:rPr>
        <w:t xml:space="preserve"> </w:t>
      </w:r>
      <w:r w:rsidR="002A07E1" w:rsidRPr="003362B0">
        <w:rPr>
          <w:rFonts w:asciiTheme="minorHAnsi" w:hAnsiTheme="minorHAnsi" w:cstheme="minorHAnsi"/>
          <w:color w:val="auto"/>
        </w:rPr>
        <w:t>HEK293 cells were transfected with either ELMO1, ELMO1 + ARF6 Q67L</w:t>
      </w:r>
      <w:r w:rsidR="004071A5" w:rsidRPr="003362B0">
        <w:rPr>
          <w:rFonts w:asciiTheme="minorHAnsi" w:hAnsiTheme="minorHAnsi" w:cstheme="minorHAnsi"/>
          <w:color w:val="auto"/>
        </w:rPr>
        <w:t>,</w:t>
      </w:r>
      <w:r w:rsidR="002A07E1" w:rsidRPr="003362B0">
        <w:rPr>
          <w:rFonts w:asciiTheme="minorHAnsi" w:hAnsiTheme="minorHAnsi" w:cstheme="minorHAnsi"/>
          <w:color w:val="auto"/>
        </w:rPr>
        <w:t xml:space="preserve"> or ELMO1 + ARF6 Q67L </w:t>
      </w:r>
      <w:r w:rsidR="00FA6C2E" w:rsidRPr="003362B0">
        <w:rPr>
          <w:rFonts w:asciiTheme="minorHAnsi" w:hAnsiTheme="minorHAnsi" w:cstheme="minorHAnsi"/>
          <w:color w:val="auto"/>
        </w:rPr>
        <w:t>+ FE65</w:t>
      </w:r>
      <w:r w:rsidR="002803BB" w:rsidRPr="003362B0">
        <w:rPr>
          <w:rFonts w:asciiTheme="minorHAnsi" w:hAnsiTheme="minorHAnsi" w:cstheme="minorHAnsi"/>
          <w:color w:val="auto"/>
        </w:rPr>
        <w:t xml:space="preserve">. </w:t>
      </w:r>
      <w:r w:rsidRPr="003362B0">
        <w:rPr>
          <w:rFonts w:asciiTheme="minorHAnsi" w:hAnsiTheme="minorHAnsi" w:cstheme="minorHAnsi"/>
          <w:color w:val="auto"/>
        </w:rPr>
        <w:t>N</w:t>
      </w:r>
      <w:r w:rsidR="004823F6" w:rsidRPr="003362B0">
        <w:rPr>
          <w:rFonts w:asciiTheme="minorHAnsi" w:hAnsiTheme="minorHAnsi" w:cstheme="minorHAnsi"/>
          <w:color w:val="auto"/>
        </w:rPr>
        <w:t>o</w:t>
      </w:r>
      <w:r w:rsidR="00285F8B" w:rsidRPr="003362B0">
        <w:rPr>
          <w:rFonts w:asciiTheme="minorHAnsi" w:hAnsiTheme="minorHAnsi" w:cstheme="minorHAnsi"/>
          <w:color w:val="auto"/>
        </w:rPr>
        <w:t xml:space="preserve"> change</w:t>
      </w:r>
      <w:r w:rsidR="005D0312" w:rsidRPr="003362B0">
        <w:rPr>
          <w:rFonts w:asciiTheme="minorHAnsi" w:hAnsiTheme="minorHAnsi" w:cstheme="minorHAnsi"/>
          <w:color w:val="auto"/>
        </w:rPr>
        <w:t>s</w:t>
      </w:r>
      <w:r w:rsidRPr="003362B0">
        <w:rPr>
          <w:rFonts w:asciiTheme="minorHAnsi" w:hAnsiTheme="minorHAnsi" w:cstheme="minorHAnsi"/>
          <w:color w:val="auto"/>
        </w:rPr>
        <w:t xml:space="preserve"> were found</w:t>
      </w:r>
      <w:r w:rsidR="00285F8B" w:rsidRPr="003362B0">
        <w:rPr>
          <w:rFonts w:asciiTheme="minorHAnsi" w:hAnsiTheme="minorHAnsi" w:cstheme="minorHAnsi"/>
          <w:color w:val="auto"/>
        </w:rPr>
        <w:t xml:space="preserve"> in ELMO1 distribution </w:t>
      </w:r>
      <w:r w:rsidR="00EC57B9" w:rsidRPr="003362B0">
        <w:rPr>
          <w:rFonts w:asciiTheme="minorHAnsi" w:hAnsiTheme="minorHAnsi" w:cstheme="minorHAnsi"/>
          <w:color w:val="auto"/>
        </w:rPr>
        <w:t xml:space="preserve">with </w:t>
      </w:r>
      <w:r w:rsidR="00285F8B" w:rsidRPr="003362B0">
        <w:rPr>
          <w:rFonts w:asciiTheme="minorHAnsi" w:hAnsiTheme="minorHAnsi" w:cstheme="minorHAnsi"/>
          <w:color w:val="auto"/>
        </w:rPr>
        <w:t>ARF6 Q67L and FE65 overexpression</w:t>
      </w:r>
      <w:r w:rsidR="004823F6" w:rsidRPr="003362B0">
        <w:rPr>
          <w:rFonts w:asciiTheme="minorHAnsi" w:hAnsiTheme="minorHAnsi" w:cstheme="minorHAnsi"/>
          <w:color w:val="auto"/>
        </w:rPr>
        <w:t xml:space="preserve"> (</w:t>
      </w:r>
      <w:r w:rsidR="004823F6" w:rsidRPr="003362B0">
        <w:rPr>
          <w:rFonts w:asciiTheme="minorHAnsi" w:hAnsiTheme="minorHAnsi" w:cstheme="minorHAnsi"/>
          <w:b/>
          <w:bCs/>
          <w:color w:val="auto"/>
        </w:rPr>
        <w:t>Fig</w:t>
      </w:r>
      <w:r w:rsidRPr="003362B0">
        <w:rPr>
          <w:rFonts w:asciiTheme="minorHAnsi" w:hAnsiTheme="minorHAnsi" w:cstheme="minorHAnsi"/>
          <w:b/>
          <w:bCs/>
          <w:color w:val="auto"/>
        </w:rPr>
        <w:t>ure</w:t>
      </w:r>
      <w:r w:rsidR="004823F6" w:rsidRPr="003362B0">
        <w:rPr>
          <w:rFonts w:asciiTheme="minorHAnsi" w:hAnsiTheme="minorHAnsi" w:cstheme="minorHAnsi"/>
          <w:b/>
          <w:bCs/>
          <w:color w:val="auto"/>
        </w:rPr>
        <w:t xml:space="preserve"> 2A</w:t>
      </w:r>
      <w:r w:rsidR="004823F6" w:rsidRPr="003362B0">
        <w:rPr>
          <w:rFonts w:asciiTheme="minorHAnsi" w:hAnsiTheme="minorHAnsi" w:cstheme="minorHAnsi"/>
          <w:color w:val="auto"/>
        </w:rPr>
        <w:t>)</w:t>
      </w:r>
      <w:r w:rsidR="00285F8B" w:rsidRPr="003362B0">
        <w:rPr>
          <w:rFonts w:asciiTheme="minorHAnsi" w:hAnsiTheme="minorHAnsi" w:cstheme="minorHAnsi"/>
          <w:color w:val="auto"/>
        </w:rPr>
        <w:t>.</w:t>
      </w:r>
      <w:r w:rsidR="00AA46A4" w:rsidRPr="003362B0">
        <w:rPr>
          <w:rFonts w:asciiTheme="minorHAnsi" w:hAnsiTheme="minorHAnsi" w:cstheme="minorHAnsi"/>
          <w:color w:val="auto"/>
        </w:rPr>
        <w:t xml:space="preserve"> Next, </w:t>
      </w:r>
      <w:r w:rsidR="002E78D3" w:rsidRPr="003362B0">
        <w:rPr>
          <w:rFonts w:asciiTheme="minorHAnsi" w:hAnsiTheme="minorHAnsi" w:cstheme="minorHAnsi"/>
          <w:color w:val="auto"/>
        </w:rPr>
        <w:t xml:space="preserve">the </w:t>
      </w:r>
      <w:r w:rsidR="00AA46A4" w:rsidRPr="003362B0">
        <w:rPr>
          <w:rFonts w:asciiTheme="minorHAnsi" w:hAnsiTheme="minorHAnsi" w:cstheme="minorHAnsi"/>
          <w:color w:val="auto"/>
        </w:rPr>
        <w:t>ELMO1 level in fraction 7</w:t>
      </w:r>
      <w:r w:rsidR="00EE09FD" w:rsidRPr="003362B0">
        <w:rPr>
          <w:rFonts w:asciiTheme="minorHAnsi" w:hAnsiTheme="minorHAnsi" w:cstheme="minorHAnsi"/>
          <w:color w:val="auto"/>
        </w:rPr>
        <w:t xml:space="preserve"> </w:t>
      </w:r>
      <w:r w:rsidR="00F4596A" w:rsidRPr="003362B0">
        <w:rPr>
          <w:rFonts w:asciiTheme="minorHAnsi" w:hAnsiTheme="minorHAnsi" w:cstheme="minorHAnsi"/>
          <w:color w:val="auto"/>
        </w:rPr>
        <w:t>(Rab11-positive)</w:t>
      </w:r>
      <w:r w:rsidRPr="003362B0">
        <w:rPr>
          <w:rFonts w:asciiTheme="minorHAnsi" w:hAnsiTheme="minorHAnsi" w:cstheme="minorHAnsi"/>
          <w:color w:val="auto"/>
        </w:rPr>
        <w:t xml:space="preserve"> were compared </w:t>
      </w:r>
      <w:r w:rsidR="00EC57B9" w:rsidRPr="003362B0">
        <w:rPr>
          <w:rFonts w:asciiTheme="minorHAnsi" w:hAnsiTheme="minorHAnsi" w:cstheme="minorHAnsi"/>
          <w:color w:val="auto"/>
        </w:rPr>
        <w:t xml:space="preserve">between </w:t>
      </w:r>
      <w:r w:rsidR="00EE09FD" w:rsidRPr="003362B0">
        <w:rPr>
          <w:rFonts w:asciiTheme="minorHAnsi" w:hAnsiTheme="minorHAnsi" w:cstheme="minorHAnsi"/>
          <w:color w:val="auto"/>
        </w:rPr>
        <w:t>different transfections</w:t>
      </w:r>
      <w:r w:rsidR="00AA46A4" w:rsidRPr="003362B0">
        <w:rPr>
          <w:rFonts w:asciiTheme="minorHAnsi" w:hAnsiTheme="minorHAnsi" w:cstheme="minorHAnsi"/>
          <w:color w:val="auto"/>
        </w:rPr>
        <w:t xml:space="preserve">. </w:t>
      </w:r>
      <w:r w:rsidR="002E78D3" w:rsidRPr="003362B0">
        <w:rPr>
          <w:rFonts w:asciiTheme="minorHAnsi" w:hAnsiTheme="minorHAnsi" w:cstheme="minorHAnsi"/>
          <w:color w:val="auto"/>
        </w:rPr>
        <w:t>The a</w:t>
      </w:r>
      <w:r w:rsidR="00C1785A" w:rsidRPr="003362B0">
        <w:rPr>
          <w:rFonts w:asciiTheme="minorHAnsi" w:hAnsiTheme="minorHAnsi" w:cstheme="minorHAnsi"/>
          <w:color w:val="auto"/>
        </w:rPr>
        <w:t xml:space="preserve">mount of ELMO1 in </w:t>
      </w:r>
      <w:r w:rsidR="002E78D3" w:rsidRPr="003362B0">
        <w:rPr>
          <w:rFonts w:asciiTheme="minorHAnsi" w:hAnsiTheme="minorHAnsi" w:cstheme="minorHAnsi"/>
          <w:color w:val="auto"/>
        </w:rPr>
        <w:t>the fraction</w:t>
      </w:r>
      <w:r w:rsidRPr="003362B0">
        <w:rPr>
          <w:rFonts w:asciiTheme="minorHAnsi" w:hAnsiTheme="minorHAnsi" w:cstheme="minorHAnsi"/>
          <w:color w:val="auto"/>
        </w:rPr>
        <w:t xml:space="preserve"> is found to</w:t>
      </w:r>
      <w:r w:rsidR="00C1785A" w:rsidRPr="003362B0">
        <w:rPr>
          <w:rFonts w:asciiTheme="minorHAnsi" w:hAnsiTheme="minorHAnsi" w:cstheme="minorHAnsi"/>
          <w:color w:val="auto"/>
        </w:rPr>
        <w:t xml:space="preserve"> </w:t>
      </w:r>
      <w:r w:rsidR="003B609A" w:rsidRPr="003362B0">
        <w:rPr>
          <w:rFonts w:asciiTheme="minorHAnsi" w:hAnsiTheme="minorHAnsi" w:cstheme="minorHAnsi"/>
          <w:color w:val="auto"/>
        </w:rPr>
        <w:t>elevate</w:t>
      </w:r>
      <w:r w:rsidR="00C1785A" w:rsidRPr="003362B0">
        <w:rPr>
          <w:rFonts w:asciiTheme="minorHAnsi" w:hAnsiTheme="minorHAnsi" w:cstheme="minorHAnsi"/>
          <w:color w:val="auto"/>
        </w:rPr>
        <w:t xml:space="preserve"> after </w:t>
      </w:r>
      <w:r w:rsidR="005D1D7E" w:rsidRPr="003362B0">
        <w:rPr>
          <w:rFonts w:asciiTheme="minorHAnsi" w:hAnsiTheme="minorHAnsi" w:cstheme="minorHAnsi"/>
          <w:color w:val="auto"/>
        </w:rPr>
        <w:t>the co-transfection of ARF6 Q67L</w:t>
      </w:r>
      <w:r w:rsidR="0046788C" w:rsidRPr="003362B0">
        <w:rPr>
          <w:rFonts w:asciiTheme="minorHAnsi" w:hAnsiTheme="minorHAnsi" w:cstheme="minorHAnsi"/>
          <w:color w:val="auto"/>
        </w:rPr>
        <w:t xml:space="preserve">. </w:t>
      </w:r>
      <w:r w:rsidR="007A2B6A" w:rsidRPr="003362B0">
        <w:rPr>
          <w:rFonts w:asciiTheme="minorHAnsi" w:hAnsiTheme="minorHAnsi" w:cstheme="minorHAnsi"/>
          <w:color w:val="auto"/>
        </w:rPr>
        <w:t xml:space="preserve">Further </w:t>
      </w:r>
      <w:r w:rsidR="003B609A" w:rsidRPr="003362B0">
        <w:rPr>
          <w:rFonts w:asciiTheme="minorHAnsi" w:hAnsiTheme="minorHAnsi" w:cstheme="minorHAnsi"/>
          <w:color w:val="auto"/>
        </w:rPr>
        <w:t>in</w:t>
      </w:r>
      <w:r w:rsidR="000F6F7A" w:rsidRPr="003362B0">
        <w:rPr>
          <w:rFonts w:asciiTheme="minorHAnsi" w:hAnsiTheme="minorHAnsi" w:cstheme="minorHAnsi"/>
          <w:color w:val="auto"/>
        </w:rPr>
        <w:t xml:space="preserve">crease in </w:t>
      </w:r>
      <w:r w:rsidR="007A2B6A" w:rsidRPr="003362B0">
        <w:rPr>
          <w:rFonts w:asciiTheme="minorHAnsi" w:hAnsiTheme="minorHAnsi" w:cstheme="minorHAnsi"/>
          <w:color w:val="auto"/>
        </w:rPr>
        <w:t>ELMO1</w:t>
      </w:r>
      <w:r w:rsidR="003B609A" w:rsidRPr="003362B0">
        <w:rPr>
          <w:rFonts w:asciiTheme="minorHAnsi" w:hAnsiTheme="minorHAnsi" w:cstheme="minorHAnsi"/>
          <w:color w:val="auto"/>
        </w:rPr>
        <w:t xml:space="preserve"> level</w:t>
      </w:r>
      <w:r w:rsidR="007A2B6A" w:rsidRPr="003362B0">
        <w:rPr>
          <w:rFonts w:asciiTheme="minorHAnsi" w:hAnsiTheme="minorHAnsi" w:cstheme="minorHAnsi"/>
          <w:color w:val="auto"/>
        </w:rPr>
        <w:t xml:space="preserve"> </w:t>
      </w:r>
      <w:r w:rsidRPr="003362B0">
        <w:rPr>
          <w:rFonts w:asciiTheme="minorHAnsi" w:hAnsiTheme="minorHAnsi" w:cstheme="minorHAnsi"/>
          <w:color w:val="auto"/>
        </w:rPr>
        <w:t>is</w:t>
      </w:r>
      <w:r w:rsidR="007A2B6A" w:rsidRPr="003362B0">
        <w:rPr>
          <w:rFonts w:asciiTheme="minorHAnsi" w:hAnsiTheme="minorHAnsi" w:cstheme="minorHAnsi"/>
          <w:color w:val="auto"/>
        </w:rPr>
        <w:t xml:space="preserve"> observed when both ARF6 Q67L and FE65 </w:t>
      </w:r>
      <w:r w:rsidRPr="003362B0">
        <w:rPr>
          <w:rFonts w:asciiTheme="minorHAnsi" w:hAnsiTheme="minorHAnsi" w:cstheme="minorHAnsi"/>
          <w:color w:val="auto"/>
        </w:rPr>
        <w:t xml:space="preserve">are </w:t>
      </w:r>
      <w:r w:rsidR="007A2B6A" w:rsidRPr="003362B0">
        <w:rPr>
          <w:rFonts w:asciiTheme="minorHAnsi" w:hAnsiTheme="minorHAnsi" w:cstheme="minorHAnsi"/>
          <w:color w:val="auto"/>
        </w:rPr>
        <w:t xml:space="preserve">co-expressed </w:t>
      </w:r>
      <w:r w:rsidR="005D1D7E" w:rsidRPr="003362B0">
        <w:rPr>
          <w:rFonts w:asciiTheme="minorHAnsi" w:hAnsiTheme="minorHAnsi" w:cstheme="minorHAnsi"/>
          <w:color w:val="auto"/>
        </w:rPr>
        <w:t>(</w:t>
      </w:r>
      <w:r w:rsidR="00FF2C4F" w:rsidRPr="003362B0">
        <w:rPr>
          <w:rFonts w:asciiTheme="minorHAnsi" w:hAnsiTheme="minorHAnsi" w:cstheme="minorHAnsi"/>
          <w:b/>
          <w:bCs/>
          <w:color w:val="auto"/>
        </w:rPr>
        <w:t>Fig</w:t>
      </w:r>
      <w:r w:rsidRPr="003362B0">
        <w:rPr>
          <w:rFonts w:asciiTheme="minorHAnsi" w:hAnsiTheme="minorHAnsi" w:cstheme="minorHAnsi"/>
          <w:b/>
          <w:bCs/>
          <w:color w:val="auto"/>
        </w:rPr>
        <w:t>ure</w:t>
      </w:r>
      <w:r w:rsidR="00FF2C4F" w:rsidRPr="003362B0">
        <w:rPr>
          <w:rFonts w:asciiTheme="minorHAnsi" w:hAnsiTheme="minorHAnsi" w:cstheme="minorHAnsi"/>
          <w:b/>
          <w:bCs/>
          <w:color w:val="auto"/>
        </w:rPr>
        <w:t xml:space="preserve"> 2B</w:t>
      </w:r>
      <w:r w:rsidR="00FF2C4F" w:rsidRPr="003362B0">
        <w:rPr>
          <w:rFonts w:asciiTheme="minorHAnsi" w:hAnsiTheme="minorHAnsi" w:cstheme="minorHAnsi"/>
          <w:color w:val="auto"/>
        </w:rPr>
        <w:t>)</w:t>
      </w:r>
      <w:r w:rsidR="007A2B6A" w:rsidRPr="003362B0">
        <w:rPr>
          <w:rFonts w:asciiTheme="minorHAnsi" w:hAnsiTheme="minorHAnsi" w:cstheme="minorHAnsi"/>
          <w:color w:val="auto"/>
        </w:rPr>
        <w:t xml:space="preserve">. </w:t>
      </w:r>
      <w:r w:rsidR="008E6770" w:rsidRPr="003362B0">
        <w:rPr>
          <w:rFonts w:asciiTheme="minorHAnsi" w:hAnsiTheme="minorHAnsi" w:cstheme="minorHAnsi"/>
          <w:color w:val="auto"/>
        </w:rPr>
        <w:t>Conversely, knockout of FE65 diminishe</w:t>
      </w:r>
      <w:r w:rsidRPr="003362B0">
        <w:rPr>
          <w:rFonts w:asciiTheme="minorHAnsi" w:hAnsiTheme="minorHAnsi" w:cstheme="minorHAnsi"/>
          <w:color w:val="auto"/>
        </w:rPr>
        <w:t>d the</w:t>
      </w:r>
      <w:r w:rsidR="008E6770" w:rsidRPr="003362B0">
        <w:rPr>
          <w:rFonts w:asciiTheme="minorHAnsi" w:hAnsiTheme="minorHAnsi" w:cstheme="minorHAnsi"/>
          <w:color w:val="auto"/>
        </w:rPr>
        <w:t xml:space="preserve"> </w:t>
      </w:r>
      <w:r w:rsidR="003B609A" w:rsidRPr="003362B0">
        <w:rPr>
          <w:rFonts w:asciiTheme="minorHAnsi" w:hAnsiTheme="minorHAnsi" w:cstheme="minorHAnsi"/>
          <w:color w:val="auto"/>
        </w:rPr>
        <w:t>ARF6</w:t>
      </w:r>
      <w:r w:rsidR="009959E2" w:rsidRPr="003362B0">
        <w:rPr>
          <w:rFonts w:asciiTheme="minorHAnsi" w:hAnsiTheme="minorHAnsi" w:cstheme="minorHAnsi"/>
          <w:color w:val="auto"/>
        </w:rPr>
        <w:t xml:space="preserve">-mediated </w:t>
      </w:r>
      <w:r w:rsidR="00AC4F29" w:rsidRPr="003362B0">
        <w:rPr>
          <w:rFonts w:asciiTheme="minorHAnsi" w:hAnsiTheme="minorHAnsi" w:cstheme="minorHAnsi"/>
          <w:color w:val="auto"/>
        </w:rPr>
        <w:t>ELMO1 enrichment in fraction 7</w:t>
      </w:r>
      <w:r w:rsidR="00A030A7" w:rsidRPr="003362B0">
        <w:rPr>
          <w:rFonts w:asciiTheme="minorHAnsi" w:hAnsiTheme="minorHAnsi" w:cstheme="minorHAnsi"/>
          <w:color w:val="auto"/>
        </w:rPr>
        <w:t xml:space="preserve"> (</w:t>
      </w:r>
      <w:r w:rsidR="00A030A7" w:rsidRPr="003362B0">
        <w:rPr>
          <w:rFonts w:asciiTheme="minorHAnsi" w:hAnsiTheme="minorHAnsi" w:cstheme="minorHAnsi"/>
          <w:b/>
          <w:bCs/>
          <w:color w:val="auto"/>
        </w:rPr>
        <w:t>Fig</w:t>
      </w:r>
      <w:r w:rsidRPr="003362B0">
        <w:rPr>
          <w:rFonts w:asciiTheme="minorHAnsi" w:hAnsiTheme="minorHAnsi" w:cstheme="minorHAnsi"/>
          <w:b/>
          <w:bCs/>
          <w:color w:val="auto"/>
        </w:rPr>
        <w:t>ure</w:t>
      </w:r>
      <w:r w:rsidR="00A030A7" w:rsidRPr="003362B0">
        <w:rPr>
          <w:rFonts w:asciiTheme="minorHAnsi" w:hAnsiTheme="minorHAnsi" w:cstheme="minorHAnsi"/>
          <w:b/>
          <w:bCs/>
          <w:color w:val="auto"/>
        </w:rPr>
        <w:t xml:space="preserve"> 2C</w:t>
      </w:r>
      <w:r w:rsidR="00A030A7" w:rsidRPr="003362B0">
        <w:rPr>
          <w:rFonts w:asciiTheme="minorHAnsi" w:hAnsiTheme="minorHAnsi" w:cstheme="minorHAnsi"/>
          <w:color w:val="auto"/>
        </w:rPr>
        <w:t>)</w:t>
      </w:r>
      <w:r w:rsidR="00AC4F29" w:rsidRPr="003362B0">
        <w:rPr>
          <w:rFonts w:asciiTheme="minorHAnsi" w:hAnsiTheme="minorHAnsi" w:cstheme="minorHAnsi"/>
          <w:color w:val="auto"/>
        </w:rPr>
        <w:t>.</w:t>
      </w:r>
    </w:p>
    <w:p w14:paraId="7F5815FC" w14:textId="3133E33C" w:rsidR="004A71E4" w:rsidRPr="00B95CFC" w:rsidRDefault="004A71E4" w:rsidP="001B1519">
      <w:pPr>
        <w:rPr>
          <w:rFonts w:asciiTheme="minorHAnsi" w:hAnsiTheme="minorHAnsi" w:cstheme="minorHAnsi"/>
          <w:color w:val="auto"/>
        </w:rPr>
      </w:pPr>
    </w:p>
    <w:p w14:paraId="3C9083F6" w14:textId="37A0B14D" w:rsidR="00B32616" w:rsidRPr="001530EE" w:rsidRDefault="00B32616" w:rsidP="001B1519">
      <w:pPr>
        <w:rPr>
          <w:rFonts w:asciiTheme="minorHAnsi" w:hAnsiTheme="minorHAnsi" w:cstheme="minorHAnsi"/>
          <w:bCs/>
          <w:color w:val="auto"/>
        </w:rPr>
      </w:pPr>
      <w:r w:rsidRPr="000767ED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0767ED">
        <w:rPr>
          <w:rFonts w:asciiTheme="minorHAnsi" w:hAnsiTheme="minorHAnsi" w:cstheme="minorHAnsi"/>
          <w:b/>
          <w:color w:val="auto"/>
        </w:rPr>
        <w:t xml:space="preserve">AND TABLE </w:t>
      </w:r>
      <w:r w:rsidRPr="001530EE">
        <w:rPr>
          <w:rFonts w:asciiTheme="minorHAnsi" w:hAnsiTheme="minorHAnsi" w:cstheme="minorHAnsi"/>
          <w:b/>
          <w:color w:val="auto"/>
        </w:rPr>
        <w:t>LEGENDS:</w:t>
      </w:r>
    </w:p>
    <w:p w14:paraId="257ED824" w14:textId="1E534386" w:rsidR="00A2098D" w:rsidRPr="00B95CFC" w:rsidRDefault="00E155E3" w:rsidP="001B1519">
      <w:pPr>
        <w:rPr>
          <w:rFonts w:asciiTheme="minorHAnsi" w:hAnsiTheme="minorHAnsi" w:cstheme="minorHAnsi"/>
          <w:color w:val="FF0000"/>
        </w:rPr>
      </w:pPr>
      <w:r w:rsidRPr="001530EE">
        <w:rPr>
          <w:rFonts w:asciiTheme="minorHAnsi" w:hAnsiTheme="minorHAnsi" w:cstheme="minorHAnsi"/>
          <w:b/>
          <w:bCs/>
          <w:color w:val="auto"/>
        </w:rPr>
        <w:t>Figure 1</w:t>
      </w:r>
      <w:r w:rsidR="00152732" w:rsidRPr="001530EE">
        <w:rPr>
          <w:rFonts w:asciiTheme="minorHAnsi" w:hAnsiTheme="minorHAnsi" w:cstheme="minorHAnsi"/>
          <w:b/>
          <w:bCs/>
          <w:color w:val="auto"/>
        </w:rPr>
        <w:t>:</w:t>
      </w:r>
      <w:r w:rsidRPr="001530E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88269F" w:rsidRPr="001530EE">
        <w:rPr>
          <w:rFonts w:asciiTheme="minorHAnsi" w:hAnsiTheme="minorHAnsi" w:cstheme="minorHAnsi"/>
          <w:b/>
          <w:bCs/>
          <w:color w:val="auto"/>
        </w:rPr>
        <w:t>Recycling endosomes are</w:t>
      </w:r>
      <w:r w:rsidR="009C4438" w:rsidRPr="001530E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D58BB" w:rsidRPr="001530EE">
        <w:rPr>
          <w:rFonts w:asciiTheme="minorHAnsi" w:hAnsiTheme="minorHAnsi" w:cstheme="minorHAnsi"/>
          <w:b/>
          <w:bCs/>
          <w:color w:val="auto"/>
        </w:rPr>
        <w:t>foun</w:t>
      </w:r>
      <w:r w:rsidR="0088269F" w:rsidRPr="001530EE">
        <w:rPr>
          <w:rFonts w:asciiTheme="minorHAnsi" w:hAnsiTheme="minorHAnsi" w:cstheme="minorHAnsi"/>
          <w:b/>
          <w:bCs/>
          <w:color w:val="auto"/>
        </w:rPr>
        <w:t>d in fraction 7</w:t>
      </w:r>
      <w:r w:rsidR="00E7452F" w:rsidRPr="001530EE">
        <w:rPr>
          <w:rFonts w:asciiTheme="minorHAnsi" w:hAnsiTheme="minorHAnsi" w:cstheme="minorHAnsi"/>
          <w:b/>
          <w:bCs/>
          <w:color w:val="auto"/>
        </w:rPr>
        <w:t xml:space="preserve"> after </w:t>
      </w:r>
      <w:r w:rsidR="007F10BC" w:rsidRPr="001530EE">
        <w:rPr>
          <w:rFonts w:asciiTheme="minorHAnsi" w:hAnsiTheme="minorHAnsi" w:cstheme="minorHAnsi"/>
          <w:b/>
          <w:bCs/>
          <w:color w:val="auto"/>
        </w:rPr>
        <w:t>density gradient ultracentrifugation</w:t>
      </w:r>
      <w:r w:rsidR="0088269F" w:rsidRPr="001530EE">
        <w:rPr>
          <w:rFonts w:asciiTheme="minorHAnsi" w:hAnsiTheme="minorHAnsi" w:cstheme="minorHAnsi"/>
          <w:b/>
          <w:bCs/>
          <w:color w:val="auto"/>
        </w:rPr>
        <w:t>.</w:t>
      </w:r>
      <w:r w:rsidR="00F21B96" w:rsidRPr="001530E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2098D" w:rsidRPr="001530EE">
        <w:rPr>
          <w:rFonts w:asciiTheme="minorHAnsi" w:hAnsiTheme="minorHAnsi" w:cstheme="minorHAnsi"/>
          <w:color w:val="auto"/>
        </w:rPr>
        <w:t>Untransfected</w:t>
      </w:r>
      <w:proofErr w:type="spellEnd"/>
      <w:r w:rsidR="00A2098D" w:rsidRPr="001530EE">
        <w:rPr>
          <w:rFonts w:asciiTheme="minorHAnsi" w:hAnsiTheme="minorHAnsi" w:cstheme="minorHAnsi"/>
          <w:color w:val="auto"/>
        </w:rPr>
        <w:t xml:space="preserve"> HEK293 cells w</w:t>
      </w:r>
      <w:r w:rsidR="007A5B92" w:rsidRPr="001530EE">
        <w:rPr>
          <w:rFonts w:asciiTheme="minorHAnsi" w:hAnsiTheme="minorHAnsi" w:cstheme="minorHAnsi"/>
          <w:color w:val="auto"/>
        </w:rPr>
        <w:t xml:space="preserve">ere fractionated and the protein contents in the obtained fractions were analyzed with </w:t>
      </w:r>
      <w:r w:rsidR="007B483D" w:rsidRPr="001530EE">
        <w:rPr>
          <w:rFonts w:asciiTheme="minorHAnsi" w:hAnsiTheme="minorHAnsi" w:cstheme="minorHAnsi"/>
          <w:color w:val="auto"/>
        </w:rPr>
        <w:t xml:space="preserve">western </w:t>
      </w:r>
      <w:r w:rsidR="007A5B92" w:rsidRPr="001530EE">
        <w:rPr>
          <w:rFonts w:asciiTheme="minorHAnsi" w:hAnsiTheme="minorHAnsi" w:cstheme="minorHAnsi"/>
          <w:color w:val="auto"/>
        </w:rPr>
        <w:t xml:space="preserve">blotting. </w:t>
      </w:r>
      <w:r w:rsidR="00775170" w:rsidRPr="001530EE">
        <w:rPr>
          <w:rFonts w:asciiTheme="minorHAnsi" w:hAnsiTheme="minorHAnsi" w:cstheme="minorHAnsi"/>
          <w:color w:val="auto"/>
        </w:rPr>
        <w:t>Rab11 is detected in fraction 7</w:t>
      </w:r>
      <w:r w:rsidR="00E10B6F" w:rsidRPr="001530EE">
        <w:rPr>
          <w:rFonts w:asciiTheme="minorHAnsi" w:hAnsiTheme="minorHAnsi" w:cstheme="minorHAnsi"/>
          <w:color w:val="auto"/>
        </w:rPr>
        <w:t xml:space="preserve"> with an anti-Rab11 antibody (1:500)</w:t>
      </w:r>
      <w:r w:rsidR="00775170" w:rsidRPr="001530EE">
        <w:rPr>
          <w:rFonts w:asciiTheme="minorHAnsi" w:hAnsiTheme="minorHAnsi" w:cstheme="minorHAnsi"/>
          <w:color w:val="auto"/>
        </w:rPr>
        <w:t>. Other subcellular markers were detected with their specific antibodies, including β-COP</w:t>
      </w:r>
      <w:r w:rsidR="004057AA" w:rsidRPr="001530EE">
        <w:rPr>
          <w:rFonts w:asciiTheme="minorHAnsi" w:hAnsiTheme="minorHAnsi" w:cstheme="minorHAnsi"/>
          <w:color w:val="auto"/>
        </w:rPr>
        <w:t xml:space="preserve"> (1:1000)</w:t>
      </w:r>
      <w:r w:rsidR="00775170" w:rsidRPr="001530EE">
        <w:rPr>
          <w:rFonts w:asciiTheme="minorHAnsi" w:hAnsiTheme="minorHAnsi" w:cstheme="minorHAnsi"/>
          <w:color w:val="auto"/>
        </w:rPr>
        <w:t>, COX</w:t>
      </w:r>
      <w:r w:rsidR="00A14DAE" w:rsidRPr="001530EE">
        <w:rPr>
          <w:rFonts w:asciiTheme="minorHAnsi" w:hAnsiTheme="minorHAnsi" w:cstheme="minorHAnsi"/>
          <w:color w:val="auto"/>
        </w:rPr>
        <w:t xml:space="preserve"> </w:t>
      </w:r>
      <w:r w:rsidR="00775170" w:rsidRPr="001530EE">
        <w:rPr>
          <w:rFonts w:asciiTheme="minorHAnsi" w:hAnsiTheme="minorHAnsi" w:cstheme="minorHAnsi"/>
          <w:color w:val="auto"/>
        </w:rPr>
        <w:t>IV</w:t>
      </w:r>
      <w:r w:rsidR="004057AA" w:rsidRPr="001530EE">
        <w:rPr>
          <w:rFonts w:asciiTheme="minorHAnsi" w:hAnsiTheme="minorHAnsi" w:cstheme="minorHAnsi"/>
          <w:color w:val="auto"/>
        </w:rPr>
        <w:t xml:space="preserve"> (1:1000), GAPDH (1:</w:t>
      </w:r>
      <w:r w:rsidR="00B7731A" w:rsidRPr="001530EE">
        <w:rPr>
          <w:rFonts w:asciiTheme="minorHAnsi" w:hAnsiTheme="minorHAnsi" w:cstheme="minorHAnsi"/>
          <w:color w:val="auto"/>
        </w:rPr>
        <w:t>10,000)</w:t>
      </w:r>
      <w:r w:rsidR="004057AA" w:rsidRPr="001530EE">
        <w:rPr>
          <w:rFonts w:asciiTheme="minorHAnsi" w:hAnsiTheme="minorHAnsi" w:cstheme="minorHAnsi"/>
          <w:color w:val="auto"/>
        </w:rPr>
        <w:t>, EEA1</w:t>
      </w:r>
      <w:r w:rsidR="00B7731A" w:rsidRPr="001530EE">
        <w:rPr>
          <w:rFonts w:asciiTheme="minorHAnsi" w:hAnsiTheme="minorHAnsi" w:cstheme="minorHAnsi"/>
          <w:color w:val="auto"/>
        </w:rPr>
        <w:t xml:space="preserve"> (1:1000)</w:t>
      </w:r>
      <w:r w:rsidR="004057AA" w:rsidRPr="001530EE">
        <w:rPr>
          <w:rFonts w:asciiTheme="minorHAnsi" w:hAnsiTheme="minorHAnsi" w:cstheme="minorHAnsi"/>
          <w:color w:val="auto"/>
        </w:rPr>
        <w:t>, Rab7</w:t>
      </w:r>
      <w:r w:rsidR="00B7731A" w:rsidRPr="001530EE">
        <w:rPr>
          <w:rFonts w:asciiTheme="minorHAnsi" w:hAnsiTheme="minorHAnsi" w:cstheme="minorHAnsi"/>
          <w:color w:val="auto"/>
        </w:rPr>
        <w:t xml:space="preserve"> (1:500)</w:t>
      </w:r>
      <w:r w:rsidR="000767ED">
        <w:rPr>
          <w:rFonts w:asciiTheme="minorHAnsi" w:hAnsiTheme="minorHAnsi" w:cstheme="minorHAnsi"/>
          <w:color w:val="auto"/>
        </w:rPr>
        <w:t>,</w:t>
      </w:r>
      <w:r w:rsidR="004057AA" w:rsidRPr="000767ED">
        <w:rPr>
          <w:rFonts w:asciiTheme="minorHAnsi" w:hAnsiTheme="minorHAnsi" w:cstheme="minorHAnsi"/>
          <w:color w:val="auto"/>
        </w:rPr>
        <w:t xml:space="preserve"> and Lamp1</w:t>
      </w:r>
      <w:r w:rsidR="00E10B6F" w:rsidRPr="001530EE">
        <w:rPr>
          <w:rFonts w:asciiTheme="minorHAnsi" w:hAnsiTheme="minorHAnsi" w:cstheme="minorHAnsi"/>
          <w:color w:val="auto"/>
        </w:rPr>
        <w:t xml:space="preserve"> (1:1000)</w:t>
      </w:r>
      <w:r w:rsidR="004057AA" w:rsidRPr="001530EE">
        <w:rPr>
          <w:rFonts w:asciiTheme="minorHAnsi" w:hAnsiTheme="minorHAnsi" w:cstheme="minorHAnsi"/>
          <w:color w:val="auto"/>
        </w:rPr>
        <w:t>.</w:t>
      </w:r>
      <w:r w:rsidR="00BB409A" w:rsidRPr="001530EE">
        <w:rPr>
          <w:rFonts w:asciiTheme="minorHAnsi" w:hAnsiTheme="minorHAnsi" w:cstheme="minorHAnsi"/>
          <w:color w:val="auto"/>
        </w:rPr>
        <w:t xml:space="preserve"> Fraction 1 is the </w:t>
      </w:r>
      <w:r w:rsidR="009E31DB" w:rsidRPr="001530EE">
        <w:rPr>
          <w:rFonts w:asciiTheme="minorHAnsi" w:hAnsiTheme="minorHAnsi" w:cstheme="minorHAnsi"/>
          <w:color w:val="auto"/>
        </w:rPr>
        <w:t>less dense top fraction, while fraction 12 is the denser bottom fraction.</w:t>
      </w:r>
      <w:r w:rsidR="00655442" w:rsidRPr="001530EE">
        <w:rPr>
          <w:rFonts w:asciiTheme="minorHAnsi" w:hAnsiTheme="minorHAnsi" w:cstheme="minorHAnsi"/>
          <w:color w:val="auto"/>
        </w:rPr>
        <w:t xml:space="preserve"> The bar chart shows the </w:t>
      </w:r>
      <w:r w:rsidR="00455FD2" w:rsidRPr="001530EE">
        <w:rPr>
          <w:rFonts w:asciiTheme="minorHAnsi" w:hAnsiTheme="minorHAnsi" w:cstheme="minorHAnsi"/>
          <w:color w:val="auto"/>
        </w:rPr>
        <w:t>ratio of GAPDH, COX</w:t>
      </w:r>
      <w:r w:rsidR="00A14DAE" w:rsidRPr="001530EE">
        <w:rPr>
          <w:rFonts w:asciiTheme="minorHAnsi" w:hAnsiTheme="minorHAnsi" w:cstheme="minorHAnsi"/>
          <w:color w:val="auto"/>
        </w:rPr>
        <w:t xml:space="preserve"> </w:t>
      </w:r>
      <w:r w:rsidR="00455FD2" w:rsidRPr="001530EE">
        <w:rPr>
          <w:rFonts w:asciiTheme="minorHAnsi" w:hAnsiTheme="minorHAnsi" w:cstheme="minorHAnsi"/>
          <w:color w:val="auto"/>
        </w:rPr>
        <w:t>IV</w:t>
      </w:r>
      <w:r w:rsidR="00634F65" w:rsidRPr="001530EE">
        <w:rPr>
          <w:rFonts w:asciiTheme="minorHAnsi" w:hAnsiTheme="minorHAnsi" w:cstheme="minorHAnsi"/>
          <w:color w:val="auto"/>
        </w:rPr>
        <w:t>,</w:t>
      </w:r>
      <w:r w:rsidR="00455FD2" w:rsidRPr="001530EE">
        <w:rPr>
          <w:rFonts w:asciiTheme="minorHAnsi" w:hAnsiTheme="minorHAnsi" w:cstheme="minorHAnsi"/>
          <w:color w:val="auto"/>
        </w:rPr>
        <w:t xml:space="preserve"> and Rab11</w:t>
      </w:r>
      <w:r w:rsidR="00FE0DAE" w:rsidRPr="001530EE">
        <w:rPr>
          <w:rFonts w:asciiTheme="minorHAnsi" w:hAnsiTheme="minorHAnsi" w:cstheme="minorHAnsi"/>
          <w:color w:val="auto"/>
        </w:rPr>
        <w:t xml:space="preserve"> in fraction 7</w:t>
      </w:r>
      <w:r w:rsidR="00FE6972" w:rsidRPr="001530EE">
        <w:rPr>
          <w:rFonts w:asciiTheme="minorHAnsi" w:hAnsiTheme="minorHAnsi" w:cstheme="minorHAnsi"/>
          <w:color w:val="auto"/>
        </w:rPr>
        <w:t xml:space="preserve"> to PNS</w:t>
      </w:r>
      <w:r w:rsidR="00C0186D" w:rsidRPr="001530EE">
        <w:rPr>
          <w:rFonts w:asciiTheme="minorHAnsi" w:hAnsiTheme="minorHAnsi" w:cstheme="minorHAnsi"/>
          <w:color w:val="auto"/>
        </w:rPr>
        <w:t xml:space="preserve"> ± SD. This figure has been modified from </w:t>
      </w:r>
      <w:r w:rsidR="00C0186D" w:rsidRPr="001530EE">
        <w:rPr>
          <w:color w:val="auto"/>
        </w:rPr>
        <w:t>Chan, W. W. R. et al.</w:t>
      </w:r>
      <w:hyperlink w:anchor="_ENREF_22" w:tooltip="Chan, 2020 #360" w:history="1">
        <w:r w:rsidR="00C0186D" w:rsidRPr="003362B0">
          <w:rPr>
            <w:rFonts w:asciiTheme="minorHAnsi" w:hAnsiTheme="minorHAnsi" w:cstheme="minorHAnsi"/>
            <w:color w:val="auto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</w:rPr>
          <w:instrText xml:space="preserve"> ADDIN EN.CITE &lt;EndNote&gt;&lt;Cite&gt;&lt;Author&gt;Chan&lt;/Author&gt;&lt;Year&gt;2020&lt;/Year&gt;&lt;RecNum&gt;360&lt;/RecNum&gt;&lt;DisplayText&gt;&lt;style face="superscript"&gt;22&lt;/style&gt;&lt;/DisplayText&gt;&lt;record&gt;&lt;rec-number&gt;360&lt;/rec-number&gt;&lt;foreign-keys&gt;&lt;key app="EN" db-id="rdtevpdpcrtvs0epdswpaexdwvxd9rzp9xdz"&gt;360&lt;/key&gt;&lt;/foreign-keys&gt;&lt;ref-type name="Journal Article"&gt;17&lt;/ref-type&gt;&lt;contributors&gt;&lt;authors&gt;&lt;author&gt;Chan, W. W. R.&lt;/author&gt;&lt;author&gt;Li, W.&lt;/author&gt;&lt;author&gt;Chang, R. C. C.&lt;/author&gt;&lt;author&gt;Lau, K. F.&lt;/author&gt;&lt;/authors&gt;&lt;/contributors&gt;&lt;auth-address&gt;School of Life Sciences, Faculty of Science, The Chinese University of Hong Kong, Hong Kong SAR, China.&amp;#xD;Research Laboratory for Biomedical Optics and Molecular Imaging, Shenzhen Institutes of Advanced Technology, Chinese Academy of Sciences, Shenzhen, China.&amp;#xD;Laboratory of Neurodegenerative Diseases, School of Biomedical Sciences, LKS Faculty of Medicine, and State Key Laboratory of Brain and Cognitive Sciences, The University of Hong Kong, Hong Kong SAR, China.&lt;/auth-address&gt;&lt;titles&gt;&lt;title&gt;ARF6-Rac1 signaling-mediated neurite outgrowth is potentiated by the neuronal adaptor FE65 through orchestrating ARF6 and ELMO1&lt;/title&gt;&lt;secondary-title&gt;FASEB J&lt;/secondary-title&gt;&lt;alt-title&gt;FASEB journal : official publication of the Federation of American Societies for Experimental Biology&lt;/alt-title&gt;&lt;/titles&gt;&lt;periodical&gt;&lt;full-title&gt;FASEB Journal&lt;/full-title&gt;&lt;abbr-1&gt;FASEB J.&lt;/abbr-1&gt;&lt;abbr-2&gt;FASEB J&lt;/abbr-2&gt;&lt;/periodical&gt;&lt;pages&gt;16397-16413&lt;/pages&gt;&lt;volume&gt;34&lt;/volume&gt;&lt;number&gt;12&lt;/number&gt;&lt;dates&gt;&lt;year&gt;2020&lt;/year&gt;&lt;pub-dates&gt;&lt;date&gt;Dec&lt;/date&gt;&lt;/pub-dates&gt;&lt;/dates&gt;&lt;isbn&gt;1530-6860 (Electronic)&amp;#xD;0892-6638 (Linking)&lt;/isbn&gt;&lt;accession-num&gt;33047393&lt;/accession-num&gt;&lt;urls&gt;&lt;related-urls&gt;&lt;url&gt;http://www.ncbi.nlm.nih.gov/pubmed/33047393&lt;/url&gt;&lt;/related-urls&gt;&lt;/urls&gt;&lt;electronic-resource-num&gt;10.1096/fj.202001703R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</w:rPr>
          <w:t>22</w: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end"/>
        </w:r>
      </w:hyperlink>
      <w:r w:rsidR="000C2144">
        <w:rPr>
          <w:rFonts w:asciiTheme="minorHAnsi" w:hAnsiTheme="minorHAnsi" w:cstheme="minorHAnsi"/>
          <w:color w:val="auto"/>
        </w:rPr>
        <w:t>.</w:t>
      </w:r>
    </w:p>
    <w:p w14:paraId="64BE5875" w14:textId="77777777" w:rsidR="00E805D5" w:rsidRPr="001530EE" w:rsidRDefault="00E805D5" w:rsidP="001B1519">
      <w:pPr>
        <w:rPr>
          <w:rFonts w:asciiTheme="minorHAnsi" w:hAnsiTheme="minorHAnsi" w:cstheme="minorHAnsi"/>
          <w:color w:val="auto"/>
        </w:rPr>
      </w:pPr>
    </w:p>
    <w:p w14:paraId="3D26EF5C" w14:textId="6C5F807E" w:rsidR="00E62259" w:rsidRPr="000C2144" w:rsidRDefault="00754DA7" w:rsidP="007C7760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b/>
          <w:bCs/>
          <w:color w:val="auto"/>
        </w:rPr>
        <w:t>Figure 2</w:t>
      </w:r>
      <w:r w:rsidR="00152732" w:rsidRPr="001530EE">
        <w:rPr>
          <w:rFonts w:asciiTheme="minorHAnsi" w:hAnsiTheme="minorHAnsi" w:cstheme="minorHAnsi"/>
          <w:b/>
          <w:bCs/>
          <w:color w:val="auto"/>
        </w:rPr>
        <w:t>:</w:t>
      </w:r>
      <w:r w:rsidRPr="001530E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75EA7" w:rsidRPr="001530EE">
        <w:rPr>
          <w:rFonts w:asciiTheme="minorHAnsi" w:hAnsiTheme="minorHAnsi" w:cstheme="minorHAnsi"/>
          <w:b/>
          <w:bCs/>
          <w:color w:val="auto"/>
        </w:rPr>
        <w:t>Express</w:t>
      </w:r>
      <w:r w:rsidR="000200D4" w:rsidRPr="001530EE">
        <w:rPr>
          <w:rFonts w:asciiTheme="minorHAnsi" w:hAnsiTheme="minorHAnsi" w:cstheme="minorHAnsi"/>
          <w:b/>
          <w:bCs/>
          <w:color w:val="auto"/>
        </w:rPr>
        <w:t>ion</w:t>
      </w:r>
      <w:r w:rsidR="00075EA7" w:rsidRPr="001530EE">
        <w:rPr>
          <w:rFonts w:asciiTheme="minorHAnsi" w:hAnsiTheme="minorHAnsi" w:cstheme="minorHAnsi"/>
          <w:b/>
          <w:bCs/>
          <w:color w:val="auto"/>
        </w:rPr>
        <w:t xml:space="preserve"> of FE65 promotes ARF6-mediated </w:t>
      </w:r>
      <w:r w:rsidR="000200D4" w:rsidRPr="001530EE">
        <w:rPr>
          <w:rFonts w:asciiTheme="minorHAnsi" w:hAnsiTheme="minorHAnsi" w:cstheme="minorHAnsi"/>
          <w:b/>
          <w:bCs/>
          <w:color w:val="auto"/>
        </w:rPr>
        <w:t>endocytic recycling of ELMO1</w:t>
      </w:r>
      <w:r w:rsidR="00152732" w:rsidRPr="001530EE">
        <w:rPr>
          <w:rFonts w:asciiTheme="minorHAnsi" w:hAnsiTheme="minorHAnsi" w:cstheme="minorHAnsi"/>
          <w:b/>
          <w:bCs/>
          <w:color w:val="auto"/>
        </w:rPr>
        <w:t>.</w:t>
      </w:r>
      <w:r w:rsidR="000C214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E76A8" w:rsidRPr="000C2144">
        <w:rPr>
          <w:rFonts w:asciiTheme="minorHAnsi" w:hAnsiTheme="minorHAnsi" w:cstheme="minorHAnsi"/>
          <w:color w:val="auto"/>
        </w:rPr>
        <w:t>(</w:t>
      </w:r>
      <w:r w:rsidR="009E76A8" w:rsidRPr="001530EE">
        <w:rPr>
          <w:rFonts w:asciiTheme="minorHAnsi" w:hAnsiTheme="minorHAnsi" w:cstheme="minorHAnsi"/>
          <w:b/>
          <w:bCs/>
          <w:color w:val="auto"/>
        </w:rPr>
        <w:t>A</w:t>
      </w:r>
      <w:r w:rsidR="009E76A8" w:rsidRPr="001530EE">
        <w:rPr>
          <w:rFonts w:asciiTheme="minorHAnsi" w:hAnsiTheme="minorHAnsi" w:cstheme="minorHAnsi"/>
          <w:color w:val="auto"/>
        </w:rPr>
        <w:t xml:space="preserve">) </w:t>
      </w:r>
      <w:r w:rsidR="00414B8D" w:rsidRPr="001530EE">
        <w:rPr>
          <w:rFonts w:asciiTheme="minorHAnsi" w:hAnsiTheme="minorHAnsi" w:cstheme="minorHAnsi"/>
          <w:color w:val="auto"/>
        </w:rPr>
        <w:t>The cells transfected with either ELMO1, ELMO1 + ARF6 Q67L</w:t>
      </w:r>
      <w:r w:rsidR="00216C4E" w:rsidRPr="001530EE">
        <w:rPr>
          <w:rFonts w:asciiTheme="minorHAnsi" w:hAnsiTheme="minorHAnsi" w:cstheme="minorHAnsi"/>
          <w:color w:val="auto"/>
        </w:rPr>
        <w:t>,</w:t>
      </w:r>
      <w:r w:rsidR="00414B8D" w:rsidRPr="001530EE">
        <w:rPr>
          <w:rFonts w:asciiTheme="minorHAnsi" w:hAnsiTheme="minorHAnsi" w:cstheme="minorHAnsi"/>
          <w:color w:val="auto"/>
        </w:rPr>
        <w:t xml:space="preserve"> or ELMO1 + ARF6 Q67L + FE65 were fractionated using density gradient ultracentrifugation. </w:t>
      </w:r>
      <w:r w:rsidR="00423F5E" w:rsidRPr="001530EE">
        <w:rPr>
          <w:rFonts w:asciiTheme="minorHAnsi" w:hAnsiTheme="minorHAnsi" w:cstheme="minorHAnsi"/>
          <w:color w:val="auto"/>
        </w:rPr>
        <w:t xml:space="preserve">All the fractions were </w:t>
      </w:r>
      <w:r w:rsidR="00054353" w:rsidRPr="001530EE">
        <w:rPr>
          <w:rFonts w:asciiTheme="minorHAnsi" w:hAnsiTheme="minorHAnsi" w:cstheme="minorHAnsi"/>
          <w:color w:val="auto"/>
        </w:rPr>
        <w:t xml:space="preserve">subjected to </w:t>
      </w:r>
      <w:r w:rsidR="007B483D" w:rsidRPr="001530EE">
        <w:rPr>
          <w:rFonts w:asciiTheme="minorHAnsi" w:hAnsiTheme="minorHAnsi" w:cstheme="minorHAnsi"/>
          <w:color w:val="auto"/>
        </w:rPr>
        <w:t xml:space="preserve">western </w:t>
      </w:r>
      <w:r w:rsidR="002B3A7E" w:rsidRPr="001530EE">
        <w:rPr>
          <w:rFonts w:asciiTheme="minorHAnsi" w:hAnsiTheme="minorHAnsi" w:cstheme="minorHAnsi"/>
          <w:color w:val="auto"/>
        </w:rPr>
        <w:t>blotting for analyzing the distribution</w:t>
      </w:r>
      <w:r w:rsidR="00754402" w:rsidRPr="001530EE">
        <w:rPr>
          <w:rFonts w:asciiTheme="minorHAnsi" w:hAnsiTheme="minorHAnsi" w:cstheme="minorHAnsi"/>
          <w:color w:val="auto"/>
        </w:rPr>
        <w:t>s</w:t>
      </w:r>
      <w:r w:rsidR="002B3A7E" w:rsidRPr="001530EE">
        <w:rPr>
          <w:rFonts w:asciiTheme="minorHAnsi" w:hAnsiTheme="minorHAnsi" w:cstheme="minorHAnsi"/>
          <w:color w:val="auto"/>
        </w:rPr>
        <w:t xml:space="preserve"> of ELMO1, ARF6 Q67L</w:t>
      </w:r>
      <w:r w:rsidR="00216C4E" w:rsidRPr="001530EE">
        <w:rPr>
          <w:rFonts w:asciiTheme="minorHAnsi" w:hAnsiTheme="minorHAnsi" w:cstheme="minorHAnsi"/>
          <w:color w:val="auto"/>
        </w:rPr>
        <w:t>,</w:t>
      </w:r>
      <w:r w:rsidR="002B3A7E" w:rsidRPr="001530EE">
        <w:rPr>
          <w:rFonts w:asciiTheme="minorHAnsi" w:hAnsiTheme="minorHAnsi" w:cstheme="minorHAnsi"/>
          <w:color w:val="auto"/>
        </w:rPr>
        <w:t xml:space="preserve"> and </w:t>
      </w:r>
      <w:r w:rsidR="00754402" w:rsidRPr="001530EE">
        <w:rPr>
          <w:rFonts w:asciiTheme="minorHAnsi" w:hAnsiTheme="minorHAnsi" w:cstheme="minorHAnsi"/>
          <w:color w:val="auto"/>
        </w:rPr>
        <w:t xml:space="preserve">FE65. </w:t>
      </w:r>
      <w:r w:rsidR="009E31DB" w:rsidRPr="001530EE">
        <w:rPr>
          <w:rFonts w:asciiTheme="minorHAnsi" w:hAnsiTheme="minorHAnsi" w:cstheme="minorHAnsi"/>
          <w:color w:val="auto"/>
        </w:rPr>
        <w:t xml:space="preserve">Fraction 1 is the less dense top fraction, while fraction 12 is the denser bottom fraction. </w:t>
      </w:r>
      <w:r w:rsidR="00754402" w:rsidRPr="001530EE">
        <w:rPr>
          <w:rFonts w:asciiTheme="minorHAnsi" w:hAnsiTheme="minorHAnsi" w:cstheme="minorHAnsi"/>
          <w:color w:val="auto"/>
        </w:rPr>
        <w:t>(</w:t>
      </w:r>
      <w:r w:rsidR="00754402" w:rsidRPr="001530EE">
        <w:rPr>
          <w:rFonts w:asciiTheme="minorHAnsi" w:hAnsiTheme="minorHAnsi" w:cstheme="minorHAnsi"/>
          <w:b/>
          <w:bCs/>
          <w:color w:val="auto"/>
        </w:rPr>
        <w:t>B</w:t>
      </w:r>
      <w:r w:rsidR="00754402" w:rsidRPr="001530EE">
        <w:rPr>
          <w:rFonts w:asciiTheme="minorHAnsi" w:hAnsiTheme="minorHAnsi" w:cstheme="minorHAnsi"/>
          <w:color w:val="auto"/>
        </w:rPr>
        <w:t xml:space="preserve">) </w:t>
      </w:r>
      <w:r w:rsidR="00DE1351" w:rsidRPr="001530EE">
        <w:rPr>
          <w:rFonts w:asciiTheme="minorHAnsi" w:hAnsiTheme="minorHAnsi" w:cstheme="minorHAnsi"/>
          <w:color w:val="auto"/>
        </w:rPr>
        <w:t>The</w:t>
      </w:r>
      <w:r w:rsidR="00D73D8F" w:rsidRPr="001530EE">
        <w:rPr>
          <w:rFonts w:asciiTheme="minorHAnsi" w:hAnsiTheme="minorHAnsi" w:cstheme="minorHAnsi"/>
          <w:color w:val="auto"/>
        </w:rPr>
        <w:t xml:space="preserve"> </w:t>
      </w:r>
      <w:r w:rsidR="00677F58" w:rsidRPr="001530EE">
        <w:rPr>
          <w:rFonts w:asciiTheme="minorHAnsi" w:hAnsiTheme="minorHAnsi" w:cstheme="minorHAnsi"/>
          <w:color w:val="auto"/>
        </w:rPr>
        <w:t xml:space="preserve">Rab11-positive fraction 7 </w:t>
      </w:r>
      <w:r w:rsidR="00826701" w:rsidRPr="001530EE">
        <w:rPr>
          <w:rFonts w:asciiTheme="minorHAnsi" w:hAnsiTheme="minorHAnsi" w:cstheme="minorHAnsi"/>
          <w:color w:val="auto"/>
        </w:rPr>
        <w:t>from different transfections w</w:t>
      </w:r>
      <w:r w:rsidR="005042A0" w:rsidRPr="001530EE">
        <w:rPr>
          <w:rFonts w:asciiTheme="minorHAnsi" w:hAnsiTheme="minorHAnsi" w:cstheme="minorHAnsi"/>
          <w:color w:val="auto"/>
        </w:rPr>
        <w:t>as</w:t>
      </w:r>
      <w:r w:rsidR="00826701" w:rsidRPr="001530EE">
        <w:rPr>
          <w:rFonts w:asciiTheme="minorHAnsi" w:hAnsiTheme="minorHAnsi" w:cstheme="minorHAnsi"/>
          <w:color w:val="auto"/>
        </w:rPr>
        <w:t xml:space="preserve"> analyzed</w:t>
      </w:r>
      <w:r w:rsidR="001852FA" w:rsidRPr="001530EE">
        <w:rPr>
          <w:rFonts w:asciiTheme="minorHAnsi" w:hAnsiTheme="minorHAnsi" w:cstheme="minorHAnsi"/>
          <w:color w:val="auto"/>
        </w:rPr>
        <w:t xml:space="preserve"> with Western blotting</w:t>
      </w:r>
      <w:r w:rsidR="00826701" w:rsidRPr="001530EE">
        <w:rPr>
          <w:rFonts w:asciiTheme="minorHAnsi" w:hAnsiTheme="minorHAnsi" w:cstheme="minorHAnsi"/>
          <w:color w:val="auto"/>
        </w:rPr>
        <w:t xml:space="preserve"> </w:t>
      </w:r>
      <w:r w:rsidR="001852FA" w:rsidRPr="001530EE">
        <w:rPr>
          <w:rFonts w:asciiTheme="minorHAnsi" w:hAnsiTheme="minorHAnsi" w:cstheme="minorHAnsi"/>
          <w:color w:val="auto"/>
        </w:rPr>
        <w:t>to evaluate</w:t>
      </w:r>
      <w:r w:rsidR="00826701" w:rsidRPr="001530EE">
        <w:rPr>
          <w:rFonts w:asciiTheme="minorHAnsi" w:hAnsiTheme="minorHAnsi" w:cstheme="minorHAnsi"/>
          <w:color w:val="auto"/>
        </w:rPr>
        <w:t xml:space="preserve"> the levels of ELMO1 and ARF6 Q67L</w:t>
      </w:r>
      <w:r w:rsidR="00F82FCF" w:rsidRPr="001530EE">
        <w:rPr>
          <w:rFonts w:asciiTheme="minorHAnsi" w:hAnsiTheme="minorHAnsi" w:cstheme="minorHAnsi"/>
          <w:color w:val="auto"/>
        </w:rPr>
        <w:t xml:space="preserve">. The amount of ELMO1 in fraction </w:t>
      </w:r>
      <w:r w:rsidR="00BF21D6" w:rsidRPr="001530EE">
        <w:rPr>
          <w:rFonts w:asciiTheme="minorHAnsi" w:hAnsiTheme="minorHAnsi" w:cstheme="minorHAnsi"/>
          <w:color w:val="auto"/>
        </w:rPr>
        <w:t xml:space="preserve">7 was elevated </w:t>
      </w:r>
      <w:r w:rsidR="00DA762E" w:rsidRPr="001530EE">
        <w:rPr>
          <w:rFonts w:asciiTheme="minorHAnsi" w:hAnsiTheme="minorHAnsi" w:cstheme="minorHAnsi"/>
          <w:color w:val="auto"/>
        </w:rPr>
        <w:t xml:space="preserve">when the cells were co-transfecting with ARF6 Q67L. </w:t>
      </w:r>
      <w:r w:rsidR="002A24A6" w:rsidRPr="001530EE">
        <w:rPr>
          <w:rFonts w:asciiTheme="minorHAnsi" w:hAnsiTheme="minorHAnsi" w:cstheme="minorHAnsi"/>
          <w:color w:val="auto"/>
        </w:rPr>
        <w:t>Co-expression of ARF6 Q67L and FE65 further increase</w:t>
      </w:r>
      <w:r w:rsidR="000D37F3" w:rsidRPr="001530EE">
        <w:rPr>
          <w:rFonts w:asciiTheme="minorHAnsi" w:hAnsiTheme="minorHAnsi" w:cstheme="minorHAnsi"/>
          <w:color w:val="auto"/>
        </w:rPr>
        <w:t>s</w:t>
      </w:r>
      <w:r w:rsidR="002A24A6" w:rsidRPr="001530EE">
        <w:rPr>
          <w:rFonts w:asciiTheme="minorHAnsi" w:hAnsiTheme="minorHAnsi" w:cstheme="minorHAnsi"/>
          <w:color w:val="auto"/>
        </w:rPr>
        <w:t xml:space="preserve"> the amount of ELMO1 in</w:t>
      </w:r>
      <w:r w:rsidR="000D37F3" w:rsidRPr="001530EE">
        <w:rPr>
          <w:rFonts w:asciiTheme="minorHAnsi" w:hAnsiTheme="minorHAnsi" w:cstheme="minorHAnsi"/>
          <w:color w:val="auto"/>
        </w:rPr>
        <w:t xml:space="preserve"> the</w:t>
      </w:r>
      <w:r w:rsidR="002A24A6" w:rsidRPr="001530EE">
        <w:rPr>
          <w:rFonts w:asciiTheme="minorHAnsi" w:hAnsiTheme="minorHAnsi" w:cstheme="minorHAnsi"/>
          <w:color w:val="auto"/>
        </w:rPr>
        <w:t xml:space="preserve"> </w:t>
      </w:r>
      <w:r w:rsidR="00AC68F6" w:rsidRPr="001530EE">
        <w:rPr>
          <w:rFonts w:asciiTheme="minorHAnsi" w:hAnsiTheme="minorHAnsi" w:cstheme="minorHAnsi"/>
          <w:color w:val="auto"/>
        </w:rPr>
        <w:t>fraction.</w:t>
      </w:r>
      <w:r w:rsidR="00152732" w:rsidRPr="001530EE">
        <w:rPr>
          <w:rFonts w:asciiTheme="minorHAnsi" w:hAnsiTheme="minorHAnsi" w:cstheme="minorHAnsi"/>
          <w:color w:val="auto"/>
        </w:rPr>
        <w:t xml:space="preserve"> (</w:t>
      </w:r>
      <w:r w:rsidR="00152732" w:rsidRPr="001530EE">
        <w:rPr>
          <w:rFonts w:asciiTheme="minorHAnsi" w:hAnsiTheme="minorHAnsi" w:cstheme="minorHAnsi"/>
          <w:b/>
          <w:bCs/>
          <w:color w:val="auto"/>
        </w:rPr>
        <w:t>C</w:t>
      </w:r>
      <w:r w:rsidR="00152732" w:rsidRPr="001530EE">
        <w:rPr>
          <w:rFonts w:asciiTheme="minorHAnsi" w:hAnsiTheme="minorHAnsi" w:cstheme="minorHAnsi"/>
          <w:color w:val="auto"/>
        </w:rPr>
        <w:t>)</w:t>
      </w:r>
      <w:r w:rsidR="004472FF" w:rsidRPr="001530EE">
        <w:rPr>
          <w:rFonts w:asciiTheme="minorHAnsi" w:hAnsiTheme="minorHAnsi" w:cstheme="minorHAnsi"/>
          <w:color w:val="auto"/>
        </w:rPr>
        <w:t xml:space="preserve"> </w:t>
      </w:r>
      <w:r w:rsidR="00AE0B99" w:rsidRPr="001530EE">
        <w:rPr>
          <w:rFonts w:asciiTheme="minorHAnsi" w:hAnsiTheme="minorHAnsi" w:cstheme="minorHAnsi"/>
          <w:color w:val="auto"/>
        </w:rPr>
        <w:t>Wildtype HEK293 was transfected with ELMO1 or ELMO1 + ARF6 Q67L, whereas FE65 KO HEK293 was transfected with ELMO1 + ARF6 Q67L. The ARF6-mediated ELMO1</w:t>
      </w:r>
      <w:r w:rsidR="001852FA" w:rsidRPr="001530EE">
        <w:rPr>
          <w:rFonts w:asciiTheme="minorHAnsi" w:hAnsiTheme="minorHAnsi" w:cstheme="minorHAnsi"/>
          <w:color w:val="auto"/>
        </w:rPr>
        <w:t xml:space="preserve"> enrichment</w:t>
      </w:r>
      <w:r w:rsidR="00AE0B99" w:rsidRPr="001530EE">
        <w:rPr>
          <w:rFonts w:asciiTheme="minorHAnsi" w:hAnsiTheme="minorHAnsi" w:cstheme="minorHAnsi"/>
          <w:color w:val="auto"/>
        </w:rPr>
        <w:t xml:space="preserve"> in fraction 7 significantly diminished in FE65 KO cells.</w:t>
      </w:r>
      <w:r w:rsidR="00152732" w:rsidRPr="001530EE">
        <w:rPr>
          <w:rFonts w:asciiTheme="minorHAnsi" w:hAnsiTheme="minorHAnsi" w:cstheme="minorHAnsi"/>
          <w:color w:val="auto"/>
        </w:rPr>
        <w:t xml:space="preserve"> (</w:t>
      </w:r>
      <w:r w:rsidR="00152732" w:rsidRPr="001530EE">
        <w:rPr>
          <w:rFonts w:asciiTheme="minorHAnsi" w:hAnsiTheme="minorHAnsi" w:cstheme="minorHAnsi"/>
          <w:b/>
          <w:bCs/>
          <w:color w:val="auto"/>
        </w:rPr>
        <w:t>B</w:t>
      </w:r>
      <w:r w:rsidR="007B483D" w:rsidRPr="001530EE">
        <w:rPr>
          <w:rFonts w:asciiTheme="minorHAnsi" w:hAnsiTheme="minorHAnsi" w:cstheme="minorHAnsi"/>
          <w:b/>
          <w:bCs/>
          <w:color w:val="auto"/>
        </w:rPr>
        <w:t>–</w:t>
      </w:r>
      <w:r w:rsidR="00152732" w:rsidRPr="001530EE">
        <w:rPr>
          <w:rFonts w:asciiTheme="minorHAnsi" w:hAnsiTheme="minorHAnsi" w:cstheme="minorHAnsi"/>
          <w:b/>
          <w:bCs/>
          <w:color w:val="auto"/>
        </w:rPr>
        <w:t>C</w:t>
      </w:r>
      <w:r w:rsidR="00152732" w:rsidRPr="001530EE">
        <w:rPr>
          <w:rFonts w:asciiTheme="minorHAnsi" w:hAnsiTheme="minorHAnsi" w:cstheme="minorHAnsi"/>
          <w:color w:val="auto"/>
        </w:rPr>
        <w:t xml:space="preserve">) </w:t>
      </w:r>
      <w:r w:rsidR="00F17617" w:rsidRPr="001530EE">
        <w:rPr>
          <w:rFonts w:asciiTheme="minorHAnsi" w:hAnsiTheme="minorHAnsi" w:cstheme="minorHAnsi"/>
          <w:color w:val="auto"/>
        </w:rPr>
        <w:t>R</w:t>
      </w:r>
      <w:r w:rsidR="00BA5DCC" w:rsidRPr="001530EE">
        <w:rPr>
          <w:rFonts w:asciiTheme="minorHAnsi" w:hAnsiTheme="minorHAnsi" w:cstheme="minorHAnsi"/>
          <w:color w:val="auto"/>
        </w:rPr>
        <w:t xml:space="preserve">ecycling endosome marker </w:t>
      </w:r>
      <w:r w:rsidR="00552548" w:rsidRPr="001530EE">
        <w:rPr>
          <w:rFonts w:asciiTheme="minorHAnsi" w:hAnsiTheme="minorHAnsi" w:cstheme="minorHAnsi"/>
          <w:color w:val="auto"/>
        </w:rPr>
        <w:t>Rab</w:t>
      </w:r>
      <w:r w:rsidR="00987DBE" w:rsidRPr="001530EE">
        <w:rPr>
          <w:rFonts w:asciiTheme="minorHAnsi" w:hAnsiTheme="minorHAnsi" w:cstheme="minorHAnsi"/>
          <w:color w:val="auto"/>
        </w:rPr>
        <w:t>11</w:t>
      </w:r>
      <w:r w:rsidR="00FE54B8" w:rsidRPr="001530EE">
        <w:rPr>
          <w:rFonts w:asciiTheme="minorHAnsi" w:hAnsiTheme="minorHAnsi" w:cstheme="minorHAnsi"/>
          <w:color w:val="auto"/>
        </w:rPr>
        <w:t xml:space="preserve"> (1:500)</w:t>
      </w:r>
      <w:r w:rsidR="00987DBE" w:rsidRPr="001530EE">
        <w:rPr>
          <w:rFonts w:asciiTheme="minorHAnsi" w:hAnsiTheme="minorHAnsi" w:cstheme="minorHAnsi"/>
          <w:color w:val="auto"/>
        </w:rPr>
        <w:t xml:space="preserve"> and</w:t>
      </w:r>
      <w:r w:rsidR="00BA5DCC" w:rsidRPr="001530EE">
        <w:rPr>
          <w:rFonts w:asciiTheme="minorHAnsi" w:hAnsiTheme="minorHAnsi" w:cstheme="minorHAnsi"/>
          <w:color w:val="auto"/>
        </w:rPr>
        <w:t xml:space="preserve"> cytosol marker</w:t>
      </w:r>
      <w:r w:rsidR="00987DBE" w:rsidRPr="001530EE">
        <w:rPr>
          <w:rFonts w:asciiTheme="minorHAnsi" w:hAnsiTheme="minorHAnsi" w:cstheme="minorHAnsi"/>
          <w:color w:val="auto"/>
        </w:rPr>
        <w:t xml:space="preserve"> GAPDH</w:t>
      </w:r>
      <w:r w:rsidR="00FE54B8" w:rsidRPr="001530EE">
        <w:rPr>
          <w:rFonts w:asciiTheme="minorHAnsi" w:hAnsiTheme="minorHAnsi" w:cstheme="minorHAnsi"/>
          <w:color w:val="auto"/>
        </w:rPr>
        <w:t xml:space="preserve"> (1:10,000)</w:t>
      </w:r>
      <w:r w:rsidR="00F17617" w:rsidRPr="001530EE">
        <w:rPr>
          <w:rFonts w:asciiTheme="minorHAnsi" w:hAnsiTheme="minorHAnsi" w:cstheme="minorHAnsi"/>
          <w:color w:val="auto"/>
        </w:rPr>
        <w:t xml:space="preserve"> were probed</w:t>
      </w:r>
      <w:r w:rsidR="00573FFC" w:rsidRPr="001530EE">
        <w:rPr>
          <w:rFonts w:asciiTheme="minorHAnsi" w:hAnsiTheme="minorHAnsi" w:cstheme="minorHAnsi"/>
          <w:color w:val="auto"/>
        </w:rPr>
        <w:t>.</w:t>
      </w:r>
      <w:r w:rsidR="00E8256C" w:rsidRPr="001530EE">
        <w:rPr>
          <w:rFonts w:asciiTheme="minorHAnsi" w:hAnsiTheme="minorHAnsi" w:cstheme="minorHAnsi"/>
          <w:color w:val="auto"/>
        </w:rPr>
        <w:t xml:space="preserve"> ELMO1, FE65</w:t>
      </w:r>
      <w:r w:rsidR="000C2144">
        <w:rPr>
          <w:rFonts w:asciiTheme="minorHAnsi" w:hAnsiTheme="minorHAnsi" w:cstheme="minorHAnsi"/>
          <w:color w:val="auto"/>
        </w:rPr>
        <w:t>,</w:t>
      </w:r>
      <w:r w:rsidR="00E8256C" w:rsidRPr="000C2144">
        <w:rPr>
          <w:rFonts w:asciiTheme="minorHAnsi" w:hAnsiTheme="minorHAnsi" w:cstheme="minorHAnsi"/>
          <w:color w:val="auto"/>
        </w:rPr>
        <w:t xml:space="preserve"> and ARF6 Q67L were detected with </w:t>
      </w:r>
      <w:r w:rsidR="004B52E9" w:rsidRPr="000C2144">
        <w:rPr>
          <w:rFonts w:asciiTheme="minorHAnsi" w:hAnsiTheme="minorHAnsi" w:cstheme="minorHAnsi"/>
          <w:color w:val="auto"/>
        </w:rPr>
        <w:t>anti-ELMO1 B-7 (1:1000), anti-FE65 E-20 (1:1000)</w:t>
      </w:r>
      <w:r w:rsidR="000C2144">
        <w:rPr>
          <w:rFonts w:asciiTheme="minorHAnsi" w:hAnsiTheme="minorHAnsi" w:cstheme="minorHAnsi"/>
          <w:color w:val="auto"/>
        </w:rPr>
        <w:t>,</w:t>
      </w:r>
      <w:r w:rsidR="004B52E9" w:rsidRPr="000C2144">
        <w:rPr>
          <w:rFonts w:asciiTheme="minorHAnsi" w:hAnsiTheme="minorHAnsi" w:cstheme="minorHAnsi"/>
          <w:color w:val="auto"/>
        </w:rPr>
        <w:t xml:space="preserve"> and anti-</w:t>
      </w:r>
      <w:proofErr w:type="spellStart"/>
      <w:r w:rsidR="004B52E9" w:rsidRPr="000C2144">
        <w:rPr>
          <w:rFonts w:asciiTheme="minorHAnsi" w:hAnsiTheme="minorHAnsi" w:cstheme="minorHAnsi"/>
          <w:color w:val="auto"/>
        </w:rPr>
        <w:t>myc</w:t>
      </w:r>
      <w:proofErr w:type="spellEnd"/>
      <w:r w:rsidR="004B52E9" w:rsidRPr="000C2144">
        <w:rPr>
          <w:rFonts w:asciiTheme="minorHAnsi" w:hAnsiTheme="minorHAnsi" w:cstheme="minorHAnsi"/>
          <w:color w:val="auto"/>
        </w:rPr>
        <w:t xml:space="preserve"> 9B11 (1:5000), respectively</w:t>
      </w:r>
      <w:r w:rsidR="004B52E9" w:rsidRPr="001530EE">
        <w:rPr>
          <w:rFonts w:asciiTheme="minorHAnsi" w:hAnsiTheme="minorHAnsi" w:cstheme="minorHAnsi"/>
          <w:color w:val="auto"/>
        </w:rPr>
        <w:t xml:space="preserve">. </w:t>
      </w:r>
      <w:r w:rsidR="00FA6D07" w:rsidRPr="001530EE">
        <w:rPr>
          <w:rFonts w:asciiTheme="minorHAnsi" w:hAnsiTheme="minorHAnsi" w:cstheme="minorHAnsi"/>
          <w:color w:val="auto"/>
        </w:rPr>
        <w:t>The</w:t>
      </w:r>
      <w:r w:rsidR="005914DD" w:rsidRPr="001530EE">
        <w:rPr>
          <w:rFonts w:asciiTheme="minorHAnsi" w:hAnsiTheme="minorHAnsi" w:cstheme="minorHAnsi"/>
          <w:color w:val="auto"/>
        </w:rPr>
        <w:t xml:space="preserve"> relative level </w:t>
      </w:r>
      <w:r w:rsidR="00812E12" w:rsidRPr="001530EE">
        <w:rPr>
          <w:rFonts w:asciiTheme="minorHAnsi" w:hAnsiTheme="minorHAnsi" w:cstheme="minorHAnsi"/>
          <w:color w:val="auto"/>
        </w:rPr>
        <w:t xml:space="preserve">of ELMO1 </w:t>
      </w:r>
      <w:r w:rsidR="00355FA6" w:rsidRPr="001530EE">
        <w:rPr>
          <w:rFonts w:asciiTheme="minorHAnsi" w:hAnsiTheme="minorHAnsi" w:cstheme="minorHAnsi"/>
          <w:color w:val="auto"/>
        </w:rPr>
        <w:t>in fraction 7 was expressed as the</w:t>
      </w:r>
      <w:r w:rsidR="0071252A" w:rsidRPr="001530EE">
        <w:rPr>
          <w:rFonts w:asciiTheme="minorHAnsi" w:hAnsiTheme="minorHAnsi" w:cstheme="minorHAnsi"/>
          <w:color w:val="auto"/>
        </w:rPr>
        <w:t xml:space="preserve"> densitometric </w:t>
      </w:r>
      <w:r w:rsidR="00355FA6" w:rsidRPr="001530EE">
        <w:rPr>
          <w:rFonts w:asciiTheme="minorHAnsi" w:hAnsiTheme="minorHAnsi" w:cstheme="minorHAnsi"/>
          <w:color w:val="auto"/>
        </w:rPr>
        <w:t>ratio</w:t>
      </w:r>
      <w:r w:rsidR="0071252A" w:rsidRPr="001530EE">
        <w:rPr>
          <w:rFonts w:asciiTheme="minorHAnsi" w:hAnsiTheme="minorHAnsi" w:cstheme="minorHAnsi"/>
          <w:color w:val="auto"/>
        </w:rPr>
        <w:t xml:space="preserve"> </w:t>
      </w:r>
      <w:r w:rsidR="005A547E" w:rsidRPr="001530EE">
        <w:rPr>
          <w:rFonts w:asciiTheme="minorHAnsi" w:hAnsiTheme="minorHAnsi" w:cstheme="minorHAnsi"/>
          <w:color w:val="auto"/>
        </w:rPr>
        <w:t xml:space="preserve">of the ELMO1 </w:t>
      </w:r>
      <w:r w:rsidR="007F3FE5" w:rsidRPr="001530EE">
        <w:rPr>
          <w:rFonts w:asciiTheme="minorHAnsi" w:hAnsiTheme="minorHAnsi" w:cstheme="minorHAnsi"/>
          <w:color w:val="auto"/>
        </w:rPr>
        <w:t xml:space="preserve">in </w:t>
      </w:r>
      <w:r w:rsidR="00E45E65" w:rsidRPr="001530EE">
        <w:rPr>
          <w:rFonts w:asciiTheme="minorHAnsi" w:hAnsiTheme="minorHAnsi" w:cstheme="minorHAnsi"/>
          <w:color w:val="auto"/>
        </w:rPr>
        <w:t>fraction 7</w:t>
      </w:r>
      <w:r w:rsidR="00704AAB" w:rsidRPr="001530EE">
        <w:rPr>
          <w:rFonts w:asciiTheme="minorHAnsi" w:hAnsiTheme="minorHAnsi" w:cstheme="minorHAnsi"/>
          <w:color w:val="auto"/>
        </w:rPr>
        <w:t>/</w:t>
      </w:r>
      <w:r w:rsidR="00E45E65" w:rsidRPr="001530EE">
        <w:rPr>
          <w:rFonts w:asciiTheme="minorHAnsi" w:hAnsiTheme="minorHAnsi" w:cstheme="minorHAnsi"/>
          <w:color w:val="auto"/>
        </w:rPr>
        <w:t xml:space="preserve">total </w:t>
      </w:r>
      <w:r w:rsidR="00924FD9" w:rsidRPr="001530EE">
        <w:rPr>
          <w:rFonts w:asciiTheme="minorHAnsi" w:hAnsiTheme="minorHAnsi" w:cstheme="minorHAnsi"/>
          <w:color w:val="auto"/>
        </w:rPr>
        <w:t>ELMO1</w:t>
      </w:r>
      <w:r w:rsidR="00EB39C2" w:rsidRPr="001530EE">
        <w:rPr>
          <w:rFonts w:asciiTheme="minorHAnsi" w:hAnsiTheme="minorHAnsi" w:cstheme="minorHAnsi"/>
          <w:color w:val="auto"/>
        </w:rPr>
        <w:t xml:space="preserve">. </w:t>
      </w:r>
      <w:r w:rsidR="00924FD9" w:rsidRPr="001530EE">
        <w:rPr>
          <w:rFonts w:asciiTheme="minorHAnsi" w:hAnsiTheme="minorHAnsi" w:cstheme="minorHAnsi"/>
          <w:color w:val="auto"/>
        </w:rPr>
        <w:t xml:space="preserve">Data for the bar chart were obtained from </w:t>
      </w:r>
      <w:r w:rsidR="00E00895" w:rsidRPr="001530EE">
        <w:rPr>
          <w:rFonts w:asciiTheme="minorHAnsi" w:hAnsiTheme="minorHAnsi" w:cstheme="minorHAnsi"/>
          <w:color w:val="auto"/>
        </w:rPr>
        <w:t xml:space="preserve">three independent experiments. </w:t>
      </w:r>
      <w:r w:rsidR="008E3AC6" w:rsidRPr="001530EE">
        <w:rPr>
          <w:rFonts w:asciiTheme="minorHAnsi" w:hAnsiTheme="minorHAnsi" w:cstheme="minorHAnsi"/>
          <w:color w:val="auto"/>
        </w:rPr>
        <w:t>O</w:t>
      </w:r>
      <w:r w:rsidR="002320AF" w:rsidRPr="001530EE">
        <w:rPr>
          <w:rFonts w:asciiTheme="minorHAnsi" w:hAnsiTheme="minorHAnsi" w:cstheme="minorHAnsi"/>
          <w:color w:val="auto"/>
        </w:rPr>
        <w:t xml:space="preserve">ne-way ANOVA with Bonferroni </w:t>
      </w:r>
      <w:r w:rsidR="002320AF" w:rsidRPr="001530EE">
        <w:rPr>
          <w:rFonts w:asciiTheme="minorHAnsi" w:hAnsiTheme="minorHAnsi" w:cstheme="minorHAnsi"/>
          <w:color w:val="auto"/>
        </w:rPr>
        <w:lastRenderedPageBreak/>
        <w:t>post hoc test</w:t>
      </w:r>
      <w:r w:rsidR="00A87B6D" w:rsidRPr="001530EE">
        <w:rPr>
          <w:rFonts w:asciiTheme="minorHAnsi" w:hAnsiTheme="minorHAnsi" w:cstheme="minorHAnsi"/>
          <w:color w:val="auto"/>
        </w:rPr>
        <w:t xml:space="preserve"> was employed for statistic</w:t>
      </w:r>
      <w:r w:rsidR="007B483D" w:rsidRPr="001530EE">
        <w:rPr>
          <w:rFonts w:asciiTheme="minorHAnsi" w:hAnsiTheme="minorHAnsi" w:cstheme="minorHAnsi"/>
          <w:color w:val="auto"/>
        </w:rPr>
        <w:t>al</w:t>
      </w:r>
      <w:r w:rsidR="00A87B6D" w:rsidRPr="001530EE">
        <w:rPr>
          <w:rFonts w:asciiTheme="minorHAnsi" w:hAnsiTheme="minorHAnsi" w:cstheme="minorHAnsi"/>
          <w:color w:val="auto"/>
        </w:rPr>
        <w:t xml:space="preserve"> analysis</w:t>
      </w:r>
      <w:r w:rsidR="002320AF" w:rsidRPr="001530EE">
        <w:rPr>
          <w:rFonts w:asciiTheme="minorHAnsi" w:hAnsiTheme="minorHAnsi" w:cstheme="minorHAnsi"/>
          <w:color w:val="auto"/>
        </w:rPr>
        <w:t>. *p</w:t>
      </w:r>
      <w:r w:rsidR="007B483D" w:rsidRPr="001530EE">
        <w:rPr>
          <w:rFonts w:asciiTheme="minorHAnsi" w:hAnsiTheme="minorHAnsi" w:cstheme="minorHAnsi"/>
          <w:color w:val="auto"/>
        </w:rPr>
        <w:t xml:space="preserve"> </w:t>
      </w:r>
      <w:r w:rsidR="002320AF" w:rsidRPr="001530EE">
        <w:rPr>
          <w:rFonts w:asciiTheme="minorHAnsi" w:hAnsiTheme="minorHAnsi" w:cstheme="minorHAnsi"/>
          <w:color w:val="auto"/>
        </w:rPr>
        <w:t>&lt;</w:t>
      </w:r>
      <w:r w:rsidR="007B483D" w:rsidRPr="001530EE">
        <w:rPr>
          <w:rFonts w:asciiTheme="minorHAnsi" w:hAnsiTheme="minorHAnsi" w:cstheme="minorHAnsi"/>
          <w:color w:val="auto"/>
        </w:rPr>
        <w:t xml:space="preserve"> </w:t>
      </w:r>
      <w:r w:rsidR="0049568E" w:rsidRPr="001530EE">
        <w:rPr>
          <w:rFonts w:asciiTheme="minorHAnsi" w:hAnsiTheme="minorHAnsi" w:cstheme="minorHAnsi"/>
          <w:color w:val="auto"/>
        </w:rPr>
        <w:t>0</w:t>
      </w:r>
      <w:r w:rsidR="002320AF" w:rsidRPr="001530EE">
        <w:rPr>
          <w:rFonts w:asciiTheme="minorHAnsi" w:hAnsiTheme="minorHAnsi" w:cstheme="minorHAnsi"/>
          <w:color w:val="auto"/>
        </w:rPr>
        <w:t>.001. Results are mean</w:t>
      </w:r>
      <w:r w:rsidR="0049568E" w:rsidRPr="001530EE">
        <w:rPr>
          <w:rFonts w:asciiTheme="minorHAnsi" w:hAnsiTheme="minorHAnsi" w:cstheme="minorHAnsi"/>
          <w:color w:val="auto"/>
        </w:rPr>
        <w:t xml:space="preserve"> fold change</w:t>
      </w:r>
      <w:r w:rsidR="002320AF" w:rsidRPr="001530EE">
        <w:rPr>
          <w:rFonts w:asciiTheme="minorHAnsi" w:hAnsiTheme="minorHAnsi" w:cstheme="minorHAnsi"/>
          <w:color w:val="auto"/>
        </w:rPr>
        <w:t xml:space="preserve"> ± SD</w:t>
      </w:r>
      <w:hyperlink w:anchor="_ENREF_22" w:tooltip="Chan, 2020 #360" w:history="1">
        <w:r w:rsidR="00C0186D" w:rsidRPr="003362B0">
          <w:rPr>
            <w:rFonts w:asciiTheme="minorHAnsi" w:hAnsiTheme="minorHAnsi" w:cstheme="minorHAnsi"/>
            <w:color w:val="auto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</w:rPr>
          <w:instrText xml:space="preserve"> ADDIN EN.CITE &lt;EndNote&gt;&lt;Cite&gt;&lt;Author&gt;Chan&lt;/Author&gt;&lt;Year&gt;2020&lt;/Year&gt;&lt;RecNum&gt;360&lt;/RecNum&gt;&lt;DisplayText&gt;&lt;style face="superscript"&gt;22&lt;/style&gt;&lt;/DisplayText&gt;&lt;record&gt;&lt;rec-number&gt;360&lt;/rec-number&gt;&lt;foreign-keys&gt;&lt;key app="EN" db-id="rdtevpdpcrtvs0epdswpaexdwvxd9rzp9xdz"&gt;360&lt;/key&gt;&lt;/foreign-keys&gt;&lt;ref-type name="Journal Article"&gt;17&lt;/ref-type&gt;&lt;contributors&gt;&lt;authors&gt;&lt;author&gt;Chan, W. W. R.&lt;/author&gt;&lt;author&gt;Li, W.&lt;/author&gt;&lt;author&gt;Chang, R. C. C.&lt;/author&gt;&lt;author&gt;Lau, K. F.&lt;/author&gt;&lt;/authors&gt;&lt;/contributors&gt;&lt;auth-address&gt;School of Life Sciences, Faculty of Science, The Chinese University of Hong Kong, Hong Kong SAR, China.&amp;#xD;Research Laboratory for Biomedical Optics and Molecular Imaging, Shenzhen Institutes of Advanced Technology, Chinese Academy of Sciences, Shenzhen, China.&amp;#xD;Laboratory of Neurodegenerative Diseases, School of Biomedical Sciences, LKS Faculty of Medicine, and State Key Laboratory of Brain and Cognitive Sciences, The University of Hong Kong, Hong Kong SAR, China.&lt;/auth-address&gt;&lt;titles&gt;&lt;title&gt;ARF6-Rac1 signaling-mediated neurite outgrowth is potentiated by the neuronal adaptor FE65 through orchestrating ARF6 and ELMO1&lt;/title&gt;&lt;secondary-title&gt;FASEB J&lt;/secondary-title&gt;&lt;alt-title&gt;FASEB journal : official publication of the Federation of American Societies for Experimental Biology&lt;/alt-title&gt;&lt;/titles&gt;&lt;periodical&gt;&lt;full-title&gt;FASEB Journal&lt;/full-title&gt;&lt;abbr-1&gt;FASEB J.&lt;/abbr-1&gt;&lt;abbr-2&gt;FASEB J&lt;/abbr-2&gt;&lt;/periodical&gt;&lt;pages&gt;16397-16413&lt;/pages&gt;&lt;volume&gt;34&lt;/volume&gt;&lt;number&gt;12&lt;/number&gt;&lt;dates&gt;&lt;year&gt;2020&lt;/year&gt;&lt;pub-dates&gt;&lt;date&gt;Dec&lt;/date&gt;&lt;/pub-dates&gt;&lt;/dates&gt;&lt;isbn&gt;1530-6860 (Electronic)&amp;#xD;0892-6638 (Linking)&lt;/isbn&gt;&lt;accession-num&gt;33047393&lt;/accession-num&gt;&lt;urls&gt;&lt;related-urls&gt;&lt;url&gt;http://www.ncbi.nlm.nih.gov/pubmed/33047393&lt;/url&gt;&lt;/related-urls&gt;&lt;/urls&gt;&lt;electronic-resource-num&gt;10.1096/fj.202001703R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</w:rPr>
          <w:t>22</w: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end"/>
        </w:r>
      </w:hyperlink>
      <w:r w:rsidR="002320AF" w:rsidRPr="00B95CFC">
        <w:rPr>
          <w:rFonts w:asciiTheme="minorHAnsi" w:hAnsiTheme="minorHAnsi" w:cstheme="minorHAnsi"/>
          <w:color w:val="auto"/>
        </w:rPr>
        <w:t>.</w:t>
      </w:r>
      <w:r w:rsidR="007C7760" w:rsidRPr="000C2144">
        <w:rPr>
          <w:rFonts w:asciiTheme="minorHAnsi" w:hAnsiTheme="minorHAnsi" w:cstheme="minorHAnsi"/>
          <w:color w:val="auto"/>
        </w:rPr>
        <w:t xml:space="preserve"> </w:t>
      </w:r>
      <w:r w:rsidR="00EB6361" w:rsidRPr="001530EE">
        <w:rPr>
          <w:rFonts w:asciiTheme="minorHAnsi" w:hAnsiTheme="minorHAnsi" w:cstheme="minorHAnsi"/>
          <w:color w:val="auto"/>
        </w:rPr>
        <w:t xml:space="preserve">This figure has been modified from </w:t>
      </w:r>
      <w:r w:rsidR="007B483D" w:rsidRPr="001530EE">
        <w:rPr>
          <w:color w:val="auto"/>
        </w:rPr>
        <w:t>Chan, W. W. R. et al.</w:t>
      </w:r>
      <w:hyperlink w:anchor="_ENREF_22" w:tooltip="Chan, 2020 #360" w:history="1">
        <w:r w:rsidR="00C0186D" w:rsidRPr="003362B0">
          <w:rPr>
            <w:rFonts w:asciiTheme="minorHAnsi" w:hAnsiTheme="minorHAnsi" w:cstheme="minorHAnsi"/>
            <w:color w:val="auto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</w:rPr>
          <w:instrText xml:space="preserve"> ADDIN EN.CITE &lt;EndNote&gt;&lt;Cite&gt;&lt;Author&gt;Chan&lt;/Author&gt;&lt;Year&gt;2020&lt;/Year&gt;&lt;RecNum&gt;360&lt;/RecNum&gt;&lt;DisplayText&gt;&lt;style face="superscript"&gt;22&lt;/style&gt;&lt;/DisplayText&gt;&lt;record&gt;&lt;rec-number&gt;360&lt;/rec-number&gt;&lt;foreign-keys&gt;&lt;key app="EN" db-id="rdtevpdpcrtvs0epdswpaexdwvxd9rzp9xdz"&gt;360&lt;/key&gt;&lt;/foreign-keys&gt;&lt;ref-type name="Journal Article"&gt;17&lt;/ref-type&gt;&lt;contributors&gt;&lt;authors&gt;&lt;author&gt;Chan, W. W. R.&lt;/author&gt;&lt;author&gt;Li, W.&lt;/author&gt;&lt;author&gt;Chang, R. C. C.&lt;/author&gt;&lt;author&gt;Lau, K. F.&lt;/author&gt;&lt;/authors&gt;&lt;/contributors&gt;&lt;auth-address&gt;School of Life Sciences, Faculty of Science, The Chinese University of Hong Kong, Hong Kong SAR, China.&amp;#xD;Research Laboratory for Biomedical Optics and Molecular Imaging, Shenzhen Institutes of Advanced Technology, Chinese Academy of Sciences, Shenzhen, China.&amp;#xD;Laboratory of Neurodegenerative Diseases, School of Biomedical Sciences, LKS Faculty of Medicine, and State Key Laboratory of Brain and Cognitive Sciences, The University of Hong Kong, Hong Kong SAR, China.&lt;/auth-address&gt;&lt;titles&gt;&lt;title&gt;ARF6-Rac1 signaling-mediated neurite outgrowth is potentiated by the neuronal adaptor FE65 through orchestrating ARF6 and ELMO1&lt;/title&gt;&lt;secondary-title&gt;FASEB J&lt;/secondary-title&gt;&lt;alt-title&gt;FASEB journal : official publication of the Federation of American Societies for Experimental Biology&lt;/alt-title&gt;&lt;/titles&gt;&lt;periodical&gt;&lt;full-title&gt;FASEB Journal&lt;/full-title&gt;&lt;abbr-1&gt;FASEB J.&lt;/abbr-1&gt;&lt;abbr-2&gt;FASEB J&lt;/abbr-2&gt;&lt;/periodical&gt;&lt;pages&gt;16397-16413&lt;/pages&gt;&lt;volume&gt;34&lt;/volume&gt;&lt;number&gt;12&lt;/number&gt;&lt;dates&gt;&lt;year&gt;2020&lt;/year&gt;&lt;pub-dates&gt;&lt;date&gt;Dec&lt;/date&gt;&lt;/pub-dates&gt;&lt;/dates&gt;&lt;isbn&gt;1530-6860 (Electronic)&amp;#xD;0892-6638 (Linking)&lt;/isbn&gt;&lt;accession-num&gt;33047393&lt;/accession-num&gt;&lt;urls&gt;&lt;related-urls&gt;&lt;url&gt;http://www.ncbi.nlm.nih.gov/pubmed/33047393&lt;/url&gt;&lt;/related-urls&gt;&lt;/urls&gt;&lt;electronic-resource-num&gt;10.1096/fj.202001703R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</w:rPr>
          <w:t>22</w: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end"/>
        </w:r>
      </w:hyperlink>
      <w:r w:rsidR="007B483D" w:rsidRPr="00B95CFC">
        <w:rPr>
          <w:rFonts w:asciiTheme="minorHAnsi" w:hAnsiTheme="minorHAnsi" w:cstheme="minorHAnsi"/>
          <w:color w:val="auto"/>
        </w:rPr>
        <w:t>.</w:t>
      </w:r>
    </w:p>
    <w:p w14:paraId="3ED49731" w14:textId="77777777" w:rsidR="00754DA7" w:rsidRPr="001530EE" w:rsidRDefault="00754DA7" w:rsidP="001B1519">
      <w:pPr>
        <w:rPr>
          <w:rFonts w:asciiTheme="minorHAnsi" w:hAnsiTheme="minorHAnsi" w:cstheme="minorHAnsi"/>
          <w:color w:val="auto"/>
        </w:rPr>
      </w:pPr>
    </w:p>
    <w:p w14:paraId="64B8CF78" w14:textId="26D16054" w:rsidR="006305D7" w:rsidRPr="001530EE" w:rsidRDefault="006305D7" w:rsidP="001B1519">
      <w:pPr>
        <w:rPr>
          <w:rFonts w:asciiTheme="minorHAnsi" w:hAnsiTheme="minorHAnsi" w:cstheme="minorHAnsi"/>
          <w:b/>
          <w:color w:val="auto"/>
        </w:rPr>
      </w:pPr>
      <w:r w:rsidRPr="001530EE">
        <w:rPr>
          <w:rFonts w:asciiTheme="minorHAnsi" w:hAnsiTheme="minorHAnsi" w:cstheme="minorHAnsi"/>
          <w:b/>
          <w:color w:val="auto"/>
        </w:rPr>
        <w:t>DISCUSSION</w:t>
      </w:r>
      <w:r w:rsidRPr="001530EE">
        <w:rPr>
          <w:rFonts w:asciiTheme="minorHAnsi" w:hAnsiTheme="minorHAnsi" w:cstheme="minorHAnsi"/>
          <w:b/>
          <w:bCs/>
          <w:color w:val="auto"/>
        </w:rPr>
        <w:t>:</w:t>
      </w:r>
    </w:p>
    <w:p w14:paraId="1703F9A6" w14:textId="347FA332" w:rsidR="00FC3C3F" w:rsidRPr="001530EE" w:rsidRDefault="003968AF" w:rsidP="0051708F">
      <w:pPr>
        <w:rPr>
          <w:color w:val="auto"/>
          <w:lang w:eastAsia="zh-TW"/>
        </w:rPr>
      </w:pPr>
      <w:r w:rsidRPr="001530EE">
        <w:rPr>
          <w:rFonts w:asciiTheme="minorHAnsi" w:hAnsiTheme="minorHAnsi" w:cstheme="minorHAnsi"/>
          <w:color w:val="auto"/>
          <w:lang w:eastAsia="zh-TW"/>
        </w:rPr>
        <w:t>The above protocol outlines the procedures for isolating recycling endosomes from cultured cells by ultracentrifugation.</w:t>
      </w:r>
      <w:r w:rsidR="00235DF2" w:rsidRPr="001530EE">
        <w:rPr>
          <w:rFonts w:asciiTheme="minorHAnsi" w:hAnsiTheme="minorHAnsi" w:cstheme="minorHAnsi"/>
          <w:color w:val="auto"/>
        </w:rPr>
        <w:t xml:space="preserve"> </w:t>
      </w:r>
      <w:r w:rsidR="00235DF2" w:rsidRPr="001530EE">
        <w:rPr>
          <w:rFonts w:asciiTheme="minorHAnsi" w:hAnsiTheme="minorHAnsi" w:cstheme="minorHAnsi"/>
          <w:color w:val="auto"/>
          <w:lang w:eastAsia="zh-TW"/>
        </w:rPr>
        <w:t xml:space="preserve">The reliability of this method has been demonstrated by </w:t>
      </w:r>
      <w:r w:rsidR="007B483D" w:rsidRPr="001530EE">
        <w:rPr>
          <w:rFonts w:asciiTheme="minorHAnsi" w:hAnsiTheme="minorHAnsi" w:cstheme="minorHAnsi"/>
          <w:color w:val="auto"/>
          <w:lang w:eastAsia="zh-TW"/>
        </w:rPr>
        <w:t xml:space="preserve">the </w:t>
      </w:r>
      <w:r w:rsidR="00235DF2" w:rsidRPr="001530EE">
        <w:rPr>
          <w:rFonts w:asciiTheme="minorHAnsi" w:hAnsiTheme="minorHAnsi" w:cstheme="minorHAnsi"/>
          <w:color w:val="auto"/>
          <w:lang w:eastAsia="zh-TW"/>
        </w:rPr>
        <w:t>latest publication</w:t>
      </w:r>
      <w:hyperlink w:anchor="_ENREF_22" w:tooltip="Chan, 2020 #360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  <w:lang w:eastAsia="zh-TW"/>
          </w:rPr>
          <w:instrText xml:space="preserve"> ADDIN EN.CITE &lt;EndNote&gt;&lt;Cite&gt;&lt;Author&gt;Chan&lt;/Author&gt;&lt;Year&gt;2020&lt;/Year&gt;&lt;RecNum&gt;360&lt;/RecNum&gt;&lt;DisplayText&gt;&lt;style face="superscript"&gt;22&lt;/style&gt;&lt;/DisplayText&gt;&lt;record&gt;&lt;rec-number&gt;360&lt;/rec-number&gt;&lt;foreign-keys&gt;&lt;key app="EN" db-id="rdtevpdpcrtvs0epdswpaexdwvxd9rzp9xdz"&gt;360&lt;/key&gt;&lt;/foreign-keys&gt;&lt;ref-type name="Journal Article"&gt;17&lt;/ref-type&gt;&lt;contributors&gt;&lt;authors&gt;&lt;author&gt;Chan, W. W. R.&lt;/author&gt;&lt;author&gt;Li, W.&lt;/author&gt;&lt;author&gt;Chang, R. C. C.&lt;/author&gt;&lt;author&gt;Lau, K. F.&lt;/author&gt;&lt;/authors&gt;&lt;/contributors&gt;&lt;auth-address&gt;School of Life Sciences, Faculty of Science, The Chinese University of Hong Kong, Hong Kong SAR, China.&amp;#xD;Research Laboratory for Biomedical Optics and Molecular Imaging, Shenzhen Institutes of Advanced Technology, Chinese Academy of Sciences, Shenzhen, China.&amp;#xD;Laboratory of Neurodegenerative Diseases, School of Biomedical Sciences, LKS Faculty of Medicine, and State Key Laboratory of Brain and Cognitive Sciences, The University of Hong Kong, Hong Kong SAR, China.&lt;/auth-address&gt;&lt;titles&gt;&lt;title&gt;ARF6-Rac1 signaling-mediated neurite outgrowth is potentiated by the neuronal adaptor FE65 through orchestrating ARF6 and ELMO1&lt;/title&gt;&lt;secondary-title&gt;FASEB J&lt;/secondary-title&gt;&lt;alt-title&gt;FASEB journal : official publication of the Federation of American Societies for Experimental Biology&lt;/alt-title&gt;&lt;/titles&gt;&lt;periodical&gt;&lt;full-title&gt;FASEB Journal&lt;/full-title&gt;&lt;abbr-1&gt;FASEB J.&lt;/abbr-1&gt;&lt;abbr-2&gt;FASEB J&lt;/abbr-2&gt;&lt;/periodical&gt;&lt;pages&gt;16397-16413&lt;/pages&gt;&lt;volume&gt;34&lt;/volume&gt;&lt;number&gt;12&lt;/number&gt;&lt;dates&gt;&lt;year&gt;2020&lt;/year&gt;&lt;pub-dates&gt;&lt;date&gt;Dec&lt;/date&gt;&lt;/pub-dates&gt;&lt;/dates&gt;&lt;isbn&gt;1530-6860 (Electronic)&amp;#xD;0892-6638 (Linking)&lt;/isbn&gt;&lt;accession-num&gt;33047393&lt;/accession-num&gt;&lt;urls&gt;&lt;related-urls&gt;&lt;url&gt;http://www.ncbi.nlm.nih.gov/pubmed/33047393&lt;/url&gt;&lt;/related-urls&gt;&lt;/urls&gt;&lt;electronic-resource-num&gt;10.1096/fj.202001703R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22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235DF2" w:rsidRPr="00B95CFC">
        <w:rPr>
          <w:rFonts w:asciiTheme="minorHAnsi" w:hAnsiTheme="minorHAnsi" w:cstheme="minorHAnsi"/>
          <w:color w:val="auto"/>
          <w:lang w:eastAsia="zh-TW"/>
        </w:rPr>
        <w:t>, proving that recycling endosomes are successfully isolated from other organelles</w:t>
      </w:r>
      <w:r w:rsidR="00DB455F" w:rsidRPr="001530EE">
        <w:rPr>
          <w:rFonts w:asciiTheme="minorHAnsi" w:hAnsiTheme="minorHAnsi" w:cstheme="minorHAnsi"/>
          <w:color w:val="auto"/>
          <w:lang w:eastAsia="zh-TW"/>
        </w:rPr>
        <w:t xml:space="preserve"> (</w:t>
      </w:r>
      <w:r w:rsidR="00DB455F" w:rsidRPr="001530EE">
        <w:rPr>
          <w:rFonts w:asciiTheme="minorHAnsi" w:hAnsiTheme="minorHAnsi" w:cstheme="minorHAnsi"/>
          <w:b/>
          <w:bCs/>
          <w:color w:val="auto"/>
          <w:lang w:eastAsia="zh-TW"/>
        </w:rPr>
        <w:t>Fig</w:t>
      </w:r>
      <w:r w:rsidR="007B483D" w:rsidRPr="001530EE">
        <w:rPr>
          <w:rFonts w:asciiTheme="minorHAnsi" w:hAnsiTheme="minorHAnsi" w:cstheme="minorHAnsi"/>
          <w:b/>
          <w:bCs/>
          <w:color w:val="auto"/>
          <w:lang w:eastAsia="zh-TW"/>
        </w:rPr>
        <w:t>ure</w:t>
      </w:r>
      <w:r w:rsidR="00DB455F" w:rsidRPr="001530EE">
        <w:rPr>
          <w:rFonts w:asciiTheme="minorHAnsi" w:hAnsiTheme="minorHAnsi" w:cstheme="minorHAnsi"/>
          <w:b/>
          <w:bCs/>
          <w:color w:val="auto"/>
          <w:lang w:eastAsia="zh-TW"/>
        </w:rPr>
        <w:t xml:space="preserve"> 1</w:t>
      </w:r>
      <w:r w:rsidR="00DB455F" w:rsidRPr="001530EE">
        <w:rPr>
          <w:rFonts w:asciiTheme="minorHAnsi" w:hAnsiTheme="minorHAnsi" w:cstheme="minorHAnsi"/>
          <w:color w:val="auto"/>
          <w:lang w:eastAsia="zh-TW"/>
        </w:rPr>
        <w:t>)</w:t>
      </w:r>
      <w:r w:rsidR="00235DF2" w:rsidRPr="001530EE">
        <w:rPr>
          <w:rFonts w:asciiTheme="minorHAnsi" w:hAnsiTheme="minorHAnsi" w:cstheme="minorHAnsi"/>
          <w:color w:val="auto"/>
          <w:lang w:eastAsia="zh-TW"/>
        </w:rPr>
        <w:t>, such as the Golgi apparatus</w:t>
      </w:r>
      <w:r w:rsidR="003C303D" w:rsidRPr="001530EE">
        <w:rPr>
          <w:rFonts w:asciiTheme="minorHAnsi" w:hAnsiTheme="minorHAnsi" w:cstheme="minorHAnsi"/>
          <w:color w:val="auto"/>
          <w:lang w:eastAsia="zh-TW"/>
        </w:rPr>
        <w:t xml:space="preserve"> and</w:t>
      </w:r>
      <w:r w:rsidR="00235DF2" w:rsidRPr="001530EE">
        <w:rPr>
          <w:rFonts w:asciiTheme="minorHAnsi" w:hAnsiTheme="minorHAnsi" w:cstheme="minorHAnsi"/>
          <w:color w:val="auto"/>
          <w:lang w:eastAsia="zh-TW"/>
        </w:rPr>
        <w:t xml:space="preserve"> mitochondria.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ED2C9B" w:rsidRPr="001530EE">
        <w:rPr>
          <w:rFonts w:asciiTheme="minorHAnsi" w:hAnsiTheme="minorHAnsi" w:cstheme="minorHAnsi"/>
          <w:color w:val="auto"/>
          <w:lang w:eastAsia="zh-TW"/>
        </w:rPr>
        <w:t>Some critical steps</w:t>
      </w:r>
      <w:r w:rsidR="00DF52B5" w:rsidRPr="001530EE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735301" w:rsidRPr="001530EE">
        <w:rPr>
          <w:rFonts w:asciiTheme="minorHAnsi" w:hAnsiTheme="minorHAnsi" w:cstheme="minorHAnsi"/>
          <w:color w:val="auto"/>
          <w:lang w:eastAsia="zh-TW"/>
        </w:rPr>
        <w:t xml:space="preserve">need to </w:t>
      </w:r>
      <w:r w:rsidR="007B483D" w:rsidRPr="001530EE">
        <w:rPr>
          <w:rFonts w:asciiTheme="minorHAnsi" w:hAnsiTheme="minorHAnsi" w:cstheme="minorHAnsi"/>
          <w:color w:val="auto"/>
          <w:lang w:eastAsia="zh-TW"/>
        </w:rPr>
        <w:t xml:space="preserve">be </w:t>
      </w:r>
      <w:r w:rsidR="008423EB" w:rsidRPr="001530EE">
        <w:rPr>
          <w:rFonts w:asciiTheme="minorHAnsi" w:hAnsiTheme="minorHAnsi" w:cstheme="minorHAnsi"/>
          <w:color w:val="auto"/>
          <w:lang w:eastAsia="zh-TW"/>
        </w:rPr>
        <w:t>pa</w:t>
      </w:r>
      <w:r w:rsidR="007B483D" w:rsidRPr="001530EE">
        <w:rPr>
          <w:rFonts w:asciiTheme="minorHAnsi" w:hAnsiTheme="minorHAnsi" w:cstheme="minorHAnsi"/>
          <w:color w:val="auto"/>
          <w:lang w:eastAsia="zh-TW"/>
        </w:rPr>
        <w:t>id</w:t>
      </w:r>
      <w:r w:rsidR="008423EB" w:rsidRPr="001530EE">
        <w:rPr>
          <w:rFonts w:asciiTheme="minorHAnsi" w:hAnsiTheme="minorHAnsi" w:cstheme="minorHAnsi"/>
          <w:color w:val="auto"/>
          <w:lang w:eastAsia="zh-TW"/>
        </w:rPr>
        <w:t xml:space="preserve"> attention</w:t>
      </w:r>
      <w:r w:rsidR="00365590" w:rsidRPr="001530EE">
        <w:rPr>
          <w:rFonts w:asciiTheme="minorHAnsi" w:hAnsiTheme="minorHAnsi" w:cstheme="minorHAnsi"/>
          <w:color w:val="auto"/>
          <w:lang w:eastAsia="zh-TW"/>
        </w:rPr>
        <w:t xml:space="preserve"> to</w:t>
      </w:r>
      <w:r w:rsidR="00DF52B5" w:rsidRPr="001530EE">
        <w:rPr>
          <w:rFonts w:asciiTheme="minorHAnsi" w:hAnsiTheme="minorHAnsi" w:cstheme="minorHAnsi"/>
          <w:color w:val="auto"/>
          <w:lang w:eastAsia="zh-TW"/>
        </w:rPr>
        <w:t xml:space="preserve"> for obtaining a good separation result</w:t>
      </w:r>
      <w:r w:rsidR="00235DF2" w:rsidRPr="001530EE">
        <w:rPr>
          <w:rFonts w:asciiTheme="minorHAnsi" w:hAnsiTheme="minorHAnsi" w:cstheme="minorHAnsi"/>
          <w:color w:val="auto"/>
          <w:lang w:eastAsia="zh-TW"/>
        </w:rPr>
        <w:t>.</w:t>
      </w:r>
      <w:r w:rsidR="00735301" w:rsidRPr="001530EE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735301" w:rsidRPr="001530EE">
        <w:rPr>
          <w:color w:val="auto"/>
          <w:lang w:eastAsia="zh-TW"/>
        </w:rPr>
        <w:t>While preparing</w:t>
      </w:r>
      <w:r w:rsidR="00DB73D4" w:rsidRPr="001530EE">
        <w:rPr>
          <w:color w:val="auto"/>
          <w:lang w:eastAsia="zh-TW"/>
        </w:rPr>
        <w:t xml:space="preserve"> the</w:t>
      </w:r>
      <w:r w:rsidR="000C68D2" w:rsidRPr="001530EE">
        <w:rPr>
          <w:color w:val="auto"/>
          <w:lang w:eastAsia="zh-TW"/>
        </w:rPr>
        <w:t xml:space="preserve"> sucrose solutions, </w:t>
      </w:r>
      <w:r w:rsidR="0014196C" w:rsidRPr="001530EE">
        <w:rPr>
          <w:color w:val="auto"/>
          <w:lang w:eastAsia="zh-TW"/>
        </w:rPr>
        <w:t xml:space="preserve">it is recommended to </w:t>
      </w:r>
      <w:r w:rsidR="000D7224" w:rsidRPr="001530EE">
        <w:rPr>
          <w:color w:val="auto"/>
          <w:lang w:eastAsia="zh-TW"/>
        </w:rPr>
        <w:t>validate</w:t>
      </w:r>
      <w:r w:rsidR="004712D6" w:rsidRPr="001530EE">
        <w:rPr>
          <w:color w:val="auto"/>
          <w:lang w:eastAsia="zh-TW"/>
        </w:rPr>
        <w:t xml:space="preserve"> the </w:t>
      </w:r>
      <w:r w:rsidR="00885052" w:rsidRPr="001530EE">
        <w:rPr>
          <w:color w:val="auto"/>
          <w:lang w:eastAsia="zh-TW"/>
        </w:rPr>
        <w:t>refractive index</w:t>
      </w:r>
      <w:r w:rsidR="001D169C" w:rsidRPr="001530EE">
        <w:rPr>
          <w:color w:val="auto"/>
          <w:lang w:eastAsia="zh-TW"/>
        </w:rPr>
        <w:t xml:space="preserve">es of the solutions </w:t>
      </w:r>
      <w:r w:rsidR="00531676" w:rsidRPr="001530EE">
        <w:rPr>
          <w:color w:val="auto"/>
          <w:lang w:eastAsia="zh-TW"/>
        </w:rPr>
        <w:t>with</w:t>
      </w:r>
      <w:r w:rsidR="001D169C" w:rsidRPr="001530EE">
        <w:rPr>
          <w:color w:val="auto"/>
          <w:lang w:eastAsia="zh-TW"/>
        </w:rPr>
        <w:t xml:space="preserve"> </w:t>
      </w:r>
      <w:r w:rsidR="00316CFD" w:rsidRPr="001530EE">
        <w:rPr>
          <w:color w:val="auto"/>
          <w:lang w:eastAsia="zh-TW"/>
        </w:rPr>
        <w:t xml:space="preserve">a refractometer. </w:t>
      </w:r>
      <w:r w:rsidR="005F65DC" w:rsidRPr="001530EE">
        <w:rPr>
          <w:color w:val="auto"/>
          <w:lang w:eastAsia="zh-TW"/>
        </w:rPr>
        <w:t>The refractive index of the 62%, 35%</w:t>
      </w:r>
      <w:r w:rsidR="00B35724" w:rsidRPr="001530EE">
        <w:rPr>
          <w:color w:val="auto"/>
          <w:lang w:eastAsia="zh-TW"/>
        </w:rPr>
        <w:t>,</w:t>
      </w:r>
      <w:r w:rsidR="005F65DC" w:rsidRPr="001530EE">
        <w:rPr>
          <w:color w:val="auto"/>
          <w:lang w:eastAsia="zh-TW"/>
        </w:rPr>
        <w:t xml:space="preserve"> and 25% sucrose solutions at room temperature are 1.44, 1.39</w:t>
      </w:r>
      <w:r w:rsidR="005656E2" w:rsidRPr="001530EE">
        <w:rPr>
          <w:color w:val="auto"/>
          <w:lang w:eastAsia="zh-TW"/>
        </w:rPr>
        <w:t>,</w:t>
      </w:r>
      <w:r w:rsidR="005F65DC" w:rsidRPr="001530EE">
        <w:rPr>
          <w:color w:val="auto"/>
          <w:lang w:eastAsia="zh-TW"/>
        </w:rPr>
        <w:t xml:space="preserve"> and 1.37, respectively. </w:t>
      </w:r>
      <w:r w:rsidR="00B36B31" w:rsidRPr="001530EE">
        <w:rPr>
          <w:color w:val="auto"/>
          <w:lang w:eastAsia="zh-TW"/>
        </w:rPr>
        <w:t xml:space="preserve">Also, </w:t>
      </w:r>
      <w:r w:rsidR="00830D21" w:rsidRPr="001530EE">
        <w:rPr>
          <w:color w:val="auto"/>
          <w:lang w:eastAsia="zh-TW"/>
        </w:rPr>
        <w:t>air bubbles should be avoid</w:t>
      </w:r>
      <w:r w:rsidR="00BE662D" w:rsidRPr="001530EE">
        <w:rPr>
          <w:color w:val="auto"/>
          <w:lang w:eastAsia="zh-TW"/>
        </w:rPr>
        <w:t>ed</w:t>
      </w:r>
      <w:r w:rsidR="009F4181" w:rsidRPr="001530EE">
        <w:rPr>
          <w:color w:val="auto"/>
          <w:lang w:eastAsia="zh-TW"/>
        </w:rPr>
        <w:t xml:space="preserve"> </w:t>
      </w:r>
      <w:r w:rsidR="001D096E" w:rsidRPr="001530EE">
        <w:rPr>
          <w:color w:val="auto"/>
          <w:lang w:eastAsia="zh-TW"/>
        </w:rPr>
        <w:t xml:space="preserve">from the gradient. </w:t>
      </w:r>
      <w:r w:rsidR="00B00784" w:rsidRPr="001530EE">
        <w:rPr>
          <w:color w:val="auto"/>
          <w:lang w:eastAsia="zh-TW"/>
        </w:rPr>
        <w:t>The presence</w:t>
      </w:r>
      <w:r w:rsidR="00BC6731" w:rsidRPr="001530EE">
        <w:rPr>
          <w:color w:val="auto"/>
          <w:lang w:eastAsia="zh-TW"/>
        </w:rPr>
        <w:t xml:space="preserve"> of</w:t>
      </w:r>
      <w:r w:rsidR="00953894" w:rsidRPr="001530EE">
        <w:rPr>
          <w:color w:val="auto"/>
          <w:lang w:eastAsia="zh-TW"/>
        </w:rPr>
        <w:t xml:space="preserve"> </w:t>
      </w:r>
      <w:r w:rsidR="00BC6731" w:rsidRPr="001530EE">
        <w:rPr>
          <w:color w:val="auto"/>
          <w:lang w:eastAsia="zh-TW"/>
        </w:rPr>
        <w:t>bubbles</w:t>
      </w:r>
      <w:r w:rsidR="00B00784" w:rsidRPr="001530EE">
        <w:rPr>
          <w:color w:val="auto"/>
          <w:lang w:eastAsia="zh-TW"/>
        </w:rPr>
        <w:t xml:space="preserve"> in the column</w:t>
      </w:r>
      <w:r w:rsidR="00BC6731" w:rsidRPr="001530EE">
        <w:rPr>
          <w:color w:val="auto"/>
          <w:lang w:eastAsia="zh-TW"/>
        </w:rPr>
        <w:t xml:space="preserve"> </w:t>
      </w:r>
      <w:r w:rsidR="00F152DB" w:rsidRPr="001530EE">
        <w:rPr>
          <w:color w:val="auto"/>
          <w:lang w:eastAsia="zh-TW"/>
        </w:rPr>
        <w:t>may disrupt the continuity of the gradient.</w:t>
      </w:r>
      <w:r w:rsidR="007B483D" w:rsidRPr="001530EE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7B7DAD" w:rsidRPr="001530EE">
        <w:rPr>
          <w:color w:val="auto"/>
          <w:lang w:eastAsia="zh-TW"/>
        </w:rPr>
        <w:t>Detergents should be avoid</w:t>
      </w:r>
      <w:r w:rsidR="000609AF" w:rsidRPr="001530EE">
        <w:rPr>
          <w:color w:val="auto"/>
          <w:lang w:eastAsia="zh-TW"/>
        </w:rPr>
        <w:t>ed</w:t>
      </w:r>
      <w:r w:rsidR="007B7DAD" w:rsidRPr="001530EE">
        <w:rPr>
          <w:color w:val="auto"/>
          <w:lang w:eastAsia="zh-TW"/>
        </w:rPr>
        <w:t xml:space="preserve"> in the homogenization process since they </w:t>
      </w:r>
      <w:r w:rsidR="000609AF" w:rsidRPr="001530EE">
        <w:rPr>
          <w:color w:val="auto"/>
          <w:lang w:eastAsia="zh-TW"/>
        </w:rPr>
        <w:t xml:space="preserve">damage the membrane of organelles. </w:t>
      </w:r>
      <w:r w:rsidR="00C9416B" w:rsidRPr="001530EE">
        <w:rPr>
          <w:color w:val="auto"/>
          <w:lang w:eastAsia="zh-TW"/>
        </w:rPr>
        <w:t xml:space="preserve">This leads to the releasing of </w:t>
      </w:r>
      <w:r w:rsidR="00373338" w:rsidRPr="001530EE">
        <w:rPr>
          <w:color w:val="auto"/>
          <w:lang w:eastAsia="zh-TW"/>
        </w:rPr>
        <w:t>proteins from membrane</w:t>
      </w:r>
      <w:r w:rsidR="003E2ACD" w:rsidRPr="001530EE">
        <w:rPr>
          <w:color w:val="auto"/>
          <w:lang w:eastAsia="zh-TW"/>
        </w:rPr>
        <w:t>-</w:t>
      </w:r>
      <w:r w:rsidR="00373338" w:rsidRPr="001530EE">
        <w:rPr>
          <w:color w:val="auto"/>
          <w:lang w:eastAsia="zh-TW"/>
        </w:rPr>
        <w:t>bound organelle</w:t>
      </w:r>
      <w:r w:rsidR="00DB6A1F" w:rsidRPr="003362B0">
        <w:rPr>
          <w:color w:val="auto"/>
          <w:lang w:eastAsia="zh-TW"/>
        </w:rPr>
        <w:t>s</w:t>
      </w:r>
      <w:r w:rsidR="00373338" w:rsidRPr="00B95CFC">
        <w:rPr>
          <w:color w:val="auto"/>
          <w:lang w:eastAsia="zh-TW"/>
        </w:rPr>
        <w:t xml:space="preserve"> and </w:t>
      </w:r>
      <w:r w:rsidR="00DB6A1F" w:rsidRPr="001530EE">
        <w:rPr>
          <w:color w:val="auto"/>
          <w:lang w:eastAsia="zh-TW"/>
        </w:rPr>
        <w:t xml:space="preserve">could </w:t>
      </w:r>
      <w:r w:rsidR="00373338" w:rsidRPr="001530EE">
        <w:rPr>
          <w:color w:val="auto"/>
          <w:lang w:eastAsia="zh-TW"/>
        </w:rPr>
        <w:t xml:space="preserve">result in </w:t>
      </w:r>
      <w:r w:rsidR="00E72A67" w:rsidRPr="001530EE">
        <w:rPr>
          <w:color w:val="auto"/>
          <w:lang w:eastAsia="zh-TW"/>
        </w:rPr>
        <w:t>severe</w:t>
      </w:r>
      <w:r w:rsidR="007814C4" w:rsidRPr="003362B0">
        <w:rPr>
          <w:color w:val="auto"/>
          <w:lang w:eastAsia="zh-TW"/>
        </w:rPr>
        <w:t xml:space="preserve"> </w:t>
      </w:r>
      <w:r w:rsidR="0025186E" w:rsidRPr="003362B0">
        <w:rPr>
          <w:color w:val="auto"/>
          <w:lang w:eastAsia="zh-TW"/>
        </w:rPr>
        <w:t>contamination</w:t>
      </w:r>
      <w:r w:rsidR="00C9416B" w:rsidRPr="003362B0">
        <w:rPr>
          <w:color w:val="auto"/>
          <w:lang w:eastAsia="zh-TW"/>
        </w:rPr>
        <w:t>.</w:t>
      </w:r>
      <w:r w:rsidR="00DC61AD" w:rsidRPr="003362B0">
        <w:rPr>
          <w:color w:val="auto"/>
          <w:lang w:eastAsia="zh-TW"/>
        </w:rPr>
        <w:t xml:space="preserve"> </w:t>
      </w:r>
      <w:r w:rsidR="00587B79" w:rsidRPr="003362B0">
        <w:rPr>
          <w:color w:val="auto"/>
          <w:lang w:eastAsia="zh-TW"/>
        </w:rPr>
        <w:t>Also, all homogenizing tools should be pre-cooled before use to avoid protein degradation during homogenization.</w:t>
      </w:r>
      <w:r w:rsidR="007B483D" w:rsidRPr="00B95CFC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C61AD" w:rsidRPr="001530EE">
        <w:rPr>
          <w:color w:val="auto"/>
          <w:lang w:eastAsia="zh-TW"/>
        </w:rPr>
        <w:t>Once</w:t>
      </w:r>
      <w:r w:rsidR="00FC3C3F" w:rsidRPr="001530EE">
        <w:rPr>
          <w:color w:val="auto"/>
          <w:lang w:eastAsia="zh-TW"/>
        </w:rPr>
        <w:t xml:space="preserve"> the gradient is prepared, </w:t>
      </w:r>
      <w:r w:rsidR="00DC61AD" w:rsidRPr="001530EE">
        <w:rPr>
          <w:color w:val="auto"/>
          <w:lang w:eastAsia="zh-TW"/>
        </w:rPr>
        <w:t>it</w:t>
      </w:r>
      <w:r w:rsidR="00FC3C3F" w:rsidRPr="001530EE">
        <w:rPr>
          <w:color w:val="auto"/>
          <w:lang w:eastAsia="zh-TW"/>
        </w:rPr>
        <w:t xml:space="preserve"> should be used as soon as possible. Although the prepared gradient could </w:t>
      </w:r>
      <w:r w:rsidR="00164257" w:rsidRPr="001530EE">
        <w:rPr>
          <w:color w:val="auto"/>
          <w:lang w:eastAsia="zh-TW"/>
        </w:rPr>
        <w:t xml:space="preserve">temporarily be stored at 4 </w:t>
      </w:r>
      <w:r w:rsidR="007B483D" w:rsidRPr="001530EE">
        <w:rPr>
          <w:color w:val="auto"/>
          <w:lang w:eastAsia="zh-TW"/>
        </w:rPr>
        <w:t>°</w:t>
      </w:r>
      <w:r w:rsidR="00164257" w:rsidRPr="001530EE">
        <w:rPr>
          <w:color w:val="auto"/>
          <w:lang w:eastAsia="zh-TW"/>
        </w:rPr>
        <w:t>C (1</w:t>
      </w:r>
      <w:r w:rsidR="007B483D" w:rsidRPr="001530EE">
        <w:rPr>
          <w:color w:val="auto"/>
          <w:lang w:eastAsia="zh-TW"/>
        </w:rPr>
        <w:t>–</w:t>
      </w:r>
      <w:r w:rsidR="00164257" w:rsidRPr="001530EE">
        <w:rPr>
          <w:color w:val="auto"/>
          <w:lang w:eastAsia="zh-TW"/>
        </w:rPr>
        <w:t>2 h), prolonged storage may interfere with</w:t>
      </w:r>
      <w:r w:rsidR="00FC3C3F" w:rsidRPr="001530EE">
        <w:rPr>
          <w:color w:val="auto"/>
          <w:lang w:eastAsia="zh-TW"/>
        </w:rPr>
        <w:t xml:space="preserve"> the density gradient</w:t>
      </w:r>
      <w:r w:rsidR="008264D2" w:rsidRPr="001530EE">
        <w:rPr>
          <w:color w:val="auto"/>
          <w:lang w:eastAsia="zh-TW"/>
        </w:rPr>
        <w:t xml:space="preserve"> due to diffusion.</w:t>
      </w:r>
    </w:p>
    <w:p w14:paraId="59884518" w14:textId="1AFE8BB6" w:rsidR="00510319" w:rsidRPr="003362B0" w:rsidRDefault="00510319" w:rsidP="00510319">
      <w:pPr>
        <w:snapToGrid w:val="0"/>
        <w:rPr>
          <w:rFonts w:asciiTheme="minorHAnsi" w:hAnsiTheme="minorHAnsi" w:cstheme="minorHAnsi"/>
          <w:color w:val="auto"/>
        </w:rPr>
      </w:pPr>
    </w:p>
    <w:p w14:paraId="7EFF1640" w14:textId="670BD270" w:rsidR="00343B9A" w:rsidRPr="001530EE" w:rsidRDefault="00343B9A" w:rsidP="00343B9A">
      <w:pPr>
        <w:rPr>
          <w:rFonts w:eastAsia="SimSun"/>
          <w:color w:val="auto"/>
          <w:lang w:eastAsia="zh-CN"/>
        </w:rPr>
      </w:pPr>
      <w:r w:rsidRPr="00B95CFC">
        <w:rPr>
          <w:rFonts w:asciiTheme="minorHAnsi" w:hAnsiTheme="minorHAnsi" w:cstheme="minorHAnsi"/>
          <w:color w:val="auto"/>
          <w:lang w:eastAsia="zh-TW"/>
        </w:rPr>
        <w:t xml:space="preserve">Sucrose is a widely used gradient medium because of its easy availability. In fact, there are many other alternatives, including </w:t>
      </w:r>
      <w:proofErr w:type="spellStart"/>
      <w:r w:rsidRPr="00B95CFC">
        <w:rPr>
          <w:rFonts w:asciiTheme="minorHAnsi" w:hAnsiTheme="minorHAnsi" w:cstheme="minorHAnsi"/>
          <w:color w:val="auto"/>
          <w:lang w:eastAsia="zh-TW"/>
        </w:rPr>
        <w:t>Percoll</w:t>
      </w:r>
      <w:proofErr w:type="spellEnd"/>
      <w:r w:rsidRPr="00B95CFC">
        <w:rPr>
          <w:rFonts w:asciiTheme="minorHAnsi" w:hAnsiTheme="minorHAnsi" w:cstheme="minorHAnsi"/>
          <w:color w:val="auto"/>
          <w:lang w:eastAsia="zh-TW"/>
        </w:rPr>
        <w:t xml:space="preserve"> and Ficoll-400</w:t>
      </w:r>
      <w:r w:rsidR="00EC2E73" w:rsidRPr="001530EE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IdWJlcjwvQXV0aG9yPjxZZWFyPjIwMDM8L1llYXI+PFJl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</w:fldData>
        </w:fldChar>
      </w:r>
      <w:r w:rsidR="00C826A7" w:rsidRPr="001530EE">
        <w:rPr>
          <w:rFonts w:asciiTheme="minorHAnsi" w:hAnsiTheme="minorHAnsi" w:cstheme="minorHAnsi"/>
          <w:color w:val="auto"/>
          <w:lang w:eastAsia="zh-TW"/>
        </w:rPr>
        <w:instrText xml:space="preserve"> ADDIN EN.CITE </w:instrText>
      </w:r>
      <w:r w:rsidR="00C826A7" w:rsidRPr="003362B0">
        <w:rPr>
          <w:rFonts w:asciiTheme="minorHAnsi" w:hAnsiTheme="minorHAnsi" w:cstheme="minorHAnsi"/>
          <w:color w:val="auto"/>
          <w:lang w:eastAsia="zh-TW"/>
        </w:rPr>
        <w:fldChar w:fldCharType="begin">
          <w:fldData xml:space="preserve">PEVuZE5vdGU+PENpdGU+PEF1dGhvcj5IdWJlcjwvQXV0aG9yPjxZZWFyPjIwMDM8L1llYXI+PFJl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</w:fldData>
        </w:fldChar>
      </w:r>
      <w:r w:rsidR="00C826A7" w:rsidRPr="001530EE">
        <w:rPr>
          <w:rFonts w:asciiTheme="minorHAnsi" w:hAnsiTheme="minorHAnsi" w:cstheme="minorHAnsi"/>
          <w:color w:val="auto"/>
          <w:lang w:eastAsia="zh-TW"/>
        </w:rPr>
        <w:instrText xml:space="preserve"> ADDIN EN.CITE.DATA </w:instrText>
      </w:r>
      <w:r w:rsidR="00C826A7" w:rsidRPr="003362B0">
        <w:rPr>
          <w:rFonts w:asciiTheme="minorHAnsi" w:hAnsiTheme="minorHAnsi" w:cstheme="minorHAnsi"/>
          <w:color w:val="auto"/>
          <w:lang w:eastAsia="zh-TW"/>
        </w:rPr>
      </w:r>
      <w:r w:rsidR="00C826A7" w:rsidRPr="003362B0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EC2E73" w:rsidRPr="003362B0">
        <w:rPr>
          <w:rFonts w:asciiTheme="minorHAnsi" w:hAnsiTheme="minorHAnsi" w:cstheme="minorHAnsi"/>
          <w:color w:val="auto"/>
          <w:lang w:eastAsia="zh-TW"/>
        </w:rPr>
      </w:r>
      <w:r w:rsidR="00EC2E73" w:rsidRPr="003362B0">
        <w:rPr>
          <w:rFonts w:asciiTheme="minorHAnsi" w:hAnsiTheme="minorHAnsi" w:cstheme="minorHAnsi"/>
          <w:color w:val="auto"/>
          <w:lang w:eastAsia="zh-TW"/>
        </w:rPr>
        <w:fldChar w:fldCharType="separate"/>
      </w:r>
      <w:hyperlink w:anchor="_ENREF_23" w:tooltip="Huber, 2003 #369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23</w:t>
        </w:r>
      </w:hyperlink>
      <w:r w:rsidR="002C449A" w:rsidRPr="003362B0">
        <w:rPr>
          <w:rFonts w:asciiTheme="minorHAnsi" w:hAnsiTheme="minorHAnsi" w:cstheme="minorHAnsi"/>
          <w:color w:val="auto"/>
          <w:vertAlign w:val="superscript"/>
          <w:lang w:eastAsia="zh-TW"/>
        </w:rPr>
        <w:t>,</w:t>
      </w:r>
      <w:hyperlink w:anchor="_ENREF_24" w:tooltip="Fleischer, 1974 #422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24</w:t>
        </w:r>
      </w:hyperlink>
      <w:r w:rsidR="00EC2E73" w:rsidRPr="003362B0">
        <w:rPr>
          <w:rFonts w:asciiTheme="minorHAnsi" w:hAnsiTheme="minorHAnsi" w:cstheme="minorHAnsi"/>
          <w:color w:val="auto"/>
          <w:lang w:eastAsia="zh-TW"/>
        </w:rPr>
        <w:fldChar w:fldCharType="end"/>
      </w:r>
      <w:hyperlink w:anchor="_ENREF_11" w:tooltip="Fleischer, 1974 #909" w:history="1"/>
      <w:r w:rsidRPr="00B95CFC">
        <w:rPr>
          <w:rFonts w:asciiTheme="minorHAnsi" w:hAnsiTheme="minorHAnsi" w:cstheme="minorHAnsi"/>
          <w:color w:val="auto"/>
          <w:lang w:eastAsia="zh-TW"/>
        </w:rPr>
        <w:t xml:space="preserve">. These media have different physical properties when </w:t>
      </w:r>
      <w:r w:rsidR="000C2144" w:rsidRPr="00B95CFC">
        <w:rPr>
          <w:rFonts w:asciiTheme="minorHAnsi" w:hAnsiTheme="minorHAnsi" w:cstheme="minorHAnsi"/>
          <w:color w:val="auto"/>
          <w:lang w:eastAsia="zh-TW"/>
        </w:rPr>
        <w:t>compar</w:t>
      </w:r>
      <w:r w:rsidR="000C2144">
        <w:rPr>
          <w:rFonts w:asciiTheme="minorHAnsi" w:hAnsiTheme="minorHAnsi" w:cstheme="minorHAnsi"/>
          <w:color w:val="auto"/>
          <w:lang w:eastAsia="zh-TW"/>
        </w:rPr>
        <w:t>ed</w:t>
      </w:r>
      <w:r w:rsidR="000C2144" w:rsidRPr="00B95CFC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B95CFC">
        <w:rPr>
          <w:rFonts w:asciiTheme="minorHAnsi" w:hAnsiTheme="minorHAnsi" w:cstheme="minorHAnsi"/>
          <w:color w:val="auto"/>
          <w:lang w:eastAsia="zh-TW"/>
        </w:rPr>
        <w:t xml:space="preserve">with sucrose. For instance, </w:t>
      </w:r>
      <w:proofErr w:type="spellStart"/>
      <w:r w:rsidRPr="00B95CFC">
        <w:rPr>
          <w:rFonts w:asciiTheme="minorHAnsi" w:hAnsiTheme="minorHAnsi" w:cstheme="minorHAnsi"/>
          <w:color w:val="auto"/>
          <w:lang w:eastAsia="zh-TW"/>
        </w:rPr>
        <w:t>Perc</w:t>
      </w:r>
      <w:r w:rsidRPr="000C2144">
        <w:rPr>
          <w:rFonts w:asciiTheme="minorHAnsi" w:hAnsiTheme="minorHAnsi" w:cstheme="minorHAnsi"/>
          <w:color w:val="auto"/>
          <w:lang w:eastAsia="zh-TW"/>
        </w:rPr>
        <w:t>oll</w:t>
      </w:r>
      <w:proofErr w:type="spellEnd"/>
      <w:r w:rsidRPr="000C2144">
        <w:rPr>
          <w:rFonts w:asciiTheme="minorHAnsi" w:hAnsiTheme="minorHAnsi" w:cstheme="minorHAnsi"/>
          <w:color w:val="auto"/>
          <w:lang w:eastAsia="zh-TW"/>
        </w:rPr>
        <w:t xml:space="preserve"> has lower osmolarity and viscosity than sucrose. These allow </w:t>
      </w:r>
      <w:r w:rsidRPr="001530EE">
        <w:rPr>
          <w:color w:val="auto"/>
        </w:rPr>
        <w:t>rapid banding of particles using lower centrifugal forces</w:t>
      </w:r>
      <w:r w:rsidRPr="001530EE">
        <w:rPr>
          <w:rFonts w:asciiTheme="minorHAnsi" w:hAnsiTheme="minorHAnsi" w:cstheme="minorHAnsi"/>
          <w:color w:val="auto"/>
          <w:lang w:eastAsia="zh-TW"/>
        </w:rPr>
        <w:t>.</w:t>
      </w:r>
      <w:r w:rsidRPr="001530EE">
        <w:rPr>
          <w:color w:val="auto"/>
        </w:rPr>
        <w:t xml:space="preserve"> 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Ficoll-400 has a lower permeability toward membranes than sucrose because of its high molecular weight and low content of dialyzable material. Therefore, changing the gradient medium may </w:t>
      </w:r>
      <w:r w:rsidR="004F375F" w:rsidRPr="001530EE">
        <w:rPr>
          <w:rFonts w:asciiTheme="minorHAnsi" w:hAnsiTheme="minorHAnsi" w:cstheme="minorHAnsi"/>
          <w:color w:val="auto"/>
          <w:lang w:eastAsia="zh-TW"/>
        </w:rPr>
        <w:t>achieve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 a </w:t>
      </w:r>
      <w:r w:rsidR="004F375F" w:rsidRPr="001530EE">
        <w:rPr>
          <w:rFonts w:asciiTheme="minorHAnsi" w:hAnsiTheme="minorHAnsi" w:cstheme="minorHAnsi"/>
          <w:color w:val="auto"/>
          <w:lang w:eastAsia="zh-TW"/>
        </w:rPr>
        <w:t>higher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 endosome isolation </w:t>
      </w:r>
      <w:r w:rsidR="004F375F" w:rsidRPr="001530EE">
        <w:rPr>
          <w:rFonts w:asciiTheme="minorHAnsi" w:hAnsiTheme="minorHAnsi" w:cstheme="minorHAnsi"/>
          <w:color w:val="auto"/>
          <w:lang w:eastAsia="zh-TW"/>
        </w:rPr>
        <w:t>efficiency</w:t>
      </w:r>
      <w:r w:rsidRPr="001530EE">
        <w:rPr>
          <w:rFonts w:asciiTheme="minorHAnsi" w:hAnsiTheme="minorHAnsi" w:cstheme="minorHAnsi"/>
          <w:color w:val="auto"/>
          <w:lang w:eastAsia="zh-TW"/>
        </w:rPr>
        <w:t>.</w:t>
      </w:r>
    </w:p>
    <w:p w14:paraId="6D12EA64" w14:textId="77777777" w:rsidR="00C401F4" w:rsidRPr="001530EE" w:rsidRDefault="00C401F4" w:rsidP="00510319">
      <w:pPr>
        <w:snapToGrid w:val="0"/>
        <w:rPr>
          <w:rFonts w:asciiTheme="minorHAnsi" w:hAnsiTheme="minorHAnsi" w:cstheme="minorHAnsi"/>
          <w:color w:val="auto"/>
        </w:rPr>
      </w:pPr>
    </w:p>
    <w:p w14:paraId="5FDB014E" w14:textId="4B94FAEA" w:rsidR="00654754" w:rsidRPr="000C2144" w:rsidRDefault="003E0613" w:rsidP="00934D01">
      <w:pPr>
        <w:rPr>
          <w:color w:val="auto"/>
        </w:rPr>
      </w:pPr>
      <w:r w:rsidRPr="001530EE">
        <w:rPr>
          <w:rFonts w:asciiTheme="minorHAnsi" w:hAnsiTheme="minorHAnsi" w:cstheme="minorHAnsi"/>
          <w:color w:val="auto"/>
          <w:lang w:eastAsia="zh-TW"/>
        </w:rPr>
        <w:t xml:space="preserve">Apart from density gradient ultracentrifugation, </w:t>
      </w:r>
      <w:r w:rsidRPr="003362B0">
        <w:rPr>
          <w:rFonts w:asciiTheme="minorHAnsi" w:hAnsiTheme="minorHAnsi" w:cstheme="minorHAnsi"/>
          <w:color w:val="auto"/>
          <w:lang w:eastAsia="zh-TW"/>
        </w:rPr>
        <w:t xml:space="preserve">other </w:t>
      </w:r>
      <w:r w:rsidRPr="00B95CFC">
        <w:rPr>
          <w:rFonts w:asciiTheme="minorHAnsi" w:hAnsiTheme="minorHAnsi" w:cstheme="minorHAnsi"/>
          <w:color w:val="auto"/>
          <w:lang w:eastAsia="zh-TW"/>
        </w:rPr>
        <w:t xml:space="preserve">methods can be used </w:t>
      </w:r>
      <w:r w:rsidR="00613D61" w:rsidRPr="001530EE">
        <w:rPr>
          <w:rFonts w:asciiTheme="minorHAnsi" w:hAnsiTheme="minorHAnsi" w:cstheme="minorHAnsi"/>
          <w:color w:val="auto"/>
          <w:lang w:eastAsia="zh-TW"/>
        </w:rPr>
        <w:t>for cell fractionation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, including </w:t>
      </w:r>
      <w:r w:rsidRPr="001530EE">
        <w:rPr>
          <w:rFonts w:asciiTheme="minorHAnsi" w:hAnsiTheme="minorHAnsi" w:cstheme="minorHAnsi"/>
          <w:color w:val="auto"/>
          <w:lang w:eastAsia="zh-CN"/>
        </w:rPr>
        <w:t>free</w:t>
      </w:r>
      <w:r w:rsidR="00F30E9D" w:rsidRPr="001530EE">
        <w:rPr>
          <w:rFonts w:asciiTheme="minorHAnsi" w:hAnsiTheme="minorHAnsi" w:cstheme="minorHAnsi"/>
          <w:color w:val="auto"/>
          <w:lang w:eastAsia="zh-CN"/>
        </w:rPr>
        <w:t>-</w:t>
      </w:r>
      <w:r w:rsidRPr="001530EE">
        <w:rPr>
          <w:rFonts w:asciiTheme="minorHAnsi" w:hAnsiTheme="minorHAnsi" w:cstheme="minorHAnsi"/>
          <w:color w:val="auto"/>
          <w:lang w:eastAsia="zh-CN"/>
        </w:rPr>
        <w:t>flow electrophoresis (FFE)</w:t>
      </w:r>
      <w:hyperlink w:anchor="_ENREF_25" w:tooltip="Marsh, 1989 #423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  <w:lang w:eastAsia="zh-TW"/>
          </w:rPr>
          <w:instrText xml:space="preserve"> ADDIN EN.CITE &lt;EndNote&gt;&lt;Cite&gt;&lt;Author&gt;Marsh&lt;/Author&gt;&lt;Year&gt;1989&lt;/Year&gt;&lt;RecNum&gt;423&lt;/RecNum&gt;&lt;DisplayText&gt;&lt;style face="superscript"&gt;25&lt;/style&gt;&lt;/DisplayText&gt;&lt;record&gt;&lt;rec-number&gt;423&lt;/rec-number&gt;&lt;foreign-keys&gt;&lt;key app="EN" db-id="rdtevpdpcrtvs0epdswpaexdwvxd9rzp9xdz"&gt;423&lt;/key&gt;&lt;/foreign-keys&gt;&lt;ref-type name="Journal Article"&gt;17&lt;/ref-type&gt;&lt;contributors&gt;&lt;authors&gt;&lt;author&gt;Marsh, M.&lt;/author&gt;&lt;/authors&gt;&lt;/contributors&gt;&lt;auth-address&gt;Institute of Cancer Research, Chester Beatty Laboratories, London, England.&lt;/auth-address&gt;&lt;titles&gt;&lt;title&gt;Endosome and lysosome purification by free-flow electrophoresis&lt;/title&gt;&lt;secondary-title&gt;Methods Cell Biol&lt;/secondary-title&gt;&lt;alt-title&gt;Methods in cell biology&lt;/alt-title&gt;&lt;/titles&gt;&lt;periodical&gt;&lt;full-title&gt;Methods in Cell Biology&lt;/full-title&gt;&lt;abbr-1&gt;Methods Cell Biol&lt;/abbr-1&gt;&lt;abbr-2&gt;Methods Cell Biol.&lt;/abbr-2&gt;&lt;/periodical&gt;&lt;alt-periodical&gt;&lt;full-title&gt;Methods in Cell Biology&lt;/full-title&gt;&lt;abbr-1&gt;Methods Cell Biol.&lt;/abbr-1&gt;&lt;abbr-2&gt;Methods Cell Biol&lt;/abbr-2&gt;&lt;/alt-periodical&gt;&lt;pages&gt;319-34&lt;/pages&gt;&lt;volume&gt;31&lt;/volume&gt;&lt;keywords&gt;&lt;keyword&gt;Animals&lt;/keyword&gt;&lt;keyword&gt;Cell Fractionation/methods&lt;/keyword&gt;&lt;keyword&gt;Cell Line&lt;/keyword&gt;&lt;keyword&gt;Cell Membrane/*ultrastructure&lt;/keyword&gt;&lt;keyword&gt;Electrophoresis/instrumentation/methods&lt;/keyword&gt;&lt;keyword&gt;Humans&lt;/keyword&gt;&lt;keyword&gt;Indicators and Reagents&lt;/keyword&gt;&lt;keyword&gt;Lysosomes/*ultrastructure&lt;/keyword&gt;&lt;keyword&gt;Organelles/*ultrastructure&lt;/keyword&gt;&lt;/keywords&gt;&lt;dates&gt;&lt;year&gt;1989&lt;/year&gt;&lt;/dates&gt;&lt;isbn&gt;0091-679X (Print)&amp;#xD;0091-679X (Linking)&lt;/isbn&gt;&lt;accession-num&gt;2779451&lt;/accession-num&gt;&lt;urls&gt;&lt;related-urls&gt;&lt;url&gt;http://www.ncbi.nlm.nih.gov/pubmed/2779451&lt;/url&gt;&lt;/related-urls&gt;&lt;/urls&gt;&lt;electronic-resource-num&gt;10.1016/s0091-679x(08)61617-9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25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Pr="00B95CFC">
        <w:rPr>
          <w:rFonts w:asciiTheme="minorHAnsi" w:hAnsiTheme="minorHAnsi" w:cstheme="minorHAnsi"/>
          <w:color w:val="auto"/>
          <w:lang w:eastAsia="zh-CN"/>
        </w:rPr>
        <w:t>,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 fluorescence-activated organelle sorting (FAOS)</w:t>
      </w:r>
      <w:hyperlink w:anchor="_ENREF_26" w:tooltip="Stasyk, 2004 #373" w:history="1"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TdGFzeWs8L0F1dGhvcj48WWVhcj4yMDA0PC9ZZWFyPjxS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</w:fldData>
          </w:fldChar>
        </w:r>
        <w:r w:rsidR="00C0186D" w:rsidRPr="001530EE">
          <w:rPr>
            <w:rFonts w:asciiTheme="minorHAnsi" w:hAnsiTheme="minorHAnsi" w:cstheme="minorHAnsi"/>
            <w:color w:val="auto"/>
            <w:lang w:eastAsia="zh-TW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begin">
            <w:fldData xml:space="preserve">PEVuZE5vdGU+PENpdGU+PEF1dGhvcj5TdGFzeWs8L0F1dGhvcj48WWVhcj4yMDA0PC9ZZWFyPjxS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</w:fldData>
          </w:fldChar>
        </w:r>
        <w:r w:rsidR="00C0186D" w:rsidRPr="001530EE">
          <w:rPr>
            <w:rFonts w:asciiTheme="minorHAnsi" w:hAnsiTheme="minorHAnsi" w:cstheme="minorHAnsi"/>
            <w:color w:val="auto"/>
            <w:lang w:eastAsia="zh-TW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TW"/>
          </w:rPr>
          <w:t>26</w:t>
        </w:r>
        <w:r w:rsidR="00C0186D" w:rsidRPr="003362B0">
          <w:rPr>
            <w:rFonts w:asciiTheme="minorHAnsi" w:hAnsiTheme="minorHAnsi" w:cstheme="minorHAnsi"/>
            <w:color w:val="auto"/>
            <w:lang w:eastAsia="zh-TW"/>
          </w:rPr>
          <w:fldChar w:fldCharType="end"/>
        </w:r>
      </w:hyperlink>
      <w:r w:rsidR="00F30E9D" w:rsidRPr="00B95CFC">
        <w:rPr>
          <w:rFonts w:asciiTheme="minorHAnsi" w:hAnsiTheme="minorHAnsi" w:cstheme="minorHAnsi"/>
          <w:color w:val="auto"/>
          <w:lang w:eastAsia="zh-TW"/>
        </w:rPr>
        <w:t>,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 and </w:t>
      </w:r>
      <w:proofErr w:type="spellStart"/>
      <w:r w:rsidRPr="001530EE">
        <w:rPr>
          <w:rFonts w:asciiTheme="minorHAnsi" w:hAnsiTheme="minorHAnsi" w:cstheme="minorHAnsi"/>
          <w:color w:val="auto"/>
          <w:lang w:eastAsia="zh-TW"/>
        </w:rPr>
        <w:t>immunoisolation</w:t>
      </w:r>
      <w:proofErr w:type="spellEnd"/>
      <w:r w:rsidR="00C0186D" w:rsidRPr="001530EE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C0186D" w:rsidRPr="001530EE">
        <w:rPr>
          <w:rFonts w:asciiTheme="minorHAnsi" w:hAnsiTheme="minorHAnsi" w:cstheme="minorHAnsi"/>
          <w:color w:val="auto"/>
          <w:lang w:eastAsia="zh-TW"/>
        </w:rPr>
        <w:instrText xml:space="preserve"> HYPERLINK \l "_ENREF_27" \o "Iordachescu, 2018 #372" </w:instrText>
      </w:r>
      <w:r w:rsidR="00C0186D" w:rsidRPr="003362B0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C0186D" w:rsidRPr="003362B0">
        <w:rPr>
          <w:rFonts w:asciiTheme="minorHAnsi" w:hAnsiTheme="minorHAnsi" w:cstheme="minorHAnsi"/>
          <w:color w:val="auto"/>
          <w:lang w:eastAsia="zh-TW"/>
        </w:rPr>
        <w:fldChar w:fldCharType="begin"/>
      </w:r>
      <w:r w:rsidR="00C0186D" w:rsidRPr="001530EE">
        <w:rPr>
          <w:rFonts w:asciiTheme="minorHAnsi" w:hAnsiTheme="minorHAnsi" w:cstheme="minorHAnsi"/>
          <w:color w:val="auto"/>
          <w:lang w:eastAsia="zh-TW"/>
        </w:rPr>
        <w:instrText xml:space="preserve"> ADDIN EN.CITE &lt;EndNote&gt;&lt;Cite&gt;&lt;Author&gt;Iordachescu&lt;/Author&gt;&lt;Year&gt;2018&lt;/Year&gt;&lt;RecNum&gt;372&lt;/RecNum&gt;&lt;DisplayText&gt;&lt;style face="superscript"&gt;27&lt;/style&gt;&lt;/DisplayText&gt;&lt;record&gt;&lt;rec-number&gt;372&lt;/rec-number&gt;&lt;foreign-keys&gt;&lt;key app="EN" db-id="rdtevpdpcrtvs0epdswpaexdwvxd9rzp9xdz"&gt;372&lt;/key&gt;&lt;/foreign-keys&gt;&lt;ref-type name="Journal Article"&gt;17&lt;/ref-type&gt;&lt;contributors&gt;&lt;authors&gt;&lt;author&gt;Iordachescu, Alexandra&lt;/author&gt;&lt;author&gt;Hulley, Philippa&lt;/author&gt;&lt;author&gt;Grover, Liam M&lt;/author&gt;&lt;/authors&gt;&lt;/contributors&gt;&lt;titles&gt;&lt;title&gt;A novel method for the collection of nanoscopic vesicles from an organotypic culture model&lt;/title&gt;&lt;secondary-title&gt;RSC Advances&lt;/secondary-title&gt;&lt;/titles&gt;&lt;periodical&gt;&lt;full-title&gt;RSC Advances&lt;/full-title&gt;&lt;/periodical&gt;&lt;pages&gt;7622-7632&lt;/pages&gt;&lt;volume&gt;8&lt;/volume&gt;&lt;number&gt;14&lt;/number&gt;&lt;dates&gt;&lt;year&gt;2018&lt;/year&gt;&lt;/dates&gt;&lt;publisher&gt;The Royal Society of Chemistry&lt;/publisher&gt;&lt;work-type&gt;10.1039/C7RA12511A&lt;/work-type&gt;&lt;urls&gt;&lt;related-urls&gt;&lt;url&gt;http://dx.doi.org/10.1039/C7RA12511A&lt;/url&gt;&lt;/related-urls&gt;&lt;/urls&gt;&lt;electronic-resource-num&gt;10.1039/C7RA12511A&lt;/electronic-resource-num&gt;&lt;/record&gt;&lt;/Cite&gt;&lt;/EndNote&gt;</w:instrText>
      </w:r>
      <w:r w:rsidR="00C0186D" w:rsidRPr="003362B0">
        <w:rPr>
          <w:rFonts w:asciiTheme="minorHAnsi" w:hAnsiTheme="minorHAnsi" w:cstheme="minorHAnsi"/>
          <w:color w:val="auto"/>
          <w:lang w:eastAsia="zh-TW"/>
        </w:rPr>
        <w:fldChar w:fldCharType="separate"/>
      </w:r>
      <w:r w:rsidR="00C0186D" w:rsidRPr="003362B0">
        <w:rPr>
          <w:rFonts w:asciiTheme="minorHAnsi" w:hAnsiTheme="minorHAnsi" w:cstheme="minorHAnsi"/>
          <w:color w:val="auto"/>
          <w:vertAlign w:val="superscript"/>
          <w:lang w:eastAsia="zh-TW"/>
        </w:rPr>
        <w:t>27</w:t>
      </w:r>
      <w:r w:rsidR="00C0186D" w:rsidRPr="003362B0">
        <w:rPr>
          <w:rFonts w:asciiTheme="minorHAnsi" w:hAnsiTheme="minorHAnsi" w:cstheme="minorHAnsi"/>
          <w:color w:val="auto"/>
          <w:lang w:eastAsia="zh-TW"/>
        </w:rPr>
        <w:fldChar w:fldCharType="end"/>
      </w:r>
      <w:r w:rsidR="00C0186D" w:rsidRPr="003362B0">
        <w:rPr>
          <w:rFonts w:asciiTheme="minorHAnsi" w:hAnsiTheme="minorHAnsi" w:cstheme="minorHAnsi"/>
          <w:color w:val="auto"/>
          <w:lang w:eastAsia="zh-TW"/>
        </w:rPr>
        <w:fldChar w:fldCharType="end"/>
      </w:r>
      <w:r w:rsidRPr="00B95CFC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5F2721" w:rsidRPr="001530EE">
        <w:rPr>
          <w:rFonts w:asciiTheme="minorHAnsi" w:hAnsiTheme="minorHAnsi" w:cstheme="minorHAnsi"/>
          <w:color w:val="auto"/>
          <w:lang w:eastAsia="zh-TW"/>
        </w:rPr>
        <w:t xml:space="preserve">FFE is a liquid phase </w:t>
      </w:r>
      <w:r w:rsidR="008D363C" w:rsidRPr="001530EE">
        <w:rPr>
          <w:rFonts w:asciiTheme="minorHAnsi" w:hAnsiTheme="minorHAnsi" w:cstheme="minorHAnsi"/>
          <w:color w:val="auto"/>
          <w:lang w:eastAsia="zh-TW"/>
        </w:rPr>
        <w:t>separation method</w:t>
      </w:r>
      <w:r w:rsidR="00B46DA2" w:rsidRPr="001530EE">
        <w:rPr>
          <w:rFonts w:asciiTheme="minorHAnsi" w:hAnsiTheme="minorHAnsi" w:cstheme="minorHAnsi"/>
          <w:color w:val="auto"/>
          <w:lang w:eastAsia="zh-TW"/>
        </w:rPr>
        <w:t>.</w:t>
      </w:r>
      <w:r w:rsidR="00273048" w:rsidRPr="001530EE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46DA2" w:rsidRPr="001530EE">
        <w:rPr>
          <w:rFonts w:asciiTheme="minorHAnsi" w:hAnsiTheme="minorHAnsi" w:cstheme="minorHAnsi"/>
          <w:color w:val="auto"/>
          <w:lang w:eastAsia="zh-TW"/>
        </w:rPr>
        <w:t xml:space="preserve">The sample </w:t>
      </w:r>
      <w:r w:rsidR="00EB6894" w:rsidRPr="001530EE">
        <w:rPr>
          <w:rFonts w:asciiTheme="minorHAnsi" w:hAnsiTheme="minorHAnsi" w:cstheme="minorHAnsi"/>
          <w:color w:val="auto"/>
          <w:lang w:eastAsia="zh-TW"/>
        </w:rPr>
        <w:t xml:space="preserve">flows through </w:t>
      </w:r>
      <w:r w:rsidR="00C662EE" w:rsidRPr="001530EE">
        <w:rPr>
          <w:rFonts w:asciiTheme="minorHAnsi" w:hAnsiTheme="minorHAnsi" w:cstheme="minorHAnsi"/>
          <w:color w:val="auto"/>
          <w:lang w:eastAsia="zh-TW"/>
        </w:rPr>
        <w:t>the separation buffer under the influence of a</w:t>
      </w:r>
      <w:r w:rsidR="002D06F4" w:rsidRPr="001530EE">
        <w:rPr>
          <w:rFonts w:asciiTheme="minorHAnsi" w:hAnsiTheme="minorHAnsi" w:cstheme="minorHAnsi"/>
          <w:color w:val="auto"/>
          <w:lang w:eastAsia="zh-TW"/>
        </w:rPr>
        <w:t xml:space="preserve">n </w:t>
      </w:r>
      <w:r w:rsidR="00BB3603" w:rsidRPr="001530EE">
        <w:rPr>
          <w:rFonts w:asciiTheme="minorHAnsi" w:hAnsiTheme="minorHAnsi" w:cstheme="minorHAnsi"/>
          <w:color w:val="auto"/>
          <w:lang w:eastAsia="zh-TW"/>
        </w:rPr>
        <w:t>electric field</w:t>
      </w:r>
      <w:r w:rsidR="002D06F4" w:rsidRPr="001530EE">
        <w:rPr>
          <w:rFonts w:asciiTheme="minorHAnsi" w:hAnsiTheme="minorHAnsi" w:cstheme="minorHAnsi"/>
          <w:color w:val="auto"/>
          <w:lang w:eastAsia="zh-TW"/>
        </w:rPr>
        <w:t xml:space="preserve"> pe</w:t>
      </w:r>
      <w:r w:rsidR="005F2596" w:rsidRPr="001530EE">
        <w:rPr>
          <w:rFonts w:asciiTheme="minorHAnsi" w:hAnsiTheme="minorHAnsi" w:cstheme="minorHAnsi"/>
          <w:color w:val="auto"/>
          <w:lang w:eastAsia="zh-TW"/>
        </w:rPr>
        <w:t>rpendicular to the flow direction</w:t>
      </w:r>
      <w:r w:rsidR="00BB3603" w:rsidRPr="001530EE">
        <w:rPr>
          <w:rFonts w:asciiTheme="minorHAnsi" w:hAnsiTheme="minorHAnsi" w:cstheme="minorHAnsi"/>
          <w:color w:val="auto"/>
          <w:lang w:eastAsia="zh-TW"/>
        </w:rPr>
        <w:t xml:space="preserve">. </w:t>
      </w:r>
      <w:r w:rsidR="00395EA6" w:rsidRPr="001530EE">
        <w:rPr>
          <w:rFonts w:asciiTheme="minorHAnsi" w:hAnsiTheme="minorHAnsi" w:cstheme="minorHAnsi"/>
          <w:color w:val="auto"/>
          <w:lang w:eastAsia="zh-TW"/>
        </w:rPr>
        <w:t>D</w:t>
      </w:r>
      <w:r w:rsidR="003419BF" w:rsidRPr="001530EE">
        <w:rPr>
          <w:rFonts w:asciiTheme="minorHAnsi" w:hAnsiTheme="minorHAnsi" w:cstheme="minorHAnsi"/>
          <w:color w:val="auto"/>
          <w:lang w:eastAsia="zh-TW"/>
        </w:rPr>
        <w:t>eflection level</w:t>
      </w:r>
      <w:r w:rsidR="00347924" w:rsidRPr="001530EE">
        <w:rPr>
          <w:rFonts w:asciiTheme="minorHAnsi" w:hAnsiTheme="minorHAnsi" w:cstheme="minorHAnsi"/>
          <w:color w:val="auto"/>
          <w:lang w:eastAsia="zh-TW"/>
        </w:rPr>
        <w:t>s</w:t>
      </w:r>
      <w:r w:rsidR="003419BF" w:rsidRPr="001530EE">
        <w:rPr>
          <w:rFonts w:asciiTheme="minorHAnsi" w:hAnsiTheme="minorHAnsi" w:cstheme="minorHAnsi"/>
          <w:color w:val="auto"/>
          <w:lang w:eastAsia="zh-TW"/>
        </w:rPr>
        <w:t xml:space="preserve"> of</w:t>
      </w:r>
      <w:r w:rsidR="00347924" w:rsidRPr="001530EE">
        <w:rPr>
          <w:rFonts w:asciiTheme="minorHAnsi" w:hAnsiTheme="minorHAnsi" w:cstheme="minorHAnsi"/>
          <w:color w:val="auto"/>
          <w:lang w:eastAsia="zh-TW"/>
        </w:rPr>
        <w:t xml:space="preserve"> different</w:t>
      </w:r>
      <w:r w:rsidR="003419BF" w:rsidRPr="001530EE">
        <w:rPr>
          <w:rFonts w:asciiTheme="minorHAnsi" w:hAnsiTheme="minorHAnsi" w:cstheme="minorHAnsi"/>
          <w:color w:val="auto"/>
          <w:lang w:eastAsia="zh-TW"/>
        </w:rPr>
        <w:t xml:space="preserve"> organelles </w:t>
      </w:r>
      <w:r w:rsidR="008F2F36" w:rsidRPr="001530EE">
        <w:rPr>
          <w:rFonts w:asciiTheme="minorHAnsi" w:hAnsiTheme="minorHAnsi" w:cstheme="minorHAnsi"/>
          <w:color w:val="auto"/>
          <w:lang w:eastAsia="zh-TW"/>
        </w:rPr>
        <w:t>var</w:t>
      </w:r>
      <w:r w:rsidR="004A0D9C" w:rsidRPr="001530EE">
        <w:rPr>
          <w:rFonts w:asciiTheme="minorHAnsi" w:hAnsiTheme="minorHAnsi" w:cstheme="minorHAnsi"/>
          <w:color w:val="auto"/>
          <w:lang w:eastAsia="zh-TW"/>
        </w:rPr>
        <w:t>y</w:t>
      </w:r>
      <w:r w:rsidR="008F2F36" w:rsidRPr="001530EE">
        <w:rPr>
          <w:rFonts w:asciiTheme="minorHAnsi" w:hAnsiTheme="minorHAnsi" w:cstheme="minorHAnsi"/>
          <w:color w:val="auto"/>
          <w:lang w:eastAsia="zh-TW"/>
        </w:rPr>
        <w:t xml:space="preserve"> based on their surface charge</w:t>
      </w:r>
      <w:r w:rsidR="00934D01" w:rsidRPr="001530EE">
        <w:rPr>
          <w:rFonts w:asciiTheme="minorHAnsi" w:hAnsiTheme="minorHAnsi" w:cstheme="minorHAnsi"/>
          <w:color w:val="auto"/>
          <w:lang w:eastAsia="zh-TW"/>
        </w:rPr>
        <w:t>s</w:t>
      </w:r>
      <w:hyperlink w:anchor="_ENREF_25" w:tooltip="Marsh, 1989 #423" w:history="1"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Marsh&lt;/Author&gt;&lt;Year&gt;1989&lt;/Year&gt;&lt;RecNum&gt;423&lt;/RecNum&gt;&lt;DisplayText&gt;&lt;style face="superscript"&gt;25&lt;/style&gt;&lt;/DisplayText&gt;&lt;record&gt;&lt;rec-number&gt;423&lt;/rec-number&gt;&lt;foreign-keys&gt;&lt;key app="EN" db-id="rdtevpdpcrtvs0epdswpaexdwvxd9rzp9xdz"&gt;423&lt;/key&gt;&lt;/foreign-keys&gt;&lt;ref-type name="Journal Article"&gt;17&lt;/ref-type&gt;&lt;contributors&gt;&lt;authors&gt;&lt;author&gt;Marsh, M.&lt;/author&gt;&lt;/authors&gt;&lt;/contributors&gt;&lt;auth-address&gt;Institute of Cancer Research, Chester Beatty Laboratories, London, England.&lt;/auth-address&gt;&lt;titles&gt;&lt;title&gt;Endosome and lysosome purification by free-flow electrophoresis&lt;/title&gt;&lt;secondary-title&gt;Methods Cell Biol&lt;/secondary-title&gt;&lt;alt-title&gt;Methods in cell biology&lt;/alt-title&gt;&lt;/titles&gt;&lt;periodical&gt;&lt;full-title&gt;Methods in Cell Biology&lt;/full-title&gt;&lt;abbr-1&gt;Methods Cell Biol&lt;/abbr-1&gt;&lt;abbr-2&gt;Methods Cell Biol.&lt;/abbr-2&gt;&lt;/periodical&gt;&lt;alt-periodical&gt;&lt;full-title&gt;Methods in Cell Biology&lt;/full-title&gt;&lt;abbr-1&gt;Methods Cell Biol.&lt;/abbr-1&gt;&lt;abbr-2&gt;Methods Cell Biol&lt;/abbr-2&gt;&lt;/alt-periodical&gt;&lt;pages&gt;319-34&lt;/pages&gt;&lt;volume&gt;31&lt;/volume&gt;&lt;keywords&gt;&lt;keyword&gt;Animals&lt;/keyword&gt;&lt;keyword&gt;Cell Fractionation/methods&lt;/keyword&gt;&lt;keyword&gt;Cell Line&lt;/keyword&gt;&lt;keyword&gt;Cell Membrane/*ultrastructure&lt;/keyword&gt;&lt;keyword&gt;Electrophoresis/instrumentation/methods&lt;/keyword&gt;&lt;keyword&gt;Humans&lt;/keyword&gt;&lt;keyword&gt;Indicators and Reagents&lt;/keyword&gt;&lt;keyword&gt;Lysosomes/*ultrastructure&lt;/keyword&gt;&lt;keyword&gt;Organelles/*ultrastructure&lt;/keyword&gt;&lt;/keywords&gt;&lt;dates&gt;&lt;year&gt;1989&lt;/year&gt;&lt;/dates&gt;&lt;isbn&gt;0091-679X (Print)&amp;#xD;0091-679X (Linking)&lt;/isbn&gt;&lt;accession-num&gt;2779451&lt;/accession-num&gt;&lt;urls&gt;&lt;related-urls&gt;&lt;url&gt;http://www.ncbi.nlm.nih.gov/pubmed/2779451&lt;/url&gt;&lt;/related-urls&gt;&lt;/urls&gt;&lt;electronic-resource-num&gt;10.1016/s0091-679x(08)61617-9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25</w: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hyperlink w:anchor="_ENREF_14" w:tooltip="Marsh, 1989 #49" w:history="1"/>
      <w:r w:rsidR="00934D01" w:rsidRPr="00B95CFC">
        <w:rPr>
          <w:rFonts w:asciiTheme="minorHAnsi" w:hAnsiTheme="minorHAnsi" w:cstheme="minorHAnsi"/>
          <w:color w:val="auto"/>
          <w:lang w:eastAsia="zh-CN"/>
        </w:rPr>
        <w:t>.</w:t>
      </w:r>
      <w:r w:rsidR="00934D01" w:rsidRPr="001530EE">
        <w:rPr>
          <w:color w:val="auto"/>
        </w:rPr>
        <w:t xml:space="preserve"> </w:t>
      </w:r>
      <w:r w:rsidRPr="001530EE">
        <w:rPr>
          <w:rFonts w:asciiTheme="minorHAnsi" w:hAnsiTheme="minorHAnsi" w:cstheme="minorHAnsi"/>
          <w:color w:val="auto"/>
          <w:lang w:eastAsia="zh-CN"/>
        </w:rPr>
        <w:t>FAOS usually use</w:t>
      </w:r>
      <w:r w:rsidR="00F30E9D" w:rsidRPr="001530EE">
        <w:rPr>
          <w:rFonts w:asciiTheme="minorHAnsi" w:hAnsiTheme="minorHAnsi" w:cstheme="minorHAnsi"/>
          <w:color w:val="auto"/>
          <w:lang w:eastAsia="zh-CN"/>
        </w:rPr>
        <w:t>s</w:t>
      </w:r>
      <w:r w:rsidRPr="001530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D2447" w:rsidRPr="001530EE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Pr="001530EE">
        <w:rPr>
          <w:rFonts w:asciiTheme="minorHAnsi" w:hAnsiTheme="minorHAnsi" w:cstheme="minorHAnsi"/>
          <w:color w:val="auto"/>
          <w:lang w:eastAsia="zh-CN"/>
        </w:rPr>
        <w:t>fluorescent tag or antibod</w:t>
      </w:r>
      <w:r w:rsidR="00D26F9E" w:rsidRPr="001530EE">
        <w:rPr>
          <w:rFonts w:asciiTheme="minorHAnsi" w:hAnsiTheme="minorHAnsi" w:cstheme="minorHAnsi"/>
          <w:color w:val="auto"/>
          <w:lang w:eastAsia="zh-CN"/>
        </w:rPr>
        <w:t>y</w:t>
      </w:r>
      <w:r w:rsidRPr="001530EE">
        <w:rPr>
          <w:rFonts w:asciiTheme="minorHAnsi" w:hAnsiTheme="minorHAnsi" w:cstheme="minorHAnsi"/>
          <w:color w:val="auto"/>
          <w:lang w:eastAsia="zh-CN"/>
        </w:rPr>
        <w:t xml:space="preserve"> to label </w:t>
      </w:r>
      <w:r w:rsidR="00613D61" w:rsidRPr="001530EE">
        <w:rPr>
          <w:rFonts w:asciiTheme="minorHAnsi" w:hAnsiTheme="minorHAnsi" w:cstheme="minorHAnsi"/>
          <w:color w:val="auto"/>
          <w:lang w:eastAsia="zh-CN"/>
        </w:rPr>
        <w:t>specific organelle</w:t>
      </w:r>
      <w:r w:rsidRPr="001530EE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D26F9E" w:rsidRPr="001530EE">
        <w:rPr>
          <w:rFonts w:asciiTheme="minorHAnsi" w:hAnsiTheme="minorHAnsi" w:cstheme="minorHAnsi"/>
          <w:color w:val="auto"/>
          <w:lang w:eastAsia="zh-CN"/>
        </w:rPr>
        <w:t xml:space="preserve"> then</w:t>
      </w:r>
      <w:r w:rsidRPr="001530EE">
        <w:rPr>
          <w:rFonts w:asciiTheme="minorHAnsi" w:hAnsiTheme="minorHAnsi" w:cstheme="minorHAnsi"/>
          <w:color w:val="auto"/>
          <w:lang w:eastAsia="zh-CN"/>
        </w:rPr>
        <w:t xml:space="preserve"> followed by flow cytometry </w:t>
      </w:r>
      <w:r w:rsidR="009C5776" w:rsidRPr="001530EE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F237FB" w:rsidRPr="001530E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9C5776" w:rsidRPr="001530EE">
        <w:rPr>
          <w:rFonts w:asciiTheme="minorHAnsi" w:hAnsiTheme="minorHAnsi" w:cstheme="minorHAnsi"/>
          <w:color w:val="auto"/>
          <w:lang w:eastAsia="zh-CN"/>
        </w:rPr>
        <w:t>isolation</w:t>
      </w:r>
      <w:r w:rsidRPr="001530E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F2cmllcjwvQXV0aG9yPjxZZWFyPjE5OTc8L1llYXI+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</w:fldData>
        </w:fldChar>
      </w:r>
      <w:r w:rsidR="00C826A7" w:rsidRPr="001530E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C826A7" w:rsidRPr="003362B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F2cmllcjwvQXV0aG9yPjxZZWFyPjE5OTc8L1llYXI+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</w:fldData>
        </w:fldChar>
      </w:r>
      <w:r w:rsidR="00C826A7" w:rsidRPr="001530E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C826A7" w:rsidRPr="003362B0">
        <w:rPr>
          <w:rFonts w:asciiTheme="minorHAnsi" w:hAnsiTheme="minorHAnsi" w:cstheme="minorHAnsi"/>
          <w:color w:val="auto"/>
          <w:lang w:eastAsia="zh-CN"/>
        </w:rPr>
      </w:r>
      <w:r w:rsidR="00C826A7" w:rsidRPr="003362B0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3362B0">
        <w:rPr>
          <w:rFonts w:asciiTheme="minorHAnsi" w:hAnsiTheme="minorHAnsi" w:cstheme="minorHAnsi"/>
          <w:color w:val="auto"/>
          <w:lang w:eastAsia="zh-CN"/>
        </w:rPr>
      </w:r>
      <w:r w:rsidRPr="003362B0">
        <w:rPr>
          <w:rFonts w:asciiTheme="minorHAnsi" w:hAnsiTheme="minorHAnsi" w:cstheme="minorHAnsi"/>
          <w:color w:val="auto"/>
          <w:lang w:eastAsia="zh-CN"/>
        </w:rPr>
        <w:fldChar w:fldCharType="separate"/>
      </w:r>
      <w:hyperlink w:anchor="_ENREF_28" w:tooltip="Chavrier, 1997 #424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28</w:t>
        </w:r>
      </w:hyperlink>
      <w:r w:rsidR="007B0716" w:rsidRPr="003362B0">
        <w:rPr>
          <w:rFonts w:asciiTheme="minorHAnsi" w:hAnsiTheme="minorHAnsi" w:cstheme="minorHAnsi"/>
          <w:color w:val="auto"/>
          <w:vertAlign w:val="superscript"/>
          <w:lang w:eastAsia="zh-CN"/>
        </w:rPr>
        <w:t>,</w:t>
      </w:r>
      <w:hyperlink w:anchor="_ENREF_29" w:tooltip="Chasan, 2013 #425" w:history="1"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29</w:t>
        </w:r>
      </w:hyperlink>
      <w:r w:rsidRPr="003362B0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B95CFC">
        <w:rPr>
          <w:rFonts w:asciiTheme="minorHAnsi" w:hAnsiTheme="minorHAnsi" w:cstheme="minorHAnsi"/>
          <w:color w:val="auto"/>
          <w:lang w:eastAsia="zh-CN"/>
        </w:rPr>
        <w:t xml:space="preserve">. </w:t>
      </w:r>
      <w:proofErr w:type="spellStart"/>
      <w:r w:rsidRPr="00B95CFC">
        <w:rPr>
          <w:rFonts w:asciiTheme="minorHAnsi" w:hAnsiTheme="minorHAnsi" w:cstheme="minorHAnsi"/>
          <w:color w:val="auto"/>
          <w:lang w:eastAsia="zh-CN"/>
        </w:rPr>
        <w:t>Immunoisolation</w:t>
      </w:r>
      <w:proofErr w:type="spellEnd"/>
      <w:r w:rsidRPr="00B95CFC">
        <w:rPr>
          <w:rFonts w:asciiTheme="minorHAnsi" w:hAnsiTheme="minorHAnsi" w:cstheme="minorHAnsi"/>
          <w:color w:val="auto"/>
          <w:lang w:eastAsia="zh-CN"/>
        </w:rPr>
        <w:t xml:space="preserve"> relies on </w:t>
      </w:r>
      <w:r w:rsidR="002D2447" w:rsidRPr="001530EE">
        <w:rPr>
          <w:rFonts w:asciiTheme="minorHAnsi" w:hAnsiTheme="minorHAnsi" w:cstheme="minorHAnsi"/>
          <w:color w:val="auto"/>
          <w:lang w:eastAsia="zh-CN"/>
        </w:rPr>
        <w:t>detecting</w:t>
      </w:r>
      <w:r w:rsidRPr="001530EE">
        <w:rPr>
          <w:rFonts w:asciiTheme="minorHAnsi" w:hAnsiTheme="minorHAnsi" w:cstheme="minorHAnsi"/>
          <w:color w:val="auto"/>
          <w:lang w:eastAsia="zh-CN"/>
        </w:rPr>
        <w:t xml:space="preserve"> specific antigens on the surface of </w:t>
      </w:r>
      <w:r w:rsidR="00613D61" w:rsidRPr="001530EE">
        <w:rPr>
          <w:rFonts w:asciiTheme="minorHAnsi" w:hAnsiTheme="minorHAnsi" w:cstheme="minorHAnsi"/>
          <w:color w:val="auto"/>
          <w:lang w:eastAsia="zh-CN"/>
        </w:rPr>
        <w:t>the targeted organelle</w:t>
      </w:r>
      <w:r w:rsidRPr="001530EE">
        <w:rPr>
          <w:rFonts w:asciiTheme="minorHAnsi" w:hAnsiTheme="minorHAnsi" w:cstheme="minorHAnsi"/>
          <w:color w:val="auto"/>
          <w:lang w:eastAsia="zh-CN"/>
        </w:rPr>
        <w:t xml:space="preserve"> and subsequent precipitation by antibodies</w:t>
      </w:r>
      <w:hyperlink w:anchor="_ENREF_30" w:tooltip="Thapa, 2020 #426" w:history="1"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UaGFwYTwvQXV0aG9yPjxZZWFyPjIwMjA8L1llYXI+PFJl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</w:fldData>
          </w:fldChar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UaGFwYTwvQXV0aG9yPjxZZWFyPjIwMjA8L1llYXI+PFJl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</w:fldData>
          </w:fldChar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30</w: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Pr="00B95CFC">
        <w:rPr>
          <w:rFonts w:asciiTheme="minorHAnsi" w:hAnsiTheme="minorHAnsi" w:cstheme="minorHAnsi"/>
          <w:color w:val="auto"/>
          <w:lang w:eastAsia="zh-CN"/>
        </w:rPr>
        <w:t>.</w:t>
      </w:r>
    </w:p>
    <w:p w14:paraId="16A68C33" w14:textId="77777777" w:rsidR="00654754" w:rsidRPr="001530EE" w:rsidRDefault="00654754" w:rsidP="000F4239">
      <w:pPr>
        <w:snapToGrid w:val="0"/>
        <w:rPr>
          <w:rFonts w:asciiTheme="minorHAnsi" w:hAnsiTheme="minorHAnsi" w:cstheme="minorHAnsi"/>
          <w:color w:val="auto"/>
          <w:lang w:eastAsia="zh-CN"/>
        </w:rPr>
      </w:pPr>
    </w:p>
    <w:p w14:paraId="17CDE0E5" w14:textId="2D6AAFE3" w:rsidR="00E427EE" w:rsidRPr="000767ED" w:rsidRDefault="00837351" w:rsidP="001B7DC8">
      <w:pPr>
        <w:snapToGrid w:val="0"/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  <w:lang w:eastAsia="zh-CN"/>
        </w:rPr>
        <w:t>When c</w:t>
      </w:r>
      <w:r w:rsidR="00E427EE" w:rsidRPr="001530EE">
        <w:rPr>
          <w:rFonts w:asciiTheme="minorHAnsi" w:hAnsiTheme="minorHAnsi" w:cstheme="minorHAnsi"/>
          <w:color w:val="auto"/>
          <w:lang w:eastAsia="zh-CN"/>
        </w:rPr>
        <w:t xml:space="preserve">omparing with these </w:t>
      </w:r>
      <w:r w:rsidRPr="001530EE">
        <w:rPr>
          <w:rFonts w:asciiTheme="minorHAnsi" w:hAnsiTheme="minorHAnsi" w:cstheme="minorHAnsi"/>
          <w:color w:val="auto"/>
          <w:lang w:eastAsia="zh-CN"/>
        </w:rPr>
        <w:t>alternatives</w:t>
      </w:r>
      <w:r w:rsidR="00E427EE" w:rsidRPr="001530EE">
        <w:rPr>
          <w:rFonts w:asciiTheme="minorHAnsi" w:hAnsiTheme="minorHAnsi" w:cstheme="minorHAnsi"/>
          <w:color w:val="auto"/>
          <w:lang w:eastAsia="zh-CN"/>
        </w:rPr>
        <w:t>,</w:t>
      </w:r>
      <w:r w:rsidR="00E427EE" w:rsidRPr="001530EE">
        <w:rPr>
          <w:rFonts w:asciiTheme="minorHAnsi" w:hAnsiTheme="minorHAnsi" w:cstheme="minorHAnsi"/>
          <w:color w:val="auto"/>
          <w:lang w:eastAsia="zh-TW"/>
        </w:rPr>
        <w:t xml:space="preserve"> density gradient ultracentrifugation</w:t>
      </w:r>
      <w:r w:rsidR="00E427EE" w:rsidRPr="001530EE">
        <w:rPr>
          <w:rFonts w:asciiTheme="minorHAnsi" w:hAnsiTheme="minorHAnsi" w:cstheme="minorHAnsi"/>
          <w:color w:val="auto"/>
          <w:lang w:eastAsia="zh-CN"/>
        </w:rPr>
        <w:t xml:space="preserve"> has its own</w:t>
      </w:r>
      <w:r w:rsidR="000F4239" w:rsidRPr="001530EE">
        <w:rPr>
          <w:rFonts w:asciiTheme="minorHAnsi" w:hAnsiTheme="minorHAnsi" w:cstheme="minorHAnsi"/>
          <w:color w:val="auto"/>
        </w:rPr>
        <w:t xml:space="preserve"> advantage</w:t>
      </w:r>
      <w:r w:rsidR="00E427EE" w:rsidRPr="001530EE">
        <w:rPr>
          <w:rFonts w:asciiTheme="minorHAnsi" w:hAnsiTheme="minorHAnsi" w:cstheme="minorHAnsi"/>
          <w:color w:val="auto"/>
        </w:rPr>
        <w:t>s</w:t>
      </w:r>
      <w:r w:rsidR="00DB38A3" w:rsidRPr="001530EE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DB38A3" w:rsidRPr="001530EE">
        <w:rPr>
          <w:rFonts w:asciiTheme="minorHAnsi" w:hAnsiTheme="minorHAnsi" w:cstheme="minorHAnsi"/>
          <w:color w:val="auto"/>
        </w:rPr>
        <w:t>First of all</w:t>
      </w:r>
      <w:proofErr w:type="gramEnd"/>
      <w:r w:rsidR="00DB38A3" w:rsidRPr="001530EE">
        <w:rPr>
          <w:rFonts w:asciiTheme="minorHAnsi" w:hAnsiTheme="minorHAnsi" w:cstheme="minorHAnsi"/>
          <w:color w:val="auto"/>
        </w:rPr>
        <w:t>,</w:t>
      </w:r>
      <w:r w:rsidR="001B7DC8" w:rsidRPr="001530EE">
        <w:rPr>
          <w:rFonts w:asciiTheme="minorHAnsi" w:hAnsiTheme="minorHAnsi" w:cstheme="minorHAnsi"/>
          <w:color w:val="auto"/>
        </w:rPr>
        <w:t xml:space="preserve"> </w:t>
      </w:r>
      <w:r w:rsidR="00681A67" w:rsidRPr="001530EE">
        <w:rPr>
          <w:rFonts w:asciiTheme="minorHAnsi" w:hAnsiTheme="minorHAnsi" w:cstheme="minorHAnsi"/>
          <w:color w:val="auto"/>
          <w:lang w:eastAsia="zh-TW"/>
        </w:rPr>
        <w:t xml:space="preserve">a </w:t>
      </w:r>
      <w:r w:rsidR="00E427EE" w:rsidRPr="001530EE">
        <w:rPr>
          <w:rFonts w:asciiTheme="minorHAnsi" w:hAnsiTheme="minorHAnsi" w:cstheme="minorHAnsi"/>
          <w:color w:val="auto"/>
        </w:rPr>
        <w:t>distribution</w:t>
      </w:r>
      <w:r w:rsidR="000F4239" w:rsidRPr="001530EE">
        <w:rPr>
          <w:rFonts w:asciiTheme="minorHAnsi" w:hAnsiTheme="minorHAnsi" w:cstheme="minorHAnsi"/>
          <w:color w:val="auto"/>
        </w:rPr>
        <w:t xml:space="preserve"> </w:t>
      </w:r>
      <w:r w:rsidR="00E427EE" w:rsidRPr="001530EE">
        <w:rPr>
          <w:rFonts w:asciiTheme="minorHAnsi" w:hAnsiTheme="minorHAnsi" w:cstheme="minorHAnsi"/>
          <w:color w:val="auto"/>
        </w:rPr>
        <w:t xml:space="preserve">profile of </w:t>
      </w:r>
      <w:r w:rsidR="000F4239" w:rsidRPr="001530EE">
        <w:rPr>
          <w:rFonts w:asciiTheme="minorHAnsi" w:hAnsiTheme="minorHAnsi" w:cstheme="minorHAnsi"/>
          <w:color w:val="auto"/>
        </w:rPr>
        <w:t xml:space="preserve">the </w:t>
      </w:r>
      <w:r w:rsidR="005D7FCD" w:rsidRPr="001530EE">
        <w:rPr>
          <w:rFonts w:asciiTheme="minorHAnsi" w:hAnsiTheme="minorHAnsi" w:cstheme="minorHAnsi"/>
          <w:color w:val="auto"/>
        </w:rPr>
        <w:t>interested</w:t>
      </w:r>
      <w:r w:rsidR="000F4239" w:rsidRPr="001530EE">
        <w:rPr>
          <w:rFonts w:asciiTheme="minorHAnsi" w:hAnsiTheme="minorHAnsi" w:cstheme="minorHAnsi"/>
          <w:color w:val="auto"/>
        </w:rPr>
        <w:t xml:space="preserve"> protein</w:t>
      </w:r>
      <w:r w:rsidR="00E427EE" w:rsidRPr="001530EE">
        <w:rPr>
          <w:rFonts w:asciiTheme="minorHAnsi" w:hAnsiTheme="minorHAnsi" w:cstheme="minorHAnsi"/>
          <w:color w:val="auto"/>
        </w:rPr>
        <w:t xml:space="preserve"> can be obtained </w:t>
      </w:r>
      <w:r w:rsidR="000F4239" w:rsidRPr="001530EE">
        <w:rPr>
          <w:rFonts w:asciiTheme="minorHAnsi" w:hAnsiTheme="minorHAnsi" w:cstheme="minorHAnsi"/>
          <w:color w:val="auto"/>
        </w:rPr>
        <w:t>by performing Western blotting with the isolated fractions (</w:t>
      </w:r>
      <w:r w:rsidR="000F4239" w:rsidRPr="001530EE">
        <w:rPr>
          <w:rFonts w:asciiTheme="minorHAnsi" w:hAnsiTheme="minorHAnsi" w:cstheme="minorHAnsi"/>
          <w:b/>
          <w:bCs/>
          <w:color w:val="auto"/>
        </w:rPr>
        <w:t>Fig</w:t>
      </w:r>
      <w:r w:rsidR="007B483D" w:rsidRPr="001530EE">
        <w:rPr>
          <w:rFonts w:asciiTheme="minorHAnsi" w:hAnsiTheme="minorHAnsi" w:cstheme="minorHAnsi"/>
          <w:b/>
          <w:bCs/>
          <w:color w:val="auto"/>
        </w:rPr>
        <w:t>ure</w:t>
      </w:r>
      <w:r w:rsidR="000F4239" w:rsidRPr="001530EE">
        <w:rPr>
          <w:rFonts w:asciiTheme="minorHAnsi" w:hAnsiTheme="minorHAnsi" w:cstheme="minorHAnsi"/>
          <w:b/>
          <w:bCs/>
          <w:color w:val="auto"/>
        </w:rPr>
        <w:t xml:space="preserve"> 2A</w:t>
      </w:r>
      <w:r w:rsidR="000F4239" w:rsidRPr="001530EE">
        <w:rPr>
          <w:rFonts w:asciiTheme="minorHAnsi" w:hAnsiTheme="minorHAnsi" w:cstheme="minorHAnsi"/>
          <w:color w:val="auto"/>
        </w:rPr>
        <w:t xml:space="preserve">). </w:t>
      </w:r>
      <w:r w:rsidR="00681A67" w:rsidRPr="001530EE">
        <w:rPr>
          <w:rFonts w:asciiTheme="minorHAnsi" w:hAnsiTheme="minorHAnsi" w:cstheme="minorHAnsi"/>
          <w:color w:val="auto"/>
        </w:rPr>
        <w:t>Any changes in</w:t>
      </w:r>
      <w:r w:rsidR="003138C2" w:rsidRPr="001530EE">
        <w:rPr>
          <w:rFonts w:asciiTheme="minorHAnsi" w:hAnsiTheme="minorHAnsi" w:cstheme="minorHAnsi"/>
          <w:color w:val="auto"/>
        </w:rPr>
        <w:t xml:space="preserve"> protein</w:t>
      </w:r>
      <w:r w:rsidR="00681A67" w:rsidRPr="001530EE">
        <w:rPr>
          <w:rFonts w:asciiTheme="minorHAnsi" w:hAnsiTheme="minorHAnsi" w:cstheme="minorHAnsi"/>
          <w:color w:val="auto"/>
        </w:rPr>
        <w:t xml:space="preserve"> </w:t>
      </w:r>
      <w:r w:rsidR="003138C2" w:rsidRPr="001530EE">
        <w:rPr>
          <w:rFonts w:asciiTheme="minorHAnsi" w:hAnsiTheme="minorHAnsi" w:cstheme="minorHAnsi"/>
          <w:color w:val="auto"/>
        </w:rPr>
        <w:t>subcellular localization could be easily detected.</w:t>
      </w:r>
      <w:r w:rsidR="001B7DC8" w:rsidRPr="001530EE">
        <w:rPr>
          <w:rFonts w:asciiTheme="minorHAnsi" w:hAnsiTheme="minorHAnsi" w:cstheme="minorHAnsi"/>
          <w:color w:val="auto"/>
        </w:rPr>
        <w:t xml:space="preserve"> Also, u</w:t>
      </w:r>
      <w:r w:rsidR="003E0613" w:rsidRPr="001530EE">
        <w:rPr>
          <w:rFonts w:asciiTheme="minorHAnsi" w:hAnsiTheme="minorHAnsi" w:cstheme="minorHAnsi"/>
          <w:color w:val="auto"/>
        </w:rPr>
        <w:t xml:space="preserve">ltracentrifuge is a </w:t>
      </w:r>
      <w:r w:rsidR="0023097E" w:rsidRPr="001530EE">
        <w:rPr>
          <w:rFonts w:asciiTheme="minorHAnsi" w:hAnsiTheme="minorHAnsi" w:cstheme="minorHAnsi"/>
          <w:color w:val="auto"/>
        </w:rPr>
        <w:t>standard</w:t>
      </w:r>
      <w:r w:rsidR="003E0613" w:rsidRPr="001530EE">
        <w:rPr>
          <w:rFonts w:asciiTheme="minorHAnsi" w:hAnsiTheme="minorHAnsi" w:cstheme="minorHAnsi"/>
          <w:color w:val="auto"/>
        </w:rPr>
        <w:t xml:space="preserve"> instrument in most institutes,</w:t>
      </w:r>
      <w:r w:rsidR="002B7B09" w:rsidRPr="001530EE">
        <w:rPr>
          <w:rFonts w:asciiTheme="minorHAnsi" w:hAnsiTheme="minorHAnsi" w:cstheme="minorHAnsi"/>
          <w:color w:val="auto"/>
        </w:rPr>
        <w:t xml:space="preserve"> and</w:t>
      </w:r>
      <w:r w:rsidR="003E0613" w:rsidRPr="001530EE">
        <w:rPr>
          <w:rFonts w:asciiTheme="minorHAnsi" w:hAnsiTheme="minorHAnsi" w:cstheme="minorHAnsi"/>
          <w:color w:val="auto"/>
        </w:rPr>
        <w:t xml:space="preserve"> the technical requirement for operating the centrifuge is low. </w:t>
      </w:r>
      <w:r w:rsidR="002B7B09" w:rsidRPr="001530EE">
        <w:rPr>
          <w:rFonts w:asciiTheme="minorHAnsi" w:hAnsiTheme="minorHAnsi" w:cstheme="minorHAnsi"/>
          <w:color w:val="auto"/>
        </w:rPr>
        <w:t>In contrast</w:t>
      </w:r>
      <w:r w:rsidR="003C4C46" w:rsidRPr="001530EE">
        <w:rPr>
          <w:rFonts w:asciiTheme="minorHAnsi" w:hAnsiTheme="minorHAnsi" w:cstheme="minorHAnsi"/>
          <w:color w:val="auto"/>
        </w:rPr>
        <w:t>,</w:t>
      </w:r>
      <w:r w:rsidR="003E0613" w:rsidRPr="001530EE">
        <w:rPr>
          <w:rFonts w:asciiTheme="minorHAnsi" w:hAnsiTheme="minorHAnsi" w:cstheme="minorHAnsi"/>
          <w:color w:val="auto"/>
        </w:rPr>
        <w:t xml:space="preserve"> </w:t>
      </w:r>
      <w:r w:rsidR="002C0A49" w:rsidRPr="001530EE">
        <w:rPr>
          <w:rFonts w:asciiTheme="minorHAnsi" w:hAnsiTheme="minorHAnsi" w:cstheme="minorHAnsi"/>
          <w:color w:val="auto"/>
        </w:rPr>
        <w:t xml:space="preserve">a </w:t>
      </w:r>
      <w:r w:rsidR="003E0613" w:rsidRPr="001530EE">
        <w:rPr>
          <w:rFonts w:asciiTheme="minorHAnsi" w:hAnsiTheme="minorHAnsi" w:cstheme="minorHAnsi"/>
          <w:color w:val="auto"/>
        </w:rPr>
        <w:t xml:space="preserve">flow cytometer and </w:t>
      </w:r>
      <w:r w:rsidR="002C0A49" w:rsidRPr="001530EE">
        <w:rPr>
          <w:rFonts w:asciiTheme="minorHAnsi" w:hAnsiTheme="minorHAnsi" w:cstheme="minorHAnsi"/>
          <w:color w:val="auto"/>
        </w:rPr>
        <w:t xml:space="preserve">a </w:t>
      </w:r>
      <w:r w:rsidR="003E0613" w:rsidRPr="001530EE">
        <w:rPr>
          <w:rFonts w:asciiTheme="minorHAnsi" w:hAnsiTheme="minorHAnsi" w:cstheme="minorHAnsi"/>
          <w:color w:val="auto"/>
        </w:rPr>
        <w:t>specific electrophoresis system are required for the isolation process</w:t>
      </w:r>
      <w:r w:rsidR="003C4C46" w:rsidRPr="001530EE">
        <w:rPr>
          <w:rFonts w:asciiTheme="minorHAnsi" w:hAnsiTheme="minorHAnsi" w:cstheme="minorHAnsi"/>
          <w:color w:val="auto"/>
        </w:rPr>
        <w:t xml:space="preserve"> of FAOS </w:t>
      </w:r>
      <w:r w:rsidR="003C4C46" w:rsidRPr="003362B0">
        <w:rPr>
          <w:rFonts w:asciiTheme="minorHAnsi" w:hAnsiTheme="minorHAnsi" w:cstheme="minorHAnsi"/>
          <w:color w:val="auto"/>
          <w:lang w:eastAsia="zh-TW"/>
        </w:rPr>
        <w:t>and FFE</w:t>
      </w:r>
      <w:r w:rsidR="003E0613" w:rsidRPr="00B95CFC">
        <w:rPr>
          <w:rFonts w:asciiTheme="minorHAnsi" w:hAnsiTheme="minorHAnsi" w:cstheme="minorHAnsi"/>
          <w:color w:val="auto"/>
        </w:rPr>
        <w:t>, respectively.</w:t>
      </w:r>
      <w:r w:rsidR="00B47D51" w:rsidRPr="001530EE">
        <w:rPr>
          <w:rFonts w:asciiTheme="minorHAnsi" w:hAnsiTheme="minorHAnsi" w:cstheme="minorHAnsi"/>
          <w:color w:val="auto"/>
        </w:rPr>
        <w:t xml:space="preserve"> </w:t>
      </w:r>
      <w:r w:rsidR="008F218E" w:rsidRPr="001530EE">
        <w:rPr>
          <w:rFonts w:asciiTheme="minorHAnsi" w:hAnsiTheme="minorHAnsi" w:cstheme="minorHAnsi"/>
          <w:color w:val="auto"/>
        </w:rPr>
        <w:t xml:space="preserve">There </w:t>
      </w:r>
      <w:r w:rsidR="00374F85" w:rsidRPr="001530EE">
        <w:rPr>
          <w:rFonts w:asciiTheme="minorHAnsi" w:hAnsiTheme="minorHAnsi" w:cstheme="minorHAnsi"/>
          <w:color w:val="auto"/>
        </w:rPr>
        <w:t>is</w:t>
      </w:r>
      <w:r w:rsidR="00B85769" w:rsidRPr="001530EE">
        <w:rPr>
          <w:rFonts w:asciiTheme="minorHAnsi" w:hAnsiTheme="minorHAnsi" w:cstheme="minorHAnsi"/>
          <w:color w:val="auto"/>
        </w:rPr>
        <w:t xml:space="preserve"> no </w:t>
      </w:r>
      <w:r w:rsidR="004A12D9" w:rsidRPr="001530EE">
        <w:rPr>
          <w:rFonts w:asciiTheme="minorHAnsi" w:hAnsiTheme="minorHAnsi" w:cstheme="minorHAnsi"/>
          <w:color w:val="auto"/>
        </w:rPr>
        <w:t xml:space="preserve">specific equipment required for </w:t>
      </w:r>
      <w:proofErr w:type="spellStart"/>
      <w:r w:rsidR="004A12D9" w:rsidRPr="001530EE">
        <w:rPr>
          <w:rFonts w:asciiTheme="minorHAnsi" w:hAnsiTheme="minorHAnsi" w:cstheme="minorHAnsi"/>
          <w:color w:val="auto"/>
        </w:rPr>
        <w:t>immunoisolation</w:t>
      </w:r>
      <w:proofErr w:type="spellEnd"/>
      <w:r w:rsidR="008F218E" w:rsidRPr="001530EE">
        <w:rPr>
          <w:rFonts w:asciiTheme="minorHAnsi" w:hAnsiTheme="minorHAnsi" w:cstheme="minorHAnsi"/>
          <w:color w:val="auto"/>
        </w:rPr>
        <w:t xml:space="preserve">. </w:t>
      </w:r>
      <w:r w:rsidR="008F218E" w:rsidRPr="001530EE">
        <w:rPr>
          <w:rFonts w:asciiTheme="minorHAnsi" w:hAnsiTheme="minorHAnsi" w:cstheme="minorHAnsi"/>
          <w:color w:val="auto"/>
        </w:rPr>
        <w:lastRenderedPageBreak/>
        <w:t xml:space="preserve">However, </w:t>
      </w:r>
      <w:r w:rsidR="0081050E" w:rsidRPr="001530EE">
        <w:rPr>
          <w:rFonts w:asciiTheme="minorHAnsi" w:hAnsiTheme="minorHAnsi" w:cstheme="minorHAnsi"/>
          <w:color w:val="auto"/>
        </w:rPr>
        <w:t>it is</w:t>
      </w:r>
      <w:r w:rsidR="00E94369" w:rsidRPr="001530EE">
        <w:rPr>
          <w:rFonts w:asciiTheme="minorHAnsi" w:hAnsiTheme="minorHAnsi" w:cstheme="minorHAnsi"/>
          <w:color w:val="auto"/>
        </w:rPr>
        <w:t xml:space="preserve"> mainly used for isolating endosome</w:t>
      </w:r>
      <w:r w:rsidR="00374F85" w:rsidRPr="003362B0">
        <w:rPr>
          <w:rFonts w:asciiTheme="minorHAnsi" w:hAnsiTheme="minorHAnsi" w:cstheme="minorHAnsi"/>
          <w:color w:val="auto"/>
        </w:rPr>
        <w:t>s</w:t>
      </w:r>
      <w:r w:rsidR="00E94369" w:rsidRPr="00B95CFC">
        <w:rPr>
          <w:rFonts w:asciiTheme="minorHAnsi" w:hAnsiTheme="minorHAnsi" w:cstheme="minorHAnsi"/>
          <w:color w:val="auto"/>
        </w:rPr>
        <w:t xml:space="preserve"> from a small number of cells</w:t>
      </w:r>
      <w:r w:rsidR="00374F85" w:rsidRPr="000767ED">
        <w:rPr>
          <w:rFonts w:asciiTheme="minorHAnsi" w:hAnsiTheme="minorHAnsi" w:cstheme="minorHAnsi"/>
          <w:color w:val="auto"/>
        </w:rPr>
        <w:t>. The prep</w:t>
      </w:r>
      <w:r w:rsidR="0077794A" w:rsidRPr="000767ED">
        <w:rPr>
          <w:rFonts w:asciiTheme="minorHAnsi" w:hAnsiTheme="minorHAnsi" w:cstheme="minorHAnsi"/>
          <w:color w:val="auto"/>
        </w:rPr>
        <w:t xml:space="preserve">aration scale of ultracentrifugation is larger than that of </w:t>
      </w:r>
      <w:proofErr w:type="spellStart"/>
      <w:r w:rsidR="00AE44A3" w:rsidRPr="001530EE">
        <w:rPr>
          <w:rFonts w:asciiTheme="minorHAnsi" w:hAnsiTheme="minorHAnsi" w:cstheme="minorHAnsi"/>
          <w:color w:val="auto"/>
        </w:rPr>
        <w:t>immunoisolation</w:t>
      </w:r>
      <w:proofErr w:type="spellEnd"/>
      <w:r w:rsidR="00AE44A3" w:rsidRPr="001530EE">
        <w:rPr>
          <w:rFonts w:asciiTheme="minorHAnsi" w:hAnsiTheme="minorHAnsi" w:cstheme="minorHAnsi"/>
          <w:color w:val="auto"/>
        </w:rPr>
        <w:t>. Besides, an antibody with high specificity is n</w:t>
      </w:r>
      <w:r w:rsidR="008849B8" w:rsidRPr="001530EE">
        <w:rPr>
          <w:rFonts w:asciiTheme="minorHAnsi" w:hAnsiTheme="minorHAnsi" w:cstheme="minorHAnsi"/>
          <w:color w:val="auto"/>
        </w:rPr>
        <w:t>ec</w:t>
      </w:r>
      <w:r w:rsidR="00AE44A3" w:rsidRPr="001530EE">
        <w:rPr>
          <w:rFonts w:asciiTheme="minorHAnsi" w:hAnsiTheme="minorHAnsi" w:cstheme="minorHAnsi"/>
          <w:color w:val="auto"/>
        </w:rPr>
        <w:t>ess</w:t>
      </w:r>
      <w:r w:rsidR="00424F3F" w:rsidRPr="001530EE">
        <w:rPr>
          <w:rFonts w:asciiTheme="minorHAnsi" w:hAnsiTheme="minorHAnsi" w:cstheme="minorHAnsi"/>
          <w:color w:val="auto"/>
        </w:rPr>
        <w:t>ar</w:t>
      </w:r>
      <w:r w:rsidR="00AE44A3" w:rsidRPr="001530EE">
        <w:rPr>
          <w:rFonts w:asciiTheme="minorHAnsi" w:hAnsiTheme="minorHAnsi" w:cstheme="minorHAnsi"/>
          <w:color w:val="auto"/>
        </w:rPr>
        <w:t xml:space="preserve">y for </w:t>
      </w:r>
      <w:proofErr w:type="spellStart"/>
      <w:r w:rsidR="008849B8" w:rsidRPr="001530EE">
        <w:rPr>
          <w:rFonts w:asciiTheme="minorHAnsi" w:hAnsiTheme="minorHAnsi" w:cstheme="minorHAnsi"/>
          <w:color w:val="auto"/>
        </w:rPr>
        <w:t>immunoisolation</w:t>
      </w:r>
      <w:proofErr w:type="spellEnd"/>
      <w:r w:rsidR="00C0186D" w:rsidRPr="001530EE">
        <w:rPr>
          <w:rFonts w:asciiTheme="minorHAnsi" w:hAnsiTheme="minorHAnsi" w:cstheme="minorHAnsi"/>
          <w:color w:val="auto"/>
        </w:rPr>
        <w:fldChar w:fldCharType="begin"/>
      </w:r>
      <w:r w:rsidR="00C0186D" w:rsidRPr="001530EE">
        <w:rPr>
          <w:rFonts w:asciiTheme="minorHAnsi" w:hAnsiTheme="minorHAnsi" w:cstheme="minorHAnsi"/>
          <w:color w:val="auto"/>
        </w:rPr>
        <w:instrText xml:space="preserve"> HYPERLINK \l "_ENREF_31" \o "Guimaraes de Araujo,  #382" </w:instrText>
      </w:r>
      <w:r w:rsidR="00C0186D" w:rsidRPr="003362B0">
        <w:rPr>
          <w:rFonts w:asciiTheme="minorHAnsi" w:hAnsiTheme="minorHAnsi" w:cstheme="minorHAnsi"/>
          <w:color w:val="auto"/>
        </w:rPr>
        <w:fldChar w:fldCharType="separate"/>
      </w:r>
      <w:r w:rsidR="00C0186D" w:rsidRPr="003362B0">
        <w:rPr>
          <w:rFonts w:asciiTheme="minorHAnsi" w:hAnsiTheme="minorHAnsi" w:cstheme="minorHAnsi"/>
          <w:color w:val="auto"/>
        </w:rPr>
        <w:fldChar w:fldCharType="begin"/>
      </w:r>
      <w:r w:rsidR="00C0186D" w:rsidRPr="001530EE">
        <w:rPr>
          <w:rFonts w:asciiTheme="minorHAnsi" w:hAnsiTheme="minorHAnsi" w:cstheme="minorHAnsi"/>
          <w:color w:val="auto"/>
        </w:rPr>
        <w:instrText xml:space="preserve"> ADDIN EN.CITE &lt;EndNote&gt;&lt;Cite ExcludeYear="1"&gt;&lt;Author&gt;Guimaraes de Araujo&lt;/Author&gt;&lt;RecNum&gt;382&lt;/RecNum&gt;&lt;DisplayText&gt;&lt;style face="superscript"&gt;31&lt;/style&gt;&lt;/DisplayText&gt;&lt;record&gt;&lt;rec-number&gt;382&lt;/rec-number&gt;&lt;foreign-keys&gt;&lt;key app="EN" db-id="rdtevpdpcrtvs0epdswpaexdwvxd9rzp9xdz"&gt;382&lt;/key&gt;&lt;/foreign-keys&gt;&lt;ref-type name="Book Section"&gt;5&lt;/ref-type&gt;&lt;contributors&gt;&lt;authors&gt;&lt;author&gt;Guimaraes de Araujo, Mariana Eca&lt;/author&gt;&lt;author&gt;Fialka, Irene&lt;/author&gt;&lt;author&gt;Huber, Lukas A&lt;/author&gt;&lt;/authors&gt;&lt;/contributors&gt;&lt;titles&gt;&lt;title&gt;Endocytic Organelles: Methods for Preparation and Analysis&lt;/title&gt;&lt;secondary-title&gt;eLS&lt;/secondary-title&gt;&lt;/titles&gt;&lt;dates&gt;&lt;/dates&gt;&lt;urls&gt;&lt;related-urls&gt;&lt;url&gt;https://onlinelibrary.wiley.com/doi/abs/10.1002/9780470015902.a0002591.pub2&lt;/url&gt;&lt;/related-urls&gt;&lt;/urls&gt;&lt;electronic-resource-num&gt;https://doi.org/10.1002/9780470015902.a0002591.pub2&lt;/electronic-resource-num&gt;&lt;/record&gt;&lt;/Cite&gt;&lt;/EndNote&gt;</w:instrText>
      </w:r>
      <w:r w:rsidR="00C0186D" w:rsidRPr="003362B0">
        <w:rPr>
          <w:rFonts w:asciiTheme="minorHAnsi" w:hAnsiTheme="minorHAnsi" w:cstheme="minorHAnsi"/>
          <w:color w:val="auto"/>
        </w:rPr>
        <w:fldChar w:fldCharType="separate"/>
      </w:r>
      <w:r w:rsidR="00C0186D" w:rsidRPr="003362B0">
        <w:rPr>
          <w:rFonts w:asciiTheme="minorHAnsi" w:hAnsiTheme="minorHAnsi" w:cstheme="minorHAnsi"/>
          <w:color w:val="auto"/>
          <w:vertAlign w:val="superscript"/>
        </w:rPr>
        <w:t>31</w:t>
      </w:r>
      <w:r w:rsidR="00C0186D" w:rsidRPr="003362B0">
        <w:rPr>
          <w:rFonts w:asciiTheme="minorHAnsi" w:hAnsiTheme="minorHAnsi" w:cstheme="minorHAnsi"/>
          <w:color w:val="auto"/>
        </w:rPr>
        <w:fldChar w:fldCharType="end"/>
      </w:r>
      <w:r w:rsidR="00C0186D" w:rsidRPr="003362B0">
        <w:rPr>
          <w:rFonts w:asciiTheme="minorHAnsi" w:hAnsiTheme="minorHAnsi" w:cstheme="minorHAnsi"/>
          <w:color w:val="auto"/>
        </w:rPr>
        <w:fldChar w:fldCharType="end"/>
      </w:r>
      <w:r w:rsidR="008849B8" w:rsidRPr="00B95CFC">
        <w:rPr>
          <w:rFonts w:asciiTheme="minorHAnsi" w:hAnsiTheme="minorHAnsi" w:cstheme="minorHAnsi"/>
          <w:color w:val="auto"/>
        </w:rPr>
        <w:t>. Furthermore</w:t>
      </w:r>
      <w:r w:rsidR="008849B8" w:rsidRPr="000767ED">
        <w:rPr>
          <w:rFonts w:asciiTheme="minorHAnsi" w:hAnsiTheme="minorHAnsi" w:cstheme="minorHAnsi"/>
          <w:color w:val="auto"/>
        </w:rPr>
        <w:t xml:space="preserve">, </w:t>
      </w:r>
      <w:r w:rsidR="00854BFD" w:rsidRPr="000767ED">
        <w:rPr>
          <w:rFonts w:asciiTheme="minorHAnsi" w:hAnsiTheme="minorHAnsi" w:cstheme="minorHAnsi"/>
          <w:color w:val="auto"/>
        </w:rPr>
        <w:t>detergent- and high salt-containing buffer</w:t>
      </w:r>
      <w:r w:rsidR="00F74DE5" w:rsidRPr="001530EE">
        <w:rPr>
          <w:rFonts w:asciiTheme="minorHAnsi" w:hAnsiTheme="minorHAnsi" w:cstheme="minorHAnsi"/>
          <w:color w:val="auto"/>
        </w:rPr>
        <w:t xml:space="preserve"> cannot be used in the washing steps to ensure the integrity of the</w:t>
      </w:r>
      <w:r w:rsidR="00D14815" w:rsidRPr="001530EE">
        <w:rPr>
          <w:rFonts w:asciiTheme="minorHAnsi" w:hAnsiTheme="minorHAnsi" w:cstheme="minorHAnsi"/>
          <w:color w:val="auto"/>
        </w:rPr>
        <w:t xml:space="preserve"> endosomes. This</w:t>
      </w:r>
      <w:r w:rsidR="00A75A1B" w:rsidRPr="001530EE">
        <w:rPr>
          <w:rFonts w:asciiTheme="minorHAnsi" w:hAnsiTheme="minorHAnsi" w:cstheme="minorHAnsi"/>
          <w:color w:val="auto"/>
        </w:rPr>
        <w:t xml:space="preserve"> may</w:t>
      </w:r>
      <w:r w:rsidR="00D14815" w:rsidRPr="001530EE">
        <w:rPr>
          <w:rFonts w:asciiTheme="minorHAnsi" w:hAnsiTheme="minorHAnsi" w:cstheme="minorHAnsi"/>
          <w:color w:val="auto"/>
        </w:rPr>
        <w:t xml:space="preserve"> lead to </w:t>
      </w:r>
      <w:r w:rsidR="00F832DA" w:rsidRPr="001530EE">
        <w:rPr>
          <w:rFonts w:asciiTheme="minorHAnsi" w:hAnsiTheme="minorHAnsi" w:cstheme="minorHAnsi"/>
          <w:color w:val="auto"/>
        </w:rPr>
        <w:t xml:space="preserve">high background and reduce the purity of the isolated </w:t>
      </w:r>
      <w:r w:rsidR="005B0712" w:rsidRPr="001530EE">
        <w:rPr>
          <w:rFonts w:asciiTheme="minorHAnsi" w:hAnsiTheme="minorHAnsi" w:cstheme="minorHAnsi"/>
          <w:color w:val="auto"/>
        </w:rPr>
        <w:t>organelle</w:t>
      </w:r>
      <w:hyperlink w:anchor="_ENREF_31" w:tooltip="Guimaraes de Araujo,  #382" w:history="1">
        <w:r w:rsidR="00C0186D" w:rsidRPr="003362B0">
          <w:rPr>
            <w:rFonts w:asciiTheme="minorHAnsi" w:hAnsiTheme="minorHAnsi" w:cstheme="minorHAnsi"/>
            <w:color w:val="auto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</w:rPr>
          <w:instrText xml:space="preserve"> ADDIN EN.CITE &lt;EndNote&gt;&lt;Cite ExcludeYear="1"&gt;&lt;Author&gt;Guimaraes de Araujo&lt;/Author&gt;&lt;RecNum&gt;382&lt;/RecNum&gt;&lt;DisplayText&gt;&lt;style face="superscript"&gt;31&lt;/style&gt;&lt;/DisplayText&gt;&lt;record&gt;&lt;rec-number&gt;382&lt;/rec-number&gt;&lt;foreign-keys&gt;&lt;key app="EN" db-id="rdtevpdpcrtvs0epdswpaexdwvxd9rzp9xdz"&gt;382&lt;/key&gt;&lt;/foreign-keys&gt;&lt;ref-type name="Book Section"&gt;5&lt;/ref-type&gt;&lt;contributors&gt;&lt;authors&gt;&lt;author&gt;Guimaraes de Araujo, Mariana Eca&lt;/author&gt;&lt;author&gt;Fialka, Irene&lt;/author&gt;&lt;author&gt;Huber, Lukas A&lt;/author&gt;&lt;/authors&gt;&lt;/contributors&gt;&lt;titles&gt;&lt;title&gt;Endocytic Organelles: Methods for Preparation and Analysis&lt;/title&gt;&lt;secondary-title&gt;eLS&lt;/secondary-title&gt;&lt;/titles&gt;&lt;dates&gt;&lt;/dates&gt;&lt;urls&gt;&lt;related-urls&gt;&lt;url&gt;https://onlinelibrary.wiley.com/doi/abs/10.1002/9780470015902.a0002591.pub2&lt;/url&gt;&lt;/related-urls&gt;&lt;/urls&gt;&lt;electronic-resource-num&gt;https://doi.org/10.1002/9780470015902.a0002591.pub2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</w:rPr>
          <w:t>31</w:t>
        </w:r>
        <w:r w:rsidR="00C0186D" w:rsidRPr="003362B0">
          <w:rPr>
            <w:rFonts w:asciiTheme="minorHAnsi" w:hAnsiTheme="minorHAnsi" w:cstheme="minorHAnsi"/>
            <w:color w:val="auto"/>
          </w:rPr>
          <w:fldChar w:fldCharType="end"/>
        </w:r>
      </w:hyperlink>
      <w:r w:rsidR="005B0712" w:rsidRPr="00B95CFC">
        <w:rPr>
          <w:rFonts w:asciiTheme="minorHAnsi" w:hAnsiTheme="minorHAnsi" w:cstheme="minorHAnsi"/>
          <w:color w:val="auto"/>
        </w:rPr>
        <w:t>.</w:t>
      </w:r>
    </w:p>
    <w:p w14:paraId="0BBAE62A" w14:textId="77777777" w:rsidR="00890B14" w:rsidRPr="001530EE" w:rsidRDefault="00890B14" w:rsidP="003A4467">
      <w:pPr>
        <w:rPr>
          <w:rFonts w:asciiTheme="minorHAnsi" w:hAnsiTheme="minorHAnsi" w:cstheme="minorHAnsi"/>
          <w:color w:val="auto"/>
          <w:lang w:eastAsia="zh-TW"/>
        </w:rPr>
      </w:pPr>
    </w:p>
    <w:p w14:paraId="23D9A725" w14:textId="0396CB9E" w:rsidR="006A4A81" w:rsidRPr="000767ED" w:rsidRDefault="009454F3" w:rsidP="0051708F">
      <w:pPr>
        <w:rPr>
          <w:rFonts w:asciiTheme="minorHAnsi" w:hAnsiTheme="minorHAnsi" w:cstheme="minorHAnsi"/>
          <w:color w:val="auto"/>
          <w:lang w:eastAsia="zh-CN"/>
        </w:rPr>
      </w:pPr>
      <w:r w:rsidRPr="001530EE">
        <w:rPr>
          <w:rFonts w:asciiTheme="minorHAnsi" w:hAnsiTheme="minorHAnsi" w:cstheme="minorHAnsi"/>
          <w:color w:val="auto"/>
          <w:lang w:eastAsia="zh-TW"/>
        </w:rPr>
        <w:t>Since</w:t>
      </w:r>
      <w:r w:rsidR="00B7313D" w:rsidRPr="001530EE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D43352" w:rsidRPr="001530EE">
        <w:rPr>
          <w:rFonts w:asciiTheme="minorHAnsi" w:hAnsiTheme="minorHAnsi" w:cstheme="minorHAnsi"/>
          <w:color w:val="auto"/>
          <w:lang w:eastAsia="zh-TW"/>
        </w:rPr>
        <w:t xml:space="preserve">density gradient ultracentrifugation </w:t>
      </w:r>
      <w:r w:rsidRPr="001530EE">
        <w:rPr>
          <w:rFonts w:asciiTheme="minorHAnsi" w:hAnsiTheme="minorHAnsi" w:cstheme="minorHAnsi"/>
          <w:color w:val="auto"/>
          <w:lang w:eastAsia="zh-TW"/>
        </w:rPr>
        <w:t>s</w:t>
      </w:r>
      <w:r w:rsidR="00257AE9" w:rsidRPr="001530EE">
        <w:rPr>
          <w:rFonts w:asciiTheme="minorHAnsi" w:hAnsiTheme="minorHAnsi" w:cstheme="minorHAnsi"/>
          <w:color w:val="auto"/>
          <w:lang w:eastAsia="zh-TW"/>
        </w:rPr>
        <w:t>eparat</w:t>
      </w:r>
      <w:r w:rsidRPr="001530EE">
        <w:rPr>
          <w:rFonts w:asciiTheme="minorHAnsi" w:hAnsiTheme="minorHAnsi" w:cstheme="minorHAnsi"/>
          <w:color w:val="auto"/>
          <w:lang w:eastAsia="zh-TW"/>
        </w:rPr>
        <w:t>es</w:t>
      </w:r>
      <w:r w:rsidR="00257AE9" w:rsidRPr="001530EE">
        <w:rPr>
          <w:rFonts w:asciiTheme="minorHAnsi" w:hAnsiTheme="minorHAnsi" w:cstheme="minorHAnsi"/>
          <w:color w:val="auto"/>
          <w:lang w:eastAsia="zh-TW"/>
        </w:rPr>
        <w:t xml:space="preserve"> organelles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 based on density,</w:t>
      </w:r>
      <w:r w:rsidR="00257AE9" w:rsidRPr="001530EE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400CD2" w:rsidRPr="001530EE">
        <w:rPr>
          <w:rFonts w:asciiTheme="minorHAnsi" w:hAnsiTheme="minorHAnsi" w:cstheme="minorHAnsi"/>
          <w:color w:val="auto"/>
          <w:lang w:eastAsia="zh-TW"/>
        </w:rPr>
        <w:t>its</w:t>
      </w:r>
      <w:r w:rsidR="00061738" w:rsidRPr="001530EE">
        <w:rPr>
          <w:rFonts w:asciiTheme="minorHAnsi" w:hAnsiTheme="minorHAnsi" w:cstheme="minorHAnsi"/>
          <w:color w:val="auto"/>
          <w:lang w:eastAsia="zh-TW"/>
        </w:rPr>
        <w:t xml:space="preserve"> most significant limitation is that </w:t>
      </w:r>
      <w:r w:rsidR="00856802">
        <w:rPr>
          <w:rFonts w:asciiTheme="minorHAnsi" w:hAnsiTheme="minorHAnsi" w:cstheme="minorHAnsi"/>
          <w:color w:val="auto"/>
          <w:lang w:eastAsia="zh-TW"/>
        </w:rPr>
        <w:t>of</w:t>
      </w:r>
      <w:r w:rsidR="00856802" w:rsidRPr="00856802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1530EE">
        <w:rPr>
          <w:rFonts w:asciiTheme="minorHAnsi" w:hAnsiTheme="minorHAnsi" w:cstheme="minorHAnsi"/>
          <w:color w:val="auto"/>
          <w:lang w:eastAsia="zh-TW"/>
        </w:rPr>
        <w:t xml:space="preserve">resolving </w:t>
      </w:r>
      <w:r w:rsidR="00400CD2" w:rsidRPr="001530EE">
        <w:rPr>
          <w:rFonts w:asciiTheme="minorHAnsi" w:hAnsiTheme="minorHAnsi" w:cstheme="minorHAnsi"/>
          <w:color w:val="auto"/>
          <w:lang w:eastAsia="zh-TW"/>
        </w:rPr>
        <w:t xml:space="preserve">power toward </w:t>
      </w:r>
      <w:r w:rsidR="00F550E4" w:rsidRPr="001530EE">
        <w:rPr>
          <w:rFonts w:asciiTheme="minorHAnsi" w:hAnsiTheme="minorHAnsi" w:cstheme="minorHAnsi"/>
          <w:color w:val="auto"/>
          <w:lang w:eastAsia="zh-TW"/>
        </w:rPr>
        <w:t>organelles with similar density</w:t>
      </w:r>
      <w:r w:rsidR="00F56D8B" w:rsidRPr="001530EE">
        <w:rPr>
          <w:rFonts w:asciiTheme="minorHAnsi" w:hAnsiTheme="minorHAnsi" w:cstheme="minorHAnsi"/>
          <w:color w:val="auto"/>
          <w:lang w:eastAsia="zh-CN"/>
        </w:rPr>
        <w:t>.</w:t>
      </w:r>
      <w:r w:rsidR="00D43352" w:rsidRPr="001530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52444" w:rsidRPr="001530EE">
        <w:rPr>
          <w:rFonts w:asciiTheme="minorHAnsi" w:hAnsiTheme="minorHAnsi" w:cstheme="minorHAnsi"/>
          <w:color w:val="auto"/>
          <w:lang w:eastAsia="zh-CN"/>
        </w:rPr>
        <w:t xml:space="preserve">As shown in </w:t>
      </w:r>
      <w:r w:rsidR="00D52444" w:rsidRPr="001530EE">
        <w:rPr>
          <w:rFonts w:asciiTheme="minorHAnsi" w:hAnsiTheme="minorHAnsi" w:cstheme="minorHAnsi"/>
          <w:b/>
          <w:bCs/>
          <w:color w:val="auto"/>
          <w:lang w:eastAsia="zh-CN"/>
        </w:rPr>
        <w:t>Fig</w:t>
      </w:r>
      <w:r w:rsidR="007B483D" w:rsidRPr="001530EE">
        <w:rPr>
          <w:rFonts w:asciiTheme="minorHAnsi" w:hAnsiTheme="minorHAnsi" w:cstheme="minorHAnsi"/>
          <w:b/>
          <w:bCs/>
          <w:color w:val="auto"/>
          <w:lang w:eastAsia="zh-CN"/>
        </w:rPr>
        <w:t>ure</w:t>
      </w:r>
      <w:r w:rsidR="00D52444" w:rsidRPr="001530EE">
        <w:rPr>
          <w:rFonts w:asciiTheme="minorHAnsi" w:hAnsiTheme="minorHAnsi" w:cstheme="minorHAnsi"/>
          <w:b/>
          <w:bCs/>
          <w:color w:val="auto"/>
          <w:lang w:eastAsia="zh-CN"/>
        </w:rPr>
        <w:t xml:space="preserve"> 1</w:t>
      </w:r>
      <w:r w:rsidR="00D52444" w:rsidRPr="001530E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30379B" w:rsidRPr="001530EE">
        <w:rPr>
          <w:rFonts w:asciiTheme="minorHAnsi" w:hAnsiTheme="minorHAnsi" w:cstheme="minorHAnsi"/>
          <w:color w:val="auto"/>
          <w:lang w:eastAsia="zh-CN"/>
        </w:rPr>
        <w:t>both Rab11 and EEA1 are detected in fraction 7</w:t>
      </w:r>
      <w:r w:rsidR="00D45915" w:rsidRPr="001530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2435A" w:rsidRPr="001530EE">
        <w:rPr>
          <w:rFonts w:asciiTheme="minorHAnsi" w:hAnsiTheme="minorHAnsi" w:cstheme="minorHAnsi"/>
          <w:color w:val="auto"/>
          <w:lang w:eastAsia="zh-CN"/>
        </w:rPr>
        <w:t>because of</w:t>
      </w:r>
      <w:r w:rsidR="00D45915" w:rsidRPr="001530EE">
        <w:rPr>
          <w:rFonts w:asciiTheme="minorHAnsi" w:hAnsiTheme="minorHAnsi" w:cstheme="minorHAnsi"/>
          <w:color w:val="auto"/>
          <w:lang w:eastAsia="zh-CN"/>
        </w:rPr>
        <w:t xml:space="preserve"> the similar physical properties of </w:t>
      </w:r>
      <w:r w:rsidR="00C67D09" w:rsidRPr="001530EE">
        <w:rPr>
          <w:rFonts w:asciiTheme="minorHAnsi" w:hAnsiTheme="minorHAnsi" w:cstheme="minorHAnsi"/>
          <w:color w:val="auto"/>
          <w:lang w:eastAsia="zh-CN"/>
        </w:rPr>
        <w:t>recycling and early endosomes</w:t>
      </w:r>
      <w:r w:rsidR="0042435A" w:rsidRPr="001530E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401CA0" w:rsidRPr="001530EE">
        <w:rPr>
          <w:rFonts w:asciiTheme="minorHAnsi" w:hAnsiTheme="minorHAnsi" w:cstheme="minorHAnsi"/>
          <w:color w:val="auto"/>
          <w:lang w:eastAsia="zh-CN"/>
        </w:rPr>
        <w:t xml:space="preserve">Further assays are needed to </w:t>
      </w:r>
      <w:r w:rsidR="00053649" w:rsidRPr="001530EE">
        <w:rPr>
          <w:rFonts w:asciiTheme="minorHAnsi" w:hAnsiTheme="minorHAnsi" w:cstheme="minorHAnsi"/>
          <w:color w:val="auto"/>
          <w:lang w:eastAsia="zh-CN"/>
        </w:rPr>
        <w:t xml:space="preserve">confirm the </w:t>
      </w:r>
      <w:r w:rsidR="00822482" w:rsidRPr="001530EE">
        <w:rPr>
          <w:rFonts w:asciiTheme="minorHAnsi" w:hAnsiTheme="minorHAnsi" w:cstheme="minorHAnsi"/>
          <w:color w:val="auto"/>
          <w:lang w:eastAsia="zh-CN"/>
        </w:rPr>
        <w:t>change</w:t>
      </w:r>
      <w:r w:rsidR="003F6496" w:rsidRPr="001530EE">
        <w:rPr>
          <w:rFonts w:asciiTheme="minorHAnsi" w:hAnsiTheme="minorHAnsi" w:cstheme="minorHAnsi"/>
          <w:color w:val="auto"/>
          <w:lang w:eastAsia="zh-CN"/>
        </w:rPr>
        <w:t>s</w:t>
      </w:r>
      <w:r w:rsidR="00822482" w:rsidRPr="001530EE">
        <w:rPr>
          <w:rFonts w:asciiTheme="minorHAnsi" w:hAnsiTheme="minorHAnsi" w:cstheme="minorHAnsi"/>
          <w:color w:val="auto"/>
          <w:lang w:eastAsia="zh-CN"/>
        </w:rPr>
        <w:t xml:space="preserve"> in</w:t>
      </w:r>
      <w:r w:rsidR="003F6496" w:rsidRPr="001530EE">
        <w:rPr>
          <w:rFonts w:asciiTheme="minorHAnsi" w:hAnsiTheme="minorHAnsi" w:cstheme="minorHAnsi"/>
          <w:color w:val="auto"/>
          <w:lang w:eastAsia="zh-CN"/>
        </w:rPr>
        <w:t xml:space="preserve"> the level of the targeted protein</w:t>
      </w:r>
      <w:r w:rsidR="00B52F31" w:rsidRPr="001530EE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5042A0" w:rsidRPr="001530E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52F31" w:rsidRPr="001530EE">
        <w:rPr>
          <w:rFonts w:asciiTheme="minorHAnsi" w:hAnsiTheme="minorHAnsi" w:cstheme="minorHAnsi"/>
          <w:color w:val="auto"/>
          <w:lang w:eastAsia="zh-CN"/>
        </w:rPr>
        <w:t xml:space="preserve">recycling endosome. In </w:t>
      </w:r>
      <w:r w:rsidR="007B483D" w:rsidRPr="001530E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52F31" w:rsidRPr="001530EE">
        <w:rPr>
          <w:rFonts w:asciiTheme="minorHAnsi" w:hAnsiTheme="minorHAnsi" w:cstheme="minorHAnsi"/>
          <w:color w:val="auto"/>
          <w:lang w:eastAsia="zh-CN"/>
        </w:rPr>
        <w:t xml:space="preserve">previous study, </w:t>
      </w:r>
      <w:r w:rsidR="002B4920" w:rsidRPr="001530EE">
        <w:rPr>
          <w:rFonts w:asciiTheme="minorHAnsi" w:hAnsiTheme="minorHAnsi" w:cstheme="minorHAnsi"/>
          <w:color w:val="auto"/>
          <w:lang w:eastAsia="zh-CN"/>
        </w:rPr>
        <w:t xml:space="preserve">co-immunostaining on </w:t>
      </w:r>
      <w:r w:rsidR="00EE1C41" w:rsidRPr="001530EE">
        <w:rPr>
          <w:rFonts w:asciiTheme="minorHAnsi" w:hAnsiTheme="minorHAnsi" w:cstheme="minorHAnsi"/>
          <w:color w:val="auto"/>
          <w:lang w:eastAsia="zh-CN"/>
        </w:rPr>
        <w:t>ELMO1 and Rab11 was performed</w:t>
      </w:r>
      <w:r w:rsidR="007833A2" w:rsidRPr="001530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86E6F" w:rsidRPr="001530EE">
        <w:rPr>
          <w:rFonts w:asciiTheme="minorHAnsi" w:hAnsiTheme="minorHAnsi" w:cstheme="minorHAnsi"/>
          <w:color w:val="auto"/>
          <w:lang w:eastAsia="zh-CN"/>
        </w:rPr>
        <w:t>in</w:t>
      </w:r>
      <w:r w:rsidR="00FE63B4" w:rsidRPr="001530EE">
        <w:rPr>
          <w:rFonts w:asciiTheme="minorHAnsi" w:hAnsiTheme="minorHAnsi" w:cstheme="minorHAnsi"/>
          <w:color w:val="auto"/>
          <w:lang w:eastAsia="zh-CN"/>
        </w:rPr>
        <w:t xml:space="preserve"> cells</w:t>
      </w:r>
      <w:hyperlink w:anchor="_ENREF_22" w:tooltip="Chan, 2020 #360" w:history="1"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Chan&lt;/Author&gt;&lt;Year&gt;2020&lt;/Year&gt;&lt;RecNum&gt;360&lt;/RecNum&gt;&lt;DisplayText&gt;&lt;style face="superscript"&gt;22&lt;/style&gt;&lt;/DisplayText&gt;&lt;record&gt;&lt;rec-number&gt;360&lt;/rec-number&gt;&lt;foreign-keys&gt;&lt;key app="EN" db-id="rdtevpdpcrtvs0epdswpaexdwvxd9rzp9xdz"&gt;360&lt;/key&gt;&lt;/foreign-keys&gt;&lt;ref-type name="Journal Article"&gt;17&lt;/ref-type&gt;&lt;contributors&gt;&lt;authors&gt;&lt;author&gt;Chan, W. W. R.&lt;/author&gt;&lt;author&gt;Li, W.&lt;/author&gt;&lt;author&gt;Chang, R. C. C.&lt;/author&gt;&lt;author&gt;Lau, K. F.&lt;/author&gt;&lt;/authors&gt;&lt;/contributors&gt;&lt;auth-address&gt;School of Life Sciences, Faculty of Science, The Chinese University of Hong Kong, Hong Kong SAR, China.&amp;#xD;Research Laboratory for Biomedical Optics and Molecular Imaging, Shenzhen Institutes of Advanced Technology, Chinese Academy of Sciences, Shenzhen, China.&amp;#xD;Laboratory of Neurodegenerative Diseases, School of Biomedical Sciences, LKS Faculty of Medicine, and State Key Laboratory of Brain and Cognitive Sciences, The University of Hong Kong, Hong Kong SAR, China.&lt;/auth-address&gt;&lt;titles&gt;&lt;title&gt;ARF6-Rac1 signaling-mediated neurite outgrowth is potentiated by the neuronal adaptor FE65 through orchestrating ARF6 and ELMO1&lt;/title&gt;&lt;secondary-title&gt;FASEB J&lt;/secondary-title&gt;&lt;alt-title&gt;FASEB journal : official publication of the Federation of American Societies for Experimental Biology&lt;/alt-title&gt;&lt;/titles&gt;&lt;periodical&gt;&lt;full-title&gt;FASEB Journal&lt;/full-title&gt;&lt;abbr-1&gt;FASEB J.&lt;/abbr-1&gt;&lt;abbr-2&gt;FASEB J&lt;/abbr-2&gt;&lt;/periodical&gt;&lt;pages&gt;16397-16413&lt;/pages&gt;&lt;volume&gt;34&lt;/volume&gt;&lt;number&gt;12&lt;/number&gt;&lt;dates&gt;&lt;year&gt;2020&lt;/year&gt;&lt;pub-dates&gt;&lt;date&gt;Dec&lt;/date&gt;&lt;/pub-dates&gt;&lt;/dates&gt;&lt;isbn&gt;1530-6860 (Electronic)&amp;#xD;0892-6638 (Linking)&lt;/isbn&gt;&lt;accession-num&gt;33047393&lt;/accession-num&gt;&lt;urls&gt;&lt;related-urls&gt;&lt;url&gt;http://www.ncbi.nlm.nih.gov/pubmed/33047393&lt;/url&gt;&lt;/related-urls&gt;&lt;/urls&gt;&lt;electronic-resource-num&gt;10.1096/fj.202001703R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22</w: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96181D" w:rsidRPr="00B95CFC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575672" w:rsidRPr="000767ED">
        <w:rPr>
          <w:rFonts w:asciiTheme="minorHAnsi" w:hAnsiTheme="minorHAnsi" w:cstheme="minorHAnsi"/>
          <w:color w:val="auto"/>
          <w:lang w:eastAsia="zh-CN"/>
        </w:rPr>
        <w:t>In addition to performing other assays, s</w:t>
      </w:r>
      <w:r w:rsidR="00D43352" w:rsidRPr="001530EE">
        <w:rPr>
          <w:rFonts w:asciiTheme="minorHAnsi" w:hAnsiTheme="minorHAnsi" w:cstheme="minorHAnsi"/>
          <w:color w:val="auto"/>
          <w:lang w:eastAsia="zh-CN"/>
        </w:rPr>
        <w:t>ome measures can be adopted</w:t>
      </w:r>
      <w:r w:rsidR="006F38BB" w:rsidRPr="001530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01FD0" w:rsidRPr="001530EE">
        <w:rPr>
          <w:rFonts w:asciiTheme="minorHAnsi" w:hAnsiTheme="minorHAnsi" w:cstheme="minorHAnsi"/>
          <w:color w:val="auto"/>
          <w:lang w:eastAsia="zh-CN"/>
        </w:rPr>
        <w:t>t</w:t>
      </w:r>
      <w:r w:rsidR="006F38BB" w:rsidRPr="001530EE">
        <w:rPr>
          <w:rFonts w:asciiTheme="minorHAnsi" w:hAnsiTheme="minorHAnsi" w:cstheme="minorHAnsi"/>
          <w:color w:val="auto"/>
          <w:lang w:eastAsia="zh-CN"/>
        </w:rPr>
        <w:t>o overcome this problem</w:t>
      </w:r>
      <w:r w:rsidR="007B483D" w:rsidRPr="001530E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43352" w:rsidRPr="001530EE">
        <w:rPr>
          <w:rFonts w:asciiTheme="minorHAnsi" w:hAnsiTheme="minorHAnsi" w:cstheme="minorHAnsi"/>
          <w:color w:val="auto"/>
          <w:lang w:eastAsia="zh-CN"/>
        </w:rPr>
        <w:t>A continuous density gradient</w:t>
      </w:r>
      <w:r w:rsidR="00E03AB0" w:rsidRPr="001530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43352" w:rsidRPr="001530EE">
        <w:rPr>
          <w:rFonts w:asciiTheme="minorHAnsi" w:hAnsiTheme="minorHAnsi" w:cstheme="minorHAnsi"/>
          <w:color w:val="auto"/>
          <w:lang w:eastAsia="zh-CN"/>
        </w:rPr>
        <w:t xml:space="preserve">can </w:t>
      </w:r>
      <w:r w:rsidR="00E03AB0" w:rsidRPr="001530EE">
        <w:rPr>
          <w:rFonts w:asciiTheme="minorHAnsi" w:hAnsiTheme="minorHAnsi" w:cstheme="minorHAnsi"/>
          <w:color w:val="auto"/>
          <w:lang w:eastAsia="zh-CN"/>
        </w:rPr>
        <w:t>resolv</w:t>
      </w:r>
      <w:r w:rsidR="00D43352" w:rsidRPr="001530EE">
        <w:rPr>
          <w:rFonts w:asciiTheme="minorHAnsi" w:hAnsiTheme="minorHAnsi" w:cstheme="minorHAnsi"/>
          <w:color w:val="auto"/>
          <w:lang w:eastAsia="zh-CN"/>
        </w:rPr>
        <w:t>e</w:t>
      </w:r>
      <w:r w:rsidR="00E03AB0" w:rsidRPr="001530EE">
        <w:rPr>
          <w:rFonts w:asciiTheme="minorHAnsi" w:hAnsiTheme="minorHAnsi" w:cstheme="minorHAnsi"/>
          <w:color w:val="auto"/>
          <w:lang w:eastAsia="zh-CN"/>
        </w:rPr>
        <w:t xml:space="preserve"> organelles with </w:t>
      </w:r>
      <w:r w:rsidR="00127F77" w:rsidRPr="001530EE">
        <w:rPr>
          <w:rFonts w:asciiTheme="minorHAnsi" w:hAnsiTheme="minorHAnsi" w:cstheme="minorHAnsi"/>
          <w:color w:val="auto"/>
          <w:lang w:eastAsia="zh-CN"/>
        </w:rPr>
        <w:t xml:space="preserve">minor </w:t>
      </w:r>
      <w:r w:rsidR="00E03AB0" w:rsidRPr="001530EE">
        <w:rPr>
          <w:rFonts w:asciiTheme="minorHAnsi" w:hAnsiTheme="minorHAnsi" w:cstheme="minorHAnsi"/>
          <w:color w:val="auto"/>
          <w:lang w:eastAsia="zh-CN"/>
        </w:rPr>
        <w:t>density differences</w:t>
      </w:r>
      <w:hyperlink w:anchor="_ENREF_32" w:tooltip="Rickwood,  #381" w:history="1"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 ExcludeYear="1"&gt;&lt;Author&gt;Rickwood&lt;/Author&gt;&lt;RecNum&gt;381&lt;/RecNum&gt;&lt;DisplayText&gt;&lt;style face="superscript"&gt;32&lt;/style&gt;&lt;/DisplayText&gt;&lt;record&gt;&lt;rec-number&gt;381&lt;/rec-number&gt;&lt;foreign-keys&gt;&lt;key app="EN" db-id="rdtevpdpcrtvs0epdswpaexdwvxd9rzp9xdz"&gt;381&lt;/key&gt;&lt;/foreign-keys&gt;&lt;ref-type name="Book Section"&gt;5&lt;/ref-type&gt;&lt;contributors&gt;&lt;authors&gt;&lt;author&gt;Rickwood, David&lt;/author&gt;&lt;author&gt;Graham, John&lt;/author&gt;&lt;/authors&gt;&lt;/contributors&gt;&lt;titles&gt;&lt;title&gt;Centrifugation Techniques&lt;/title&gt;&lt;secondary-title&gt;eLS&lt;/secondary-title&gt;&lt;/titles&gt;&lt;pages&gt;1-7&lt;/pages&gt;&lt;dates&gt;&lt;/dates&gt;&lt;urls&gt;&lt;related-urls&gt;&lt;url&gt;https://onlinelibrary.wiley.com/doi/abs/10.1002/9780470015902.a0002704.pub2&lt;/url&gt;&lt;/related-urls&gt;&lt;/urls&gt;&lt;electronic-resource-num&gt;https://doi.org/10.1002/9780470015902.a0002704.pub2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32</w: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6A1515" w:rsidRPr="00B95CFC">
        <w:rPr>
          <w:color w:val="auto"/>
        </w:rPr>
        <w:t xml:space="preserve">. However, the yield </w:t>
      </w:r>
      <w:r w:rsidR="00292489" w:rsidRPr="000767ED">
        <w:rPr>
          <w:color w:val="auto"/>
        </w:rPr>
        <w:t>in</w:t>
      </w:r>
      <w:r w:rsidR="00E03AB0" w:rsidRPr="000767ED">
        <w:rPr>
          <w:color w:val="auto"/>
        </w:rPr>
        <w:t xml:space="preserve"> a</w:t>
      </w:r>
      <w:r w:rsidR="00292489" w:rsidRPr="001530EE">
        <w:rPr>
          <w:color w:val="auto"/>
        </w:rPr>
        <w:t xml:space="preserve"> continuous gradient is significantly lower than that of </w:t>
      </w:r>
      <w:r w:rsidR="00E03AB0" w:rsidRPr="001530EE">
        <w:rPr>
          <w:color w:val="auto"/>
        </w:rPr>
        <w:t xml:space="preserve">a </w:t>
      </w:r>
      <w:r w:rsidR="00292489" w:rsidRPr="001530EE">
        <w:rPr>
          <w:color w:val="auto"/>
        </w:rPr>
        <w:t>discontinuous gradient.</w:t>
      </w:r>
      <w:r w:rsidR="00EE568A" w:rsidRPr="001530EE">
        <w:rPr>
          <w:color w:val="auto"/>
        </w:rPr>
        <w:t xml:space="preserve"> </w:t>
      </w:r>
      <w:r w:rsidR="00D43352" w:rsidRPr="001530EE">
        <w:rPr>
          <w:color w:val="auto"/>
        </w:rPr>
        <w:t>I</w:t>
      </w:r>
      <w:r w:rsidR="00B22334" w:rsidRPr="001530EE">
        <w:rPr>
          <w:color w:val="auto"/>
        </w:rPr>
        <w:t>t is possible to manipulate the density of the endosom</w:t>
      </w:r>
      <w:r w:rsidR="005D1708" w:rsidRPr="001530EE">
        <w:rPr>
          <w:color w:val="auto"/>
        </w:rPr>
        <w:t xml:space="preserve">e by </w:t>
      </w:r>
      <w:r w:rsidR="00DE478E" w:rsidRPr="001530EE">
        <w:rPr>
          <w:color w:val="auto"/>
        </w:rPr>
        <w:t>pre-treating the cells</w:t>
      </w:r>
      <w:r w:rsidR="005D1708" w:rsidRPr="001530EE">
        <w:rPr>
          <w:color w:val="auto"/>
        </w:rPr>
        <w:t xml:space="preserve"> with latex beads</w:t>
      </w:r>
      <w:hyperlink w:anchor="_ENREF_33" w:tooltip="Lamberti, 2015 #384" w:history="1">
        <w:r w:rsidR="00C0186D" w:rsidRPr="003362B0">
          <w:rPr>
            <w:color w:val="auto"/>
          </w:rPr>
          <w:fldChar w:fldCharType="begin"/>
        </w:r>
        <w:r w:rsidR="00C0186D" w:rsidRPr="001530EE">
          <w:rPr>
            <w:color w:val="auto"/>
          </w:rPr>
          <w:instrText xml:space="preserve"> ADDIN EN.CITE &lt;EndNote&gt;&lt;Cite&gt;&lt;Author&gt;Lamberti&lt;/Author&gt;&lt;Year&gt;2015&lt;/Year&gt;&lt;RecNum&gt;384&lt;/RecNum&gt;&lt;DisplayText&gt;&lt;style face="superscript"&gt;33&lt;/style&gt;&lt;/DisplayText&gt;&lt;record&gt;&lt;rec-number&gt;384&lt;/rec-number&gt;&lt;foreign-keys&gt;&lt;key app="EN" db-id="rdtevpdpcrtvs0epdswpaexdwvxd9rzp9xdz"&gt;384&lt;/key&gt;&lt;/foreign-keys&gt;&lt;ref-type name="Journal Article"&gt;17&lt;/ref-type&gt;&lt;contributors&gt;&lt;authors&gt;&lt;author&gt;Lamberti, G.&lt;/author&gt;&lt;author&gt;de Araujo, M. E.&lt;/author&gt;&lt;author&gt;Huber, L. A.&lt;/author&gt;&lt;/authors&gt;&lt;/contributors&gt;&lt;auth-address&gt;Biocenter, Division of Cell Biology, Innsbruck Medical University, A-6020 Innsbruck, Austria.&lt;/auth-address&gt;&lt;titles&gt;&lt;title&gt;Isolation of Macrophage Early and Late Endosomes by Latex Bead Internalization and Density Gradient Centrifugation&lt;/title&gt;&lt;secondary-title&gt;Cold Spring Harbor Protocols&lt;/secondary-title&gt;&lt;alt-title&gt;Cold Spring Harbor protocols&lt;/alt-title&gt;&lt;/titles&gt;&lt;periodical&gt;&lt;full-title&gt;Cold Spring Harbor Protocols&lt;/full-title&gt;&lt;abbr-1&gt;Cold Spring Harbor protocols&lt;/abbr-1&gt;&lt;/periodical&gt;&lt;alt-periodical&gt;&lt;full-title&gt;Cold Spring Harbor Protocols&lt;/full-title&gt;&lt;abbr-1&gt;Cold Spring Harbor protocols&lt;/abbr-1&gt;&lt;/alt-periodical&gt;&lt;pages&gt;pdb prot083451&lt;/pages&gt;&lt;volume&gt;2015&lt;/volume&gt;&lt;number&gt;12&lt;/number&gt;&lt;keywords&gt;&lt;keyword&gt;Animals&lt;/keyword&gt;&lt;keyword&gt;Cell Fractionation/*methods&lt;/keyword&gt;&lt;keyword&gt;Centrifugation, Density Gradient/*methods&lt;/keyword&gt;&lt;keyword&gt;Endosomes/*chemistry&lt;/keyword&gt;&lt;keyword&gt;Humans&lt;/keyword&gt;&lt;keyword&gt;Macrophages/*chemistry&lt;/keyword&gt;&lt;keyword&gt;*Microspheres&lt;/keyword&gt;&lt;/keywords&gt;&lt;dates&gt;&lt;year&gt;2015&lt;/year&gt;&lt;pub-dates&gt;&lt;date&gt;Dec 2&lt;/date&gt;&lt;/pub-dates&gt;&lt;/dates&gt;&lt;isbn&gt;1559-6095 (Electronic)&amp;#xD;1559-6095 (Linking)&lt;/isbn&gt;&lt;accession-num&gt;26631120&lt;/accession-num&gt;&lt;urls&gt;&lt;related-urls&gt;&lt;url&gt;http://www.ncbi.nlm.nih.gov/pubmed/26631120&lt;/url&gt;&lt;/related-urls&gt;&lt;/urls&gt;&lt;electronic-resource-num&gt;10.1101/pdb.prot083451&lt;/electronic-resource-num&gt;&lt;/record&gt;&lt;/Cite&gt;&lt;/EndNote&gt;</w:instrText>
        </w:r>
        <w:r w:rsidR="00C0186D" w:rsidRPr="003362B0">
          <w:rPr>
            <w:color w:val="auto"/>
          </w:rPr>
          <w:fldChar w:fldCharType="separate"/>
        </w:r>
        <w:r w:rsidR="00C0186D" w:rsidRPr="003362B0">
          <w:rPr>
            <w:color w:val="auto"/>
            <w:vertAlign w:val="superscript"/>
          </w:rPr>
          <w:t>33</w:t>
        </w:r>
        <w:r w:rsidR="00C0186D" w:rsidRPr="003362B0">
          <w:rPr>
            <w:color w:val="auto"/>
          </w:rPr>
          <w:fldChar w:fldCharType="end"/>
        </w:r>
      </w:hyperlink>
      <w:r w:rsidR="005D1708" w:rsidRPr="00B95CFC">
        <w:rPr>
          <w:color w:val="auto"/>
        </w:rPr>
        <w:t xml:space="preserve">. </w:t>
      </w:r>
      <w:r w:rsidR="00DE478E" w:rsidRPr="000767ED">
        <w:rPr>
          <w:color w:val="auto"/>
        </w:rPr>
        <w:t xml:space="preserve">The beads are </w:t>
      </w:r>
      <w:r w:rsidR="00D21318" w:rsidRPr="001530EE">
        <w:rPr>
          <w:color w:val="auto"/>
        </w:rPr>
        <w:t xml:space="preserve">internalized by the cells </w:t>
      </w:r>
      <w:r w:rsidR="00A222F5" w:rsidRPr="001530EE">
        <w:rPr>
          <w:color w:val="auto"/>
        </w:rPr>
        <w:t>via endocytosis</w:t>
      </w:r>
      <w:r w:rsidR="00F36B3B" w:rsidRPr="001530EE">
        <w:rPr>
          <w:color w:val="auto"/>
        </w:rPr>
        <w:t>. T</w:t>
      </w:r>
      <w:r w:rsidR="00A3339D" w:rsidRPr="001530EE">
        <w:rPr>
          <w:color w:val="auto"/>
        </w:rPr>
        <w:t>he</w:t>
      </w:r>
      <w:r w:rsidR="00F36B3B" w:rsidRPr="001530EE">
        <w:rPr>
          <w:color w:val="auto"/>
        </w:rPr>
        <w:t xml:space="preserve"> density of the</w:t>
      </w:r>
      <w:r w:rsidR="00A3339D" w:rsidRPr="001530EE">
        <w:rPr>
          <w:color w:val="auto"/>
        </w:rPr>
        <w:t xml:space="preserve"> </w:t>
      </w:r>
      <w:r w:rsidR="00F36B3B" w:rsidRPr="001530EE">
        <w:rPr>
          <w:color w:val="auto"/>
        </w:rPr>
        <w:t>beads containing</w:t>
      </w:r>
      <w:r w:rsidR="005042A0" w:rsidRPr="001530EE">
        <w:rPr>
          <w:color w:val="auto"/>
        </w:rPr>
        <w:t xml:space="preserve"> </w:t>
      </w:r>
      <w:r w:rsidR="00A3339D" w:rsidRPr="001530EE">
        <w:rPr>
          <w:color w:val="auto"/>
        </w:rPr>
        <w:t xml:space="preserve">endosomes </w:t>
      </w:r>
      <w:r w:rsidR="0079173E" w:rsidRPr="001530EE">
        <w:rPr>
          <w:color w:val="auto"/>
        </w:rPr>
        <w:t xml:space="preserve">is significantly reduced and can be separated </w:t>
      </w:r>
      <w:r w:rsidR="00E760CC" w:rsidRPr="001530EE">
        <w:rPr>
          <w:color w:val="auto"/>
        </w:rPr>
        <w:t>from</w:t>
      </w:r>
      <w:r w:rsidR="00B9794F" w:rsidRPr="001530EE">
        <w:rPr>
          <w:color w:val="auto"/>
        </w:rPr>
        <w:t xml:space="preserve"> other organelles</w:t>
      </w:r>
      <w:r w:rsidR="00741C98" w:rsidRPr="003362B0">
        <w:rPr>
          <w:color w:val="auto"/>
        </w:rPr>
        <w:t>.</w:t>
      </w:r>
      <w:r w:rsidR="00974905" w:rsidRPr="003362B0">
        <w:rPr>
          <w:color w:val="auto"/>
        </w:rPr>
        <w:t xml:space="preserve"> </w:t>
      </w:r>
      <w:r w:rsidR="00B13593" w:rsidRPr="00B95CFC">
        <w:rPr>
          <w:color w:val="auto"/>
        </w:rPr>
        <w:t xml:space="preserve">Usually, </w:t>
      </w:r>
      <w:r w:rsidR="00B13593" w:rsidRPr="000767ED">
        <w:rPr>
          <w:rFonts w:asciiTheme="minorHAnsi" w:hAnsiTheme="minorHAnsi" w:cstheme="minorHAnsi"/>
          <w:color w:val="auto"/>
          <w:lang w:eastAsia="zh-CN"/>
        </w:rPr>
        <w:t>adding another level of isolation could significantly improve the isolation of organelles with similar densit</w:t>
      </w:r>
      <w:r w:rsidR="005042A0" w:rsidRPr="000767ED">
        <w:rPr>
          <w:rFonts w:asciiTheme="minorHAnsi" w:hAnsiTheme="minorHAnsi" w:cstheme="minorHAnsi"/>
          <w:color w:val="auto"/>
          <w:lang w:eastAsia="zh-CN"/>
        </w:rPr>
        <w:t>ies</w:t>
      </w:r>
      <w:r w:rsidR="00B13593" w:rsidRPr="001530EE">
        <w:rPr>
          <w:rFonts w:asciiTheme="minorHAnsi" w:hAnsiTheme="minorHAnsi" w:cstheme="minorHAnsi"/>
          <w:color w:val="auto"/>
          <w:lang w:eastAsia="zh-CN"/>
        </w:rPr>
        <w:t>.</w:t>
      </w:r>
      <w:r w:rsidR="00FD0FFA" w:rsidRPr="001530EE">
        <w:rPr>
          <w:color w:val="auto"/>
        </w:rPr>
        <w:t xml:space="preserve"> </w:t>
      </w:r>
      <w:r w:rsidR="00B13593" w:rsidRPr="001530EE">
        <w:rPr>
          <w:color w:val="auto"/>
        </w:rPr>
        <w:t>F</w:t>
      </w:r>
      <w:r w:rsidR="00FD0FFA" w:rsidRPr="001530EE">
        <w:rPr>
          <w:color w:val="auto"/>
        </w:rPr>
        <w:t>or</w:t>
      </w:r>
      <w:r w:rsidR="00502248" w:rsidRPr="003362B0">
        <w:rPr>
          <w:rFonts w:asciiTheme="minorHAnsi" w:hAnsiTheme="minorHAnsi" w:cstheme="minorHAnsi"/>
          <w:color w:val="auto"/>
          <w:lang w:eastAsia="zh-CN"/>
        </w:rPr>
        <w:t xml:space="preserve"> example, </w:t>
      </w:r>
      <w:r w:rsidR="00D40306" w:rsidRPr="003362B0">
        <w:rPr>
          <w:rFonts w:asciiTheme="minorHAnsi" w:hAnsiTheme="minorHAnsi" w:cstheme="minorHAnsi"/>
          <w:color w:val="auto"/>
          <w:lang w:eastAsia="zh-CN"/>
        </w:rPr>
        <w:t xml:space="preserve">perform </w:t>
      </w:r>
      <w:proofErr w:type="spellStart"/>
      <w:r w:rsidR="00D40306" w:rsidRPr="003362B0">
        <w:rPr>
          <w:rFonts w:asciiTheme="minorHAnsi" w:hAnsiTheme="minorHAnsi" w:cstheme="minorHAnsi"/>
          <w:color w:val="auto"/>
          <w:lang w:eastAsia="zh-CN"/>
        </w:rPr>
        <w:t>immunoisolation</w:t>
      </w:r>
      <w:proofErr w:type="spellEnd"/>
      <w:r w:rsidR="004A5DFE" w:rsidRPr="003362B0">
        <w:rPr>
          <w:rFonts w:asciiTheme="minorHAnsi" w:hAnsiTheme="minorHAnsi" w:cstheme="minorHAnsi"/>
          <w:color w:val="auto"/>
          <w:lang w:eastAsia="zh-CN"/>
        </w:rPr>
        <w:t xml:space="preserve"> from </w:t>
      </w:r>
      <w:r w:rsidR="00D40306" w:rsidRPr="003362B0">
        <w:rPr>
          <w:rFonts w:asciiTheme="minorHAnsi" w:hAnsiTheme="minorHAnsi" w:cstheme="minorHAnsi"/>
          <w:color w:val="auto"/>
          <w:lang w:eastAsia="zh-CN"/>
        </w:rPr>
        <w:t>the isolated fraction</w:t>
      </w:r>
      <w:hyperlink w:anchor="_ENREF_34" w:tooltip="Urbanska, 2011 #427" w:history="1"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VcmJhbnNrYTwvQXV0aG9yPjxZZWFyPjIwMTE8L1llYXI+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VcmJhbnNrYTwvQXV0aG9yPjxZZWFyPjIwMTE8L1llYXI+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</w:fldData>
          </w:fldCha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34</w: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F56D8B" w:rsidRPr="00B95CFC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E6C17" w:rsidRPr="000767ED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6057FC" w:rsidRPr="000767ED">
        <w:rPr>
          <w:rFonts w:asciiTheme="minorHAnsi" w:hAnsiTheme="minorHAnsi" w:cstheme="minorHAnsi"/>
          <w:color w:val="auto"/>
          <w:lang w:eastAsia="zh-CN"/>
        </w:rPr>
        <w:t>using</w:t>
      </w:r>
      <w:r w:rsidR="007E20EF" w:rsidRPr="001530EE">
        <w:rPr>
          <w:rFonts w:asciiTheme="minorHAnsi" w:hAnsiTheme="minorHAnsi" w:cstheme="minorHAnsi"/>
          <w:color w:val="auto"/>
          <w:lang w:eastAsia="zh-CN"/>
        </w:rPr>
        <w:t xml:space="preserve"> a specific antibody, </w:t>
      </w:r>
      <w:r w:rsidR="001735B7" w:rsidRPr="001530EE">
        <w:rPr>
          <w:rFonts w:asciiTheme="minorHAnsi" w:hAnsiTheme="minorHAnsi" w:cstheme="minorHAnsi"/>
          <w:color w:val="auto"/>
          <w:lang w:eastAsia="zh-CN"/>
        </w:rPr>
        <w:t>recycling endosome</w:t>
      </w:r>
      <w:r w:rsidR="003B54C0" w:rsidRPr="001530EE">
        <w:rPr>
          <w:rFonts w:asciiTheme="minorHAnsi" w:hAnsiTheme="minorHAnsi" w:cstheme="minorHAnsi"/>
          <w:color w:val="auto"/>
          <w:lang w:eastAsia="zh-CN"/>
        </w:rPr>
        <w:t>s</w:t>
      </w:r>
      <w:r w:rsidR="001735B7" w:rsidRPr="001530EE">
        <w:rPr>
          <w:rFonts w:asciiTheme="minorHAnsi" w:hAnsiTheme="minorHAnsi" w:cstheme="minorHAnsi"/>
          <w:color w:val="auto"/>
          <w:lang w:eastAsia="zh-CN"/>
        </w:rPr>
        <w:t xml:space="preserve"> can be separated from the contaminants</w:t>
      </w:r>
      <w:r w:rsidR="005462E7" w:rsidRPr="001530E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13593" w:rsidRPr="003362B0">
        <w:rPr>
          <w:rFonts w:asciiTheme="minorHAnsi" w:hAnsiTheme="minorHAnsi" w:cstheme="minorHAnsi"/>
          <w:color w:val="auto"/>
          <w:lang w:eastAsia="zh-TW"/>
        </w:rPr>
        <w:t>F</w:t>
      </w:r>
      <w:r w:rsidR="004A787F" w:rsidRPr="00B95CFC">
        <w:rPr>
          <w:rFonts w:asciiTheme="minorHAnsi" w:hAnsiTheme="minorHAnsi" w:cstheme="minorHAnsi"/>
          <w:color w:val="auto"/>
          <w:lang w:eastAsia="zh-CN"/>
        </w:rPr>
        <w:t>luorescent</w:t>
      </w:r>
      <w:r w:rsidR="003E741C" w:rsidRPr="000767ED">
        <w:rPr>
          <w:rFonts w:asciiTheme="minorHAnsi" w:hAnsiTheme="minorHAnsi" w:cstheme="minorHAnsi"/>
          <w:color w:val="auto"/>
          <w:lang w:eastAsia="zh-CN"/>
        </w:rPr>
        <w:t>-</w:t>
      </w:r>
      <w:r w:rsidR="004A787F" w:rsidRPr="000767ED">
        <w:rPr>
          <w:rFonts w:asciiTheme="minorHAnsi" w:hAnsiTheme="minorHAnsi" w:cstheme="minorHAnsi"/>
          <w:color w:val="auto"/>
          <w:lang w:eastAsia="zh-CN"/>
        </w:rPr>
        <w:t xml:space="preserve">labeled antibodies and probes, combined with flow cytometry analysis, could </w:t>
      </w:r>
      <w:r w:rsidR="00B13593" w:rsidRPr="001530EE">
        <w:rPr>
          <w:rFonts w:asciiTheme="minorHAnsi" w:hAnsiTheme="minorHAnsi" w:cstheme="minorHAnsi"/>
          <w:color w:val="auto"/>
          <w:lang w:eastAsia="zh-CN"/>
        </w:rPr>
        <w:t xml:space="preserve">also </w:t>
      </w:r>
      <w:r w:rsidR="004A787F" w:rsidRPr="001530EE">
        <w:rPr>
          <w:rFonts w:asciiTheme="minorHAnsi" w:hAnsiTheme="minorHAnsi" w:cstheme="minorHAnsi"/>
          <w:color w:val="auto"/>
          <w:lang w:eastAsia="zh-CN"/>
        </w:rPr>
        <w:t>be used for precise endosome isolation</w:t>
      </w:r>
      <w:hyperlink w:anchor="_ENREF_28" w:tooltip="Chavrier, 1997 #424" w:history="1"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Chavrier&lt;/Author&gt;&lt;Year&gt;1997&lt;/Year&gt;&lt;RecNum&gt;424&lt;/RecNum&gt;&lt;DisplayText&gt;&lt;style face="superscript"&gt;28&lt;/style&gt;&lt;/DisplayText&gt;&lt;record&gt;&lt;rec-number&gt;424&lt;/rec-number&gt;&lt;foreign-keys&gt;&lt;key app="EN" db-id="rdtevpdpcrtvs0epdswpaexdwvxd9rzp9xdz"&gt;424&lt;/key&gt;&lt;/foreign-keys&gt;&lt;ref-type name="Journal Article"&gt;17&lt;/ref-type&gt;&lt;contributors&gt;&lt;authors&gt;&lt;author&gt;Chavrier, P.&lt;/author&gt;&lt;author&gt;van der Sluijs, P.&lt;/author&gt;&lt;author&gt;Mishal, Z.&lt;/author&gt;&lt;author&gt;Nagelkerken, B.&lt;/author&gt;&lt;author&gt;Gorvel, J. P.&lt;/author&gt;&lt;/authors&gt;&lt;/contributors&gt;&lt;auth-address&gt;Centre d&amp;apos;Immunologie INSERM-CNRS de Marseille-Luminy, Marseille, France.&lt;/auth-address&gt;&lt;titles&gt;&lt;title&gt;Early endosome membrane dynamics characterized by flow cytometry&lt;/title&gt;&lt;secondary-title&gt;Cytometry&lt;/secondary-title&gt;&lt;/titles&gt;&lt;periodical&gt;&lt;full-title&gt;Cytometry&lt;/full-title&gt;&lt;abbr-1&gt;Cytometry&lt;/abbr-1&gt;&lt;abbr-2&gt;Cytometry&lt;/abbr-2&gt;&lt;/periodical&gt;&lt;pages&gt;41-9&lt;/pages&gt;&lt;volume&gt;29&lt;/volume&gt;&lt;number&gt;1&lt;/number&gt;&lt;edition&gt;1997/09/23&lt;/edition&gt;&lt;keywords&gt;&lt;keyword&gt;Animals&lt;/keyword&gt;&lt;keyword&gt;Cell Fusion/drug effects&lt;/keyword&gt;&lt;keyword&gt;Cell Line&lt;/keyword&gt;&lt;keyword&gt;Cricetinae&lt;/keyword&gt;&lt;keyword&gt;Endocytosis&lt;/keyword&gt;&lt;keyword&gt;Endosomes/*ultrastructure&lt;/keyword&gt;&lt;keyword&gt;Flow Cytometry/methods&lt;/keyword&gt;&lt;keyword&gt;GTP-Binding Proteins/metabolism&lt;/keyword&gt;&lt;keyword&gt;Guanosine Triphosphate/metabolism&lt;/keyword&gt;&lt;keyword&gt;Intracellular Membranes/*chemistry&lt;/keyword&gt;&lt;keyword&gt;Kidney/cytology&lt;/keyword&gt;&lt;keyword&gt;Mice&lt;/keyword&gt;&lt;keyword&gt;Rabbits&lt;/keyword&gt;&lt;keyword&gt;Recombinant Fusion Proteins/metabolism&lt;/keyword&gt;&lt;keyword&gt;rab4 GTP-Binding Proteins&lt;/keyword&gt;&lt;keyword&gt;rab5 GTP-Binding Proteins&lt;/keyword&gt;&lt;/keywords&gt;&lt;dates&gt;&lt;year&gt;1997&lt;/year&gt;&lt;pub-dates&gt;&lt;date&gt;Sep 1&lt;/date&gt;&lt;/pub-dates&gt;&lt;/dates&gt;&lt;isbn&gt;0196-4763 (Print)&amp;#xD;0196-4763 (Linking)&lt;/isbn&gt;&lt;accession-num&gt;9298810&lt;/accession-num&gt;&lt;urls&gt;&lt;related-urls&gt;&lt;url&gt;https://www.ncbi.nlm.nih.gov/pubmed/9298810&lt;/url&gt;&lt;/related-urls&gt;&lt;/urls&gt;&lt;electronic-resource-num&gt;10.1002/(sici)1097-0320(19970901)29:1&amp;lt;41::aid-cyto4&amp;gt;3.0.co;2-g&lt;/electronic-resource-num&gt;&lt;/record&gt;&lt;/Cite&gt;&lt;/EndNote&gt;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28</w: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4A787F" w:rsidRPr="00B95CFC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56D8B" w:rsidRPr="000767ED">
        <w:rPr>
          <w:rFonts w:asciiTheme="minorHAnsi" w:hAnsiTheme="minorHAnsi" w:cstheme="minorHAnsi"/>
          <w:color w:val="auto"/>
          <w:lang w:eastAsia="zh-CN"/>
        </w:rPr>
        <w:t xml:space="preserve">FFE is also </w:t>
      </w:r>
      <w:r w:rsidR="00B77470" w:rsidRPr="000767ED">
        <w:rPr>
          <w:rFonts w:asciiTheme="minorHAnsi" w:hAnsiTheme="minorHAnsi" w:cstheme="minorHAnsi"/>
          <w:color w:val="auto"/>
          <w:lang w:eastAsia="zh-CN"/>
        </w:rPr>
        <w:t>a</w:t>
      </w:r>
      <w:r w:rsidR="004A787F" w:rsidRPr="001530EE">
        <w:rPr>
          <w:rFonts w:asciiTheme="minorHAnsi" w:hAnsiTheme="minorHAnsi" w:cstheme="minorHAnsi"/>
          <w:color w:val="auto"/>
          <w:lang w:eastAsia="zh-CN"/>
        </w:rPr>
        <w:t>p</w:t>
      </w:r>
      <w:r w:rsidR="00B77470" w:rsidRPr="001530EE">
        <w:rPr>
          <w:rFonts w:asciiTheme="minorHAnsi" w:hAnsiTheme="minorHAnsi" w:cstheme="minorHAnsi"/>
          <w:color w:val="auto"/>
          <w:lang w:eastAsia="zh-CN"/>
        </w:rPr>
        <w:t>plicable</w:t>
      </w:r>
      <w:r w:rsidR="00F56D8B" w:rsidRPr="001530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06777" w:rsidRPr="001530EE">
        <w:rPr>
          <w:rFonts w:asciiTheme="minorHAnsi" w:hAnsiTheme="minorHAnsi" w:cstheme="minorHAnsi"/>
          <w:color w:val="auto"/>
          <w:lang w:eastAsia="zh-CN"/>
        </w:rPr>
        <w:t>for</w:t>
      </w:r>
      <w:r w:rsidR="006A4A81" w:rsidRPr="001530EE">
        <w:rPr>
          <w:rFonts w:asciiTheme="minorHAnsi" w:hAnsiTheme="minorHAnsi" w:cstheme="minorHAnsi"/>
          <w:color w:val="auto"/>
          <w:lang w:eastAsia="zh-CN"/>
        </w:rPr>
        <w:t xml:space="preserve"> separating</w:t>
      </w:r>
      <w:r w:rsidR="00F56D8B" w:rsidRPr="001530EE">
        <w:rPr>
          <w:rFonts w:asciiTheme="minorHAnsi" w:hAnsiTheme="minorHAnsi" w:cstheme="minorHAnsi"/>
          <w:color w:val="auto"/>
          <w:lang w:eastAsia="zh-CN"/>
        </w:rPr>
        <w:t xml:space="preserve"> organelles </w:t>
      </w:r>
      <w:r w:rsidR="00357E49" w:rsidRPr="001530EE">
        <w:rPr>
          <w:rFonts w:asciiTheme="minorHAnsi" w:hAnsiTheme="minorHAnsi" w:cstheme="minorHAnsi"/>
          <w:color w:val="auto"/>
          <w:lang w:eastAsia="zh-CN"/>
        </w:rPr>
        <w:t>with</w:t>
      </w:r>
      <w:r w:rsidR="00F56D8B" w:rsidRPr="001530EE">
        <w:rPr>
          <w:rFonts w:asciiTheme="minorHAnsi" w:hAnsiTheme="minorHAnsi" w:cstheme="minorHAnsi"/>
          <w:color w:val="auto"/>
          <w:lang w:eastAsia="zh-CN"/>
        </w:rPr>
        <w:t xml:space="preserve"> similar densit</w:t>
      </w:r>
      <w:r w:rsidR="005042A0" w:rsidRPr="001530EE">
        <w:rPr>
          <w:rFonts w:asciiTheme="minorHAnsi" w:hAnsiTheme="minorHAnsi" w:cstheme="minorHAnsi"/>
          <w:color w:val="auto"/>
          <w:lang w:eastAsia="zh-CN"/>
        </w:rPr>
        <w:t>ies</w:t>
      </w:r>
      <w:r w:rsidR="00F56D8B" w:rsidRPr="001530EE">
        <w:rPr>
          <w:rFonts w:asciiTheme="minorHAnsi" w:hAnsiTheme="minorHAnsi" w:cstheme="minorHAnsi"/>
          <w:color w:val="auto"/>
          <w:lang w:eastAsia="zh-CN"/>
        </w:rPr>
        <w:t xml:space="preserve"> based on the</w:t>
      </w:r>
      <w:r w:rsidR="00EF5CB3" w:rsidRPr="001530EE">
        <w:rPr>
          <w:rFonts w:asciiTheme="minorHAnsi" w:hAnsiTheme="minorHAnsi" w:cstheme="minorHAnsi"/>
          <w:color w:val="auto"/>
          <w:lang w:eastAsia="zh-CN"/>
        </w:rPr>
        <w:t>ir</w:t>
      </w:r>
      <w:r w:rsidR="00F56D8B" w:rsidRPr="001530EE">
        <w:rPr>
          <w:rFonts w:asciiTheme="minorHAnsi" w:hAnsiTheme="minorHAnsi" w:cstheme="minorHAnsi"/>
          <w:color w:val="auto"/>
          <w:lang w:eastAsia="zh-CN"/>
        </w:rPr>
        <w:t xml:space="preserve"> surface charge</w:t>
      </w:r>
      <w:hyperlink w:anchor="_ENREF_25" w:tooltip="Marsh, 1989 #423" w:history="1"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NYXJzaDwvQXV0aG9yPjxZZWFyPjE5ODk8L1llYXI+PFJl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</w:fldData>
          </w:fldChar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NYXJzaDwvQXV0aG9yPjxZZWFyPjE5ODk8L1llYXI+PFJl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</w:fldData>
          </w:fldChar>
        </w:r>
        <w:r w:rsidR="00C0186D" w:rsidRPr="001530EE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C0186D" w:rsidRPr="003362B0">
          <w:rPr>
            <w:rFonts w:asciiTheme="minorHAnsi" w:hAnsiTheme="minorHAnsi" w:cstheme="minorHAnsi"/>
            <w:color w:val="auto"/>
            <w:vertAlign w:val="superscript"/>
            <w:lang w:eastAsia="zh-CN"/>
          </w:rPr>
          <w:t>25</w:t>
        </w:r>
        <w:r w:rsidR="00C0186D" w:rsidRPr="003362B0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F56D8B" w:rsidRPr="00B95CFC">
        <w:rPr>
          <w:rFonts w:asciiTheme="minorHAnsi" w:hAnsiTheme="minorHAnsi" w:cstheme="minorHAnsi"/>
          <w:color w:val="auto"/>
        </w:rPr>
        <w:t>.</w:t>
      </w:r>
    </w:p>
    <w:p w14:paraId="18E115B0" w14:textId="64D8C595" w:rsidR="003968AF" w:rsidRPr="001530EE" w:rsidRDefault="003968AF" w:rsidP="003968AF">
      <w:pPr>
        <w:rPr>
          <w:rFonts w:asciiTheme="minorHAnsi" w:hAnsiTheme="minorHAnsi" w:cstheme="minorHAnsi"/>
          <w:color w:val="auto"/>
          <w:lang w:eastAsia="zh-TW"/>
        </w:rPr>
      </w:pPr>
    </w:p>
    <w:p w14:paraId="1734505F" w14:textId="533EEF16" w:rsidR="00AA03DF" w:rsidRPr="001530EE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2D96E92E" w14:textId="00CF2862" w:rsidR="00AA03DF" w:rsidRPr="001530EE" w:rsidRDefault="00C51FA9" w:rsidP="00C51FA9">
      <w:pPr>
        <w:rPr>
          <w:rFonts w:asciiTheme="minorHAnsi" w:hAnsiTheme="minorHAnsi" w:cstheme="minorHAnsi"/>
          <w:b/>
          <w:bCs/>
          <w:color w:val="auto"/>
        </w:rPr>
      </w:pPr>
      <w:r w:rsidRPr="001530EE">
        <w:rPr>
          <w:rFonts w:asciiTheme="minorHAnsi" w:hAnsiTheme="minorHAnsi" w:cstheme="minorHAnsi"/>
          <w:color w:val="auto"/>
        </w:rPr>
        <w:t>This work was supported by funds from the Research Grants Council Hong Kong, CUHK direct grant scheme, United College endowment fund, and the TUYF Charitable Trust.</w:t>
      </w:r>
      <w:r w:rsidR="00056032" w:rsidRPr="001530EE">
        <w:rPr>
          <w:rFonts w:asciiTheme="minorHAnsi" w:hAnsiTheme="minorHAnsi" w:cstheme="minorHAnsi"/>
          <w:color w:val="auto"/>
        </w:rPr>
        <w:t xml:space="preserve"> The </w:t>
      </w:r>
      <w:r w:rsidR="002F0C7B" w:rsidRPr="001530EE">
        <w:rPr>
          <w:rFonts w:asciiTheme="minorHAnsi" w:hAnsiTheme="minorHAnsi" w:cstheme="minorHAnsi"/>
          <w:color w:val="auto"/>
        </w:rPr>
        <w:t xml:space="preserve">figures in this work </w:t>
      </w:r>
      <w:r w:rsidR="00F85AE5" w:rsidRPr="001530EE">
        <w:rPr>
          <w:rFonts w:asciiTheme="minorHAnsi" w:hAnsiTheme="minorHAnsi" w:cstheme="minorHAnsi"/>
          <w:color w:val="auto"/>
        </w:rPr>
        <w:t>were</w:t>
      </w:r>
      <w:r w:rsidR="002F0C7B" w:rsidRPr="001530EE">
        <w:rPr>
          <w:rFonts w:asciiTheme="minorHAnsi" w:hAnsiTheme="minorHAnsi" w:cstheme="minorHAnsi"/>
          <w:color w:val="auto"/>
        </w:rPr>
        <w:t xml:space="preserve"> adapted from </w:t>
      </w:r>
      <w:r w:rsidR="00F13D10" w:rsidRPr="001530EE">
        <w:rPr>
          <w:rFonts w:asciiTheme="minorHAnsi" w:hAnsiTheme="minorHAnsi" w:cstheme="minorHAnsi"/>
          <w:color w:val="auto"/>
        </w:rPr>
        <w:t>our pr</w:t>
      </w:r>
      <w:r w:rsidR="00C25B98" w:rsidRPr="001530EE">
        <w:rPr>
          <w:rFonts w:asciiTheme="minorHAnsi" w:hAnsiTheme="minorHAnsi" w:cstheme="minorHAnsi"/>
          <w:color w:val="auto"/>
        </w:rPr>
        <w:t>evious publication</w:t>
      </w:r>
      <w:r w:rsidR="00941240" w:rsidRPr="001530EE">
        <w:rPr>
          <w:rFonts w:asciiTheme="minorHAnsi" w:hAnsiTheme="minorHAnsi" w:cstheme="minorHAnsi"/>
          <w:color w:val="auto"/>
        </w:rPr>
        <w:t>,</w:t>
      </w:r>
      <w:r w:rsidR="00C25B98" w:rsidRPr="001530EE">
        <w:rPr>
          <w:rFonts w:asciiTheme="minorHAnsi" w:hAnsiTheme="minorHAnsi" w:cstheme="minorHAnsi"/>
          <w:color w:val="auto"/>
        </w:rPr>
        <w:t xml:space="preserve"> </w:t>
      </w:r>
      <w:r w:rsidR="00941240" w:rsidRPr="001530EE">
        <w:rPr>
          <w:rFonts w:asciiTheme="minorHAnsi" w:hAnsiTheme="minorHAnsi" w:cstheme="minorHAnsi"/>
          <w:color w:val="auto"/>
        </w:rPr>
        <w:t>"</w:t>
      </w:r>
      <w:r w:rsidR="00C25B98" w:rsidRPr="001530EE">
        <w:rPr>
          <w:rFonts w:asciiTheme="minorHAnsi" w:hAnsiTheme="minorHAnsi" w:cstheme="minorHAnsi"/>
          <w:color w:val="auto"/>
        </w:rPr>
        <w:t>ARF6‐Rac1 signaling‐mediated neurite outgrowth is potentiated by the neuronal adaptor FE65 through orchestrating ARF6 and ELMO1</w:t>
      </w:r>
      <w:r w:rsidR="00941240" w:rsidRPr="001530EE">
        <w:rPr>
          <w:rFonts w:asciiTheme="minorHAnsi" w:hAnsiTheme="minorHAnsi" w:cstheme="minorHAnsi"/>
          <w:color w:val="auto"/>
        </w:rPr>
        <w:t>"</w:t>
      </w:r>
      <w:r w:rsidR="00C25B98" w:rsidRPr="001530EE">
        <w:rPr>
          <w:rFonts w:asciiTheme="minorHAnsi" w:hAnsiTheme="minorHAnsi" w:cstheme="minorHAnsi"/>
          <w:color w:val="auto"/>
        </w:rPr>
        <w:t xml:space="preserve"> </w:t>
      </w:r>
      <w:r w:rsidR="006250A8" w:rsidRPr="001530EE">
        <w:rPr>
          <w:rFonts w:asciiTheme="minorHAnsi" w:hAnsiTheme="minorHAnsi" w:cstheme="minorHAnsi"/>
          <w:color w:val="auto"/>
        </w:rPr>
        <w:t xml:space="preserve">published </w:t>
      </w:r>
      <w:r w:rsidR="00C25B98" w:rsidRPr="001530EE">
        <w:rPr>
          <w:rFonts w:asciiTheme="minorHAnsi" w:hAnsiTheme="minorHAnsi" w:cstheme="minorHAnsi"/>
          <w:color w:val="auto"/>
        </w:rPr>
        <w:t>in the FASEB Journal</w:t>
      </w:r>
      <w:r w:rsidR="006250A8" w:rsidRPr="001530EE">
        <w:rPr>
          <w:rFonts w:asciiTheme="minorHAnsi" w:hAnsiTheme="minorHAnsi" w:cstheme="minorHAnsi"/>
          <w:color w:val="auto"/>
        </w:rPr>
        <w:t xml:space="preserve"> </w:t>
      </w:r>
      <w:r w:rsidR="00941240" w:rsidRPr="001530EE">
        <w:rPr>
          <w:rFonts w:asciiTheme="minorHAnsi" w:hAnsiTheme="minorHAnsi" w:cstheme="minorHAnsi"/>
          <w:color w:val="auto"/>
        </w:rPr>
        <w:t>i</w:t>
      </w:r>
      <w:r w:rsidR="006250A8" w:rsidRPr="001530EE">
        <w:rPr>
          <w:rFonts w:asciiTheme="minorHAnsi" w:hAnsiTheme="minorHAnsi" w:cstheme="minorHAnsi"/>
          <w:color w:val="auto"/>
        </w:rPr>
        <w:t xml:space="preserve">n </w:t>
      </w:r>
      <w:r w:rsidR="00941240" w:rsidRPr="001530EE">
        <w:rPr>
          <w:rFonts w:asciiTheme="minorHAnsi" w:hAnsiTheme="minorHAnsi" w:cstheme="minorHAnsi"/>
          <w:color w:val="auto"/>
        </w:rPr>
        <w:t>October 2020.</w:t>
      </w:r>
    </w:p>
    <w:p w14:paraId="77AA94C1" w14:textId="77777777" w:rsidR="00C51FA9" w:rsidRPr="001530EE" w:rsidRDefault="00C51FA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5D52ED8B" w14:textId="3066EEB8" w:rsidR="00AA03DF" w:rsidRPr="001530EE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b/>
          <w:color w:val="auto"/>
        </w:rPr>
        <w:t>DISCLOSURES</w:t>
      </w:r>
      <w:r w:rsidRPr="001530EE">
        <w:rPr>
          <w:rFonts w:asciiTheme="minorHAnsi" w:hAnsiTheme="minorHAnsi" w:cstheme="minorHAnsi"/>
          <w:b/>
          <w:bCs/>
          <w:color w:val="auto"/>
        </w:rPr>
        <w:t>:</w:t>
      </w:r>
    </w:p>
    <w:p w14:paraId="256A94E4" w14:textId="77777777" w:rsidR="00B23E4E" w:rsidRPr="001530EE" w:rsidRDefault="00B23E4E" w:rsidP="00B23E4E">
      <w:pPr>
        <w:rPr>
          <w:rFonts w:asciiTheme="minorHAnsi" w:hAnsiTheme="minorHAnsi" w:cstheme="minorHAnsi"/>
          <w:color w:val="auto"/>
        </w:rPr>
      </w:pPr>
      <w:r w:rsidRPr="001530EE">
        <w:rPr>
          <w:rFonts w:asciiTheme="minorHAnsi" w:hAnsiTheme="minorHAnsi" w:cstheme="minorHAnsi"/>
          <w:color w:val="auto"/>
        </w:rPr>
        <w:t>The authors declare that they have no conflicts of interest with the contents of this article.</w:t>
      </w:r>
    </w:p>
    <w:p w14:paraId="66030076" w14:textId="77777777" w:rsidR="00AA03DF" w:rsidRPr="001530EE" w:rsidRDefault="00AA03DF" w:rsidP="001B1519">
      <w:pPr>
        <w:rPr>
          <w:rFonts w:asciiTheme="minorHAnsi" w:hAnsiTheme="minorHAnsi" w:cstheme="minorHAnsi"/>
          <w:color w:val="auto"/>
        </w:rPr>
      </w:pPr>
    </w:p>
    <w:p w14:paraId="315B4FAD" w14:textId="4E0E292D" w:rsidR="00B32616" w:rsidRPr="001530EE" w:rsidRDefault="009726EE" w:rsidP="001B1519">
      <w:pPr>
        <w:rPr>
          <w:rFonts w:asciiTheme="minorHAnsi" w:hAnsiTheme="minorHAnsi" w:cstheme="minorHAnsi"/>
          <w:b/>
          <w:color w:val="auto"/>
        </w:rPr>
      </w:pPr>
      <w:r w:rsidRPr="001530EE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1530EE">
        <w:rPr>
          <w:rFonts w:asciiTheme="minorHAnsi" w:hAnsiTheme="minorHAnsi" w:cstheme="minorHAnsi"/>
          <w:b/>
          <w:bCs/>
          <w:color w:val="auto"/>
        </w:rPr>
        <w:t>:</w:t>
      </w:r>
    </w:p>
    <w:p w14:paraId="2FD7DD97" w14:textId="4E141BB3" w:rsidR="005042A0" w:rsidRPr="003362B0" w:rsidRDefault="00412C22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r w:rsidRPr="003362B0">
        <w:rPr>
          <w:rFonts w:asciiTheme="minorHAnsi" w:hAnsiTheme="minorHAnsi" w:cstheme="minorHAnsi"/>
          <w:noProof w:val="0"/>
          <w:color w:val="auto"/>
        </w:rPr>
        <w:fldChar w:fldCharType="begin"/>
      </w:r>
      <w:r w:rsidRPr="003362B0">
        <w:rPr>
          <w:rFonts w:asciiTheme="minorHAnsi" w:hAnsiTheme="minorHAnsi" w:cstheme="minorHAnsi"/>
          <w:noProof w:val="0"/>
          <w:color w:val="auto"/>
        </w:rPr>
        <w:instrText xml:space="preserve"> ADDIN EN.REFLIST </w:instrText>
      </w:r>
      <w:r w:rsidRPr="003362B0">
        <w:rPr>
          <w:rFonts w:asciiTheme="minorHAnsi" w:hAnsiTheme="minorHAnsi" w:cstheme="minorHAnsi"/>
          <w:noProof w:val="0"/>
          <w:color w:val="auto"/>
        </w:rPr>
        <w:fldChar w:fldCharType="separate"/>
      </w:r>
      <w:r w:rsidR="005042A0" w:rsidRPr="003362B0">
        <w:rPr>
          <w:rFonts w:asciiTheme="minorHAnsi" w:hAnsiTheme="minorHAnsi" w:cstheme="minorHAnsi"/>
          <w:noProof w:val="0"/>
          <w:color w:val="auto"/>
        </w:rPr>
        <w:fldChar w:fldCharType="begin"/>
      </w:r>
      <w:r w:rsidR="005042A0" w:rsidRPr="003362B0">
        <w:rPr>
          <w:rFonts w:asciiTheme="minorHAnsi" w:hAnsiTheme="minorHAnsi" w:cstheme="minorHAnsi"/>
          <w:noProof w:val="0"/>
          <w:color w:val="auto"/>
        </w:rPr>
        <w:instrText xml:space="preserve"> ADDIN EN.REFLIST </w:instrText>
      </w:r>
      <w:r w:rsidR="005042A0" w:rsidRPr="003362B0">
        <w:rPr>
          <w:rFonts w:asciiTheme="minorHAnsi" w:hAnsiTheme="minorHAnsi" w:cstheme="minorHAnsi"/>
          <w:noProof w:val="0"/>
          <w:color w:val="auto"/>
        </w:rPr>
        <w:fldChar w:fldCharType="separate"/>
      </w:r>
      <w:r w:rsidR="005042A0" w:rsidRPr="003362B0">
        <w:rPr>
          <w:noProof w:val="0"/>
          <w:color w:val="auto"/>
        </w:rPr>
        <w:t xml:space="preserve">Elkin, S. R., Lakoduk, A. M., Schmid, S. L. Endocytic pathways and endosomal trafficking: a primer. </w:t>
      </w:r>
      <w:r w:rsidR="005042A0" w:rsidRPr="003362B0">
        <w:rPr>
          <w:i/>
          <w:noProof w:val="0"/>
          <w:color w:val="auto"/>
        </w:rPr>
        <w:t>Wiener Medizinische Wochenschrift</w:t>
      </w:r>
      <w:r w:rsidR="005042A0" w:rsidRPr="003362B0">
        <w:rPr>
          <w:iCs/>
          <w:noProof w:val="0"/>
          <w:color w:val="auto"/>
        </w:rPr>
        <w:t xml:space="preserve">. </w:t>
      </w:r>
      <w:r w:rsidR="005042A0" w:rsidRPr="003362B0">
        <w:rPr>
          <w:b/>
          <w:noProof w:val="0"/>
          <w:color w:val="auto"/>
        </w:rPr>
        <w:t xml:space="preserve">166 </w:t>
      </w:r>
      <w:r w:rsidR="005042A0" w:rsidRPr="003362B0">
        <w:rPr>
          <w:bCs/>
          <w:noProof w:val="0"/>
          <w:color w:val="auto"/>
        </w:rPr>
        <w:t>(7–8)</w:t>
      </w:r>
      <w:r w:rsidR="005042A0" w:rsidRPr="003362B0">
        <w:rPr>
          <w:noProof w:val="0"/>
          <w:color w:val="auto"/>
        </w:rPr>
        <w:t>, 196–204 (2016).</w:t>
      </w:r>
    </w:p>
    <w:p w14:paraId="075CB802" w14:textId="77E0C682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" w:name="_ENREF_2"/>
      <w:r w:rsidRPr="003362B0">
        <w:rPr>
          <w:noProof w:val="0"/>
          <w:color w:val="auto"/>
        </w:rPr>
        <w:t xml:space="preserve">Kumari, S., Mg, S., Mayor, S. Endocytosis unplugged: multiple ways to enter the cell. </w:t>
      </w:r>
      <w:r w:rsidRPr="003362B0">
        <w:rPr>
          <w:i/>
          <w:noProof w:val="0"/>
          <w:color w:val="auto"/>
        </w:rPr>
        <w:t>Cell Research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0</w:t>
      </w:r>
      <w:r w:rsidRPr="003362B0">
        <w:rPr>
          <w:noProof w:val="0"/>
          <w:color w:val="auto"/>
        </w:rPr>
        <w:t xml:space="preserve"> (3), 256–275 (2010).</w:t>
      </w:r>
      <w:bookmarkEnd w:id="1"/>
    </w:p>
    <w:p w14:paraId="0B0BE984" w14:textId="3EDCD23E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" w:name="_ENREF_3"/>
      <w:r w:rsidRPr="003362B0">
        <w:rPr>
          <w:noProof w:val="0"/>
          <w:color w:val="auto"/>
        </w:rPr>
        <w:t xml:space="preserve">Naslavsky, N., Caplan, S. The enigmatic endosome - sorting the ins and outs of endocytic trafficking. </w:t>
      </w:r>
      <w:r w:rsidRPr="003362B0">
        <w:rPr>
          <w:i/>
          <w:noProof w:val="0"/>
          <w:color w:val="auto"/>
        </w:rPr>
        <w:t>Journal of Cell Science</w:t>
      </w:r>
      <w:r w:rsidR="00856802" w:rsidRPr="003362B0">
        <w:rPr>
          <w:iCs/>
          <w:noProof w:val="0"/>
          <w:color w:val="auto"/>
        </w:rPr>
        <w:t>.</w:t>
      </w:r>
      <w:r w:rsidRPr="003362B0">
        <w:rPr>
          <w:iCs/>
          <w:noProof w:val="0"/>
          <w:color w:val="auto"/>
        </w:rPr>
        <w:t xml:space="preserve"> </w:t>
      </w:r>
      <w:r w:rsidRPr="003362B0">
        <w:rPr>
          <w:b/>
          <w:noProof w:val="0"/>
          <w:color w:val="auto"/>
        </w:rPr>
        <w:t>131</w:t>
      </w:r>
      <w:r w:rsidRPr="003362B0">
        <w:rPr>
          <w:noProof w:val="0"/>
          <w:color w:val="auto"/>
        </w:rPr>
        <w:t xml:space="preserve"> (13), jcs216499 (2018).</w:t>
      </w:r>
      <w:bookmarkEnd w:id="2"/>
    </w:p>
    <w:p w14:paraId="630A16B0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3" w:name="_ENREF_4"/>
      <w:r w:rsidRPr="003362B0">
        <w:rPr>
          <w:noProof w:val="0"/>
          <w:color w:val="auto"/>
        </w:rPr>
        <w:t xml:space="preserve">Cullen, P. J., Steinberg, F. To degrade or not to degrade: mechanisms and significance of endocytic recycling. </w:t>
      </w:r>
      <w:r w:rsidRPr="003362B0">
        <w:rPr>
          <w:i/>
          <w:noProof w:val="0"/>
          <w:color w:val="auto"/>
        </w:rPr>
        <w:t>Nature Reviews. Molecular Cell Biolog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19</w:t>
      </w:r>
      <w:r w:rsidRPr="003362B0">
        <w:rPr>
          <w:noProof w:val="0"/>
          <w:color w:val="auto"/>
        </w:rPr>
        <w:t>, 679–696 (2018).</w:t>
      </w:r>
      <w:bookmarkEnd w:id="3"/>
    </w:p>
    <w:p w14:paraId="15153E73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4" w:name="_ENREF_5"/>
      <w:r w:rsidRPr="003362B0">
        <w:rPr>
          <w:noProof w:val="0"/>
          <w:color w:val="auto"/>
        </w:rPr>
        <w:lastRenderedPageBreak/>
        <w:t xml:space="preserve">Weeratunga, S., Paul, B., Collins, B. M. Recognising the signals for endosomal trafficking. </w:t>
      </w:r>
      <w:r w:rsidRPr="003362B0">
        <w:rPr>
          <w:i/>
          <w:noProof w:val="0"/>
          <w:color w:val="auto"/>
        </w:rPr>
        <w:t>Current Opinion in Cell Biology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65</w:t>
      </w:r>
      <w:r w:rsidRPr="003362B0">
        <w:rPr>
          <w:noProof w:val="0"/>
          <w:color w:val="auto"/>
        </w:rPr>
        <w:t>, 17–27 (2020).</w:t>
      </w:r>
      <w:bookmarkEnd w:id="4"/>
    </w:p>
    <w:p w14:paraId="6B097374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5" w:name="_ENREF_6"/>
      <w:r w:rsidRPr="003362B0">
        <w:rPr>
          <w:noProof w:val="0"/>
          <w:color w:val="auto"/>
        </w:rPr>
        <w:t xml:space="preserve">Khan, I., Steeg, P. S. Endocytosis: a pivotal pathway for regulating metastasis. </w:t>
      </w:r>
      <w:r w:rsidRPr="003362B0">
        <w:rPr>
          <w:i/>
          <w:noProof w:val="0"/>
          <w:color w:val="auto"/>
        </w:rPr>
        <w:t>British Journal of Cancer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124</w:t>
      </w:r>
      <w:r w:rsidRPr="003362B0">
        <w:rPr>
          <w:noProof w:val="0"/>
          <w:color w:val="auto"/>
        </w:rPr>
        <w:t xml:space="preserve"> (1), 66–75 (2021).</w:t>
      </w:r>
      <w:bookmarkEnd w:id="5"/>
    </w:p>
    <w:p w14:paraId="649F1363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6" w:name="_ENREF_7"/>
      <w:r w:rsidRPr="003362B0">
        <w:rPr>
          <w:noProof w:val="0"/>
          <w:color w:val="auto"/>
        </w:rPr>
        <w:t xml:space="preserve">Grant, B. D., Donaldson, J. G. Pathways and mechanisms of endocytic recycling. </w:t>
      </w:r>
      <w:r w:rsidRPr="003362B0">
        <w:rPr>
          <w:i/>
          <w:noProof w:val="0"/>
          <w:color w:val="auto"/>
        </w:rPr>
        <w:t>Nature Reviews. Molecular Cell Biology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10</w:t>
      </w:r>
      <w:r w:rsidRPr="003362B0">
        <w:rPr>
          <w:noProof w:val="0"/>
          <w:color w:val="auto"/>
        </w:rPr>
        <w:t xml:space="preserve"> (9), 597–608 (2009).</w:t>
      </w:r>
      <w:bookmarkEnd w:id="6"/>
    </w:p>
    <w:p w14:paraId="45B7ACAF" w14:textId="052C55E0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7" w:name="_ENREF_8"/>
      <w:r w:rsidRPr="003362B0">
        <w:rPr>
          <w:noProof w:val="0"/>
          <w:color w:val="auto"/>
        </w:rPr>
        <w:t xml:space="preserve">Maxfield, F. R., McGraw, T. E. Endocytic recycling. </w:t>
      </w:r>
      <w:r w:rsidRPr="003362B0">
        <w:rPr>
          <w:i/>
          <w:noProof w:val="0"/>
          <w:color w:val="auto"/>
        </w:rPr>
        <w:t>Nature Reviews. Molecular Cell Biology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5</w:t>
      </w:r>
      <w:r w:rsidRPr="003362B0">
        <w:rPr>
          <w:noProof w:val="0"/>
          <w:color w:val="auto"/>
        </w:rPr>
        <w:t xml:space="preserve"> (2), 121</w:t>
      </w:r>
      <w:r w:rsidR="00856802">
        <w:rPr>
          <w:noProof w:val="0"/>
          <w:color w:val="auto"/>
        </w:rPr>
        <w:t>–</w:t>
      </w:r>
      <w:r w:rsidRPr="003362B0">
        <w:rPr>
          <w:noProof w:val="0"/>
          <w:color w:val="auto"/>
        </w:rPr>
        <w:t>132 (2004).</w:t>
      </w:r>
      <w:bookmarkEnd w:id="7"/>
    </w:p>
    <w:p w14:paraId="326888BF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8" w:name="_ENREF_9"/>
      <w:r w:rsidRPr="003362B0">
        <w:rPr>
          <w:noProof w:val="0"/>
          <w:color w:val="auto"/>
        </w:rPr>
        <w:t xml:space="preserve">McDonald, F. J. Explosion in the complexity of membrane protein recycling. </w:t>
      </w:r>
      <w:r w:rsidRPr="003362B0">
        <w:rPr>
          <w:i/>
          <w:noProof w:val="0"/>
          <w:color w:val="auto"/>
        </w:rPr>
        <w:t>American Journal of Physiology. Cell Physiology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320</w:t>
      </w:r>
      <w:r w:rsidRPr="003362B0">
        <w:rPr>
          <w:noProof w:val="0"/>
          <w:color w:val="auto"/>
        </w:rPr>
        <w:t xml:space="preserve"> (4), C483–C494 (2021).</w:t>
      </w:r>
      <w:bookmarkEnd w:id="8"/>
    </w:p>
    <w:p w14:paraId="6F52D2B0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9" w:name="_ENREF_10"/>
      <w:r w:rsidRPr="003362B0">
        <w:rPr>
          <w:noProof w:val="0"/>
          <w:color w:val="auto"/>
        </w:rPr>
        <w:t xml:space="preserve">O'Sullivan, M. J., Lindsay, A. J. The Endosomal Recycling pathway-at the crossroads of the cell. </w:t>
      </w:r>
      <w:r w:rsidRPr="003362B0">
        <w:rPr>
          <w:i/>
          <w:noProof w:val="0"/>
          <w:color w:val="auto"/>
        </w:rPr>
        <w:t>International Journal of Molecular Sciences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1</w:t>
      </w:r>
      <w:r w:rsidRPr="003362B0">
        <w:rPr>
          <w:noProof w:val="0"/>
          <w:color w:val="auto"/>
        </w:rPr>
        <w:t xml:space="preserve"> (17), 6074 (2020).</w:t>
      </w:r>
      <w:bookmarkEnd w:id="9"/>
    </w:p>
    <w:p w14:paraId="576998D5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0" w:name="_ENREF_11"/>
      <w:r w:rsidRPr="003362B0">
        <w:rPr>
          <w:noProof w:val="0"/>
          <w:color w:val="auto"/>
        </w:rPr>
        <w:t xml:space="preserve">D'Souza-Schorey, C., Li, G., Colombo, M. I., Stahl, P. D. A regulatory role for ARF6 in receptor-mediated endocytosis. </w:t>
      </w:r>
      <w:r w:rsidRPr="003362B0">
        <w:rPr>
          <w:i/>
          <w:noProof w:val="0"/>
          <w:color w:val="auto"/>
        </w:rPr>
        <w:t>Science (New York, N. Y.)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67</w:t>
      </w:r>
      <w:r w:rsidRPr="003362B0">
        <w:rPr>
          <w:noProof w:val="0"/>
          <w:color w:val="auto"/>
        </w:rPr>
        <w:t xml:space="preserve"> (5201), 1175–1178 (1995).</w:t>
      </w:r>
      <w:bookmarkEnd w:id="10"/>
    </w:p>
    <w:p w14:paraId="0918F6A1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1" w:name="_ENREF_12"/>
      <w:r w:rsidRPr="003362B0">
        <w:rPr>
          <w:noProof w:val="0"/>
          <w:color w:val="auto"/>
        </w:rPr>
        <w:t xml:space="preserve">Schweitzer, J. K., Sedgwick, A. E., D'Souza-Schorey, C. ARF6-mediated endocytic recycling impacts cell movement, cell division and lipid homeostasis. </w:t>
      </w:r>
      <w:r w:rsidRPr="003362B0">
        <w:rPr>
          <w:i/>
          <w:noProof w:val="0"/>
          <w:color w:val="auto"/>
        </w:rPr>
        <w:t>Seminars in Cell and Developmental Biology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2</w:t>
      </w:r>
      <w:r w:rsidRPr="003362B0">
        <w:rPr>
          <w:noProof w:val="0"/>
          <w:color w:val="auto"/>
        </w:rPr>
        <w:t xml:space="preserve"> (1), 39–47 (2011).</w:t>
      </w:r>
      <w:bookmarkEnd w:id="11"/>
    </w:p>
    <w:p w14:paraId="1DBA2A66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2" w:name="_ENREF_13"/>
      <w:r w:rsidRPr="003362B0">
        <w:rPr>
          <w:noProof w:val="0"/>
          <w:color w:val="auto"/>
        </w:rPr>
        <w:t>Finicle, B. T.</w:t>
      </w:r>
      <w:r w:rsidRPr="003362B0">
        <w:rPr>
          <w:i/>
          <w:noProof w:val="0"/>
          <w:color w:val="auto"/>
        </w:rPr>
        <w:t xml:space="preserve"> </w:t>
      </w:r>
      <w:r w:rsidRPr="003362B0">
        <w:rPr>
          <w:iCs/>
          <w:noProof w:val="0"/>
          <w:color w:val="auto"/>
        </w:rPr>
        <w:t>et al</w:t>
      </w:r>
      <w:r w:rsidRPr="003362B0">
        <w:rPr>
          <w:i/>
          <w:noProof w:val="0"/>
          <w:color w:val="auto"/>
        </w:rPr>
        <w:t>.</w:t>
      </w:r>
      <w:r w:rsidRPr="003362B0">
        <w:rPr>
          <w:noProof w:val="0"/>
          <w:color w:val="auto"/>
        </w:rPr>
        <w:t xml:space="preserve"> Sphingolipids inhibit endosomal recycling of nutrient transporters by inactivating ARF6. </w:t>
      </w:r>
      <w:r w:rsidRPr="003362B0">
        <w:rPr>
          <w:i/>
          <w:noProof w:val="0"/>
          <w:color w:val="auto"/>
        </w:rPr>
        <w:t>Journal of Cell Science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131</w:t>
      </w:r>
      <w:r w:rsidRPr="003362B0">
        <w:rPr>
          <w:noProof w:val="0"/>
          <w:color w:val="auto"/>
        </w:rPr>
        <w:t xml:space="preserve"> (12), jcs.213314 (2018).</w:t>
      </w:r>
      <w:bookmarkEnd w:id="12"/>
    </w:p>
    <w:p w14:paraId="09F94F78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3" w:name="_ENREF_14"/>
      <w:r w:rsidRPr="003362B0">
        <w:rPr>
          <w:noProof w:val="0"/>
          <w:color w:val="auto"/>
        </w:rPr>
        <w:t>Lu, H.</w:t>
      </w:r>
      <w:r w:rsidRPr="003362B0">
        <w:rPr>
          <w:iCs/>
          <w:noProof w:val="0"/>
          <w:color w:val="auto"/>
        </w:rPr>
        <w:t xml:space="preserve"> et al</w:t>
      </w:r>
      <w:r w:rsidRPr="003362B0">
        <w:rPr>
          <w:i/>
          <w:noProof w:val="0"/>
          <w:color w:val="auto"/>
        </w:rPr>
        <w:t>.</w:t>
      </w:r>
      <w:r w:rsidRPr="003362B0">
        <w:rPr>
          <w:noProof w:val="0"/>
          <w:color w:val="auto"/>
        </w:rPr>
        <w:t xml:space="preserve"> APE1 upregulates MMP-14 via redox-sensitive ARF6-mediated recycling to promote cell invasion of esophageal adenocarcinoma. </w:t>
      </w:r>
      <w:r w:rsidRPr="003362B0">
        <w:rPr>
          <w:i/>
          <w:noProof w:val="0"/>
          <w:color w:val="auto"/>
        </w:rPr>
        <w:t>Cancer Research</w:t>
      </w:r>
      <w:r w:rsidRPr="003362B0">
        <w:rPr>
          <w:iCs/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79</w:t>
      </w:r>
      <w:r w:rsidRPr="003362B0">
        <w:rPr>
          <w:noProof w:val="0"/>
          <w:color w:val="auto"/>
        </w:rPr>
        <w:t xml:space="preserve"> (17), 4426–4438 (2019).</w:t>
      </w:r>
      <w:bookmarkEnd w:id="13"/>
    </w:p>
    <w:p w14:paraId="3C6A5BDA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4" w:name="_ENREF_15"/>
      <w:r w:rsidRPr="003362B0">
        <w:rPr>
          <w:noProof w:val="0"/>
          <w:color w:val="auto"/>
        </w:rPr>
        <w:t>Qi, S.</w:t>
      </w:r>
      <w:r w:rsidRPr="003362B0">
        <w:rPr>
          <w:i/>
          <w:noProof w:val="0"/>
          <w:color w:val="auto"/>
        </w:rPr>
        <w:t xml:space="preserve"> </w:t>
      </w:r>
      <w:r w:rsidRPr="003362B0">
        <w:rPr>
          <w:iCs/>
          <w:noProof w:val="0"/>
          <w:color w:val="auto"/>
        </w:rPr>
        <w:t>et al</w:t>
      </w:r>
      <w:r w:rsidRPr="003362B0">
        <w:rPr>
          <w:i/>
          <w:noProof w:val="0"/>
          <w:color w:val="auto"/>
        </w:rPr>
        <w:t>.</w:t>
      </w:r>
      <w:r w:rsidRPr="003362B0">
        <w:rPr>
          <w:noProof w:val="0"/>
          <w:color w:val="auto"/>
        </w:rPr>
        <w:t xml:space="preserve"> Arf6-driven endocytic recycling of CD147 determines HCC malignant phenotypes. </w:t>
      </w:r>
      <w:r w:rsidRPr="003362B0">
        <w:rPr>
          <w:i/>
          <w:noProof w:val="0"/>
          <w:color w:val="auto"/>
        </w:rPr>
        <w:t>Journal of Experimental and Clinical Cancer Research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38</w:t>
      </w:r>
      <w:r w:rsidRPr="003362B0">
        <w:rPr>
          <w:noProof w:val="0"/>
          <w:color w:val="auto"/>
        </w:rPr>
        <w:t xml:space="preserve"> (1), 471 (2019).</w:t>
      </w:r>
      <w:bookmarkEnd w:id="14"/>
    </w:p>
    <w:p w14:paraId="575288F2" w14:textId="10E7348A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5" w:name="_ENREF_16"/>
      <w:r w:rsidRPr="003362B0">
        <w:rPr>
          <w:noProof w:val="0"/>
          <w:color w:val="auto"/>
        </w:rPr>
        <w:t>Crupi, M. J. F.</w:t>
      </w:r>
      <w:r w:rsidRPr="003362B0">
        <w:rPr>
          <w:i/>
          <w:noProof w:val="0"/>
          <w:color w:val="auto"/>
        </w:rPr>
        <w:t xml:space="preserve"> </w:t>
      </w:r>
      <w:r w:rsidRPr="003362B0">
        <w:rPr>
          <w:iCs/>
          <w:noProof w:val="0"/>
          <w:color w:val="auto"/>
        </w:rPr>
        <w:t>et al</w:t>
      </w:r>
      <w:r w:rsidRPr="003362B0">
        <w:rPr>
          <w:i/>
          <w:noProof w:val="0"/>
          <w:color w:val="auto"/>
        </w:rPr>
        <w:t>.</w:t>
      </w:r>
      <w:r w:rsidRPr="003362B0">
        <w:rPr>
          <w:noProof w:val="0"/>
          <w:color w:val="auto"/>
        </w:rPr>
        <w:t xml:space="preserve"> GGA3-mediated recycling of the RET receptor tyrosine kinase contributes to cell migration and invasion. </w:t>
      </w:r>
      <w:r w:rsidRPr="003362B0">
        <w:rPr>
          <w:i/>
          <w:noProof w:val="0"/>
          <w:color w:val="auto"/>
        </w:rPr>
        <w:t>Oncogene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39</w:t>
      </w:r>
      <w:r w:rsidRPr="003362B0">
        <w:rPr>
          <w:noProof w:val="0"/>
          <w:color w:val="auto"/>
        </w:rPr>
        <w:t xml:space="preserve"> (6), 1361</w:t>
      </w:r>
      <w:r w:rsidR="00856802">
        <w:rPr>
          <w:noProof w:val="0"/>
          <w:color w:val="auto"/>
        </w:rPr>
        <w:t>–</w:t>
      </w:r>
      <w:r w:rsidRPr="003362B0">
        <w:rPr>
          <w:noProof w:val="0"/>
          <w:color w:val="auto"/>
        </w:rPr>
        <w:t>1377 (2020).</w:t>
      </w:r>
      <w:bookmarkEnd w:id="15"/>
    </w:p>
    <w:p w14:paraId="145C8216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6" w:name="_ENREF_17"/>
      <w:r w:rsidRPr="003362B0">
        <w:rPr>
          <w:noProof w:val="0"/>
          <w:color w:val="auto"/>
        </w:rPr>
        <w:t>Gamara, J.</w:t>
      </w:r>
      <w:r w:rsidRPr="003362B0">
        <w:rPr>
          <w:i/>
          <w:noProof w:val="0"/>
          <w:color w:val="auto"/>
        </w:rPr>
        <w:t xml:space="preserve"> </w:t>
      </w:r>
      <w:r w:rsidRPr="003362B0">
        <w:rPr>
          <w:iCs/>
          <w:noProof w:val="0"/>
          <w:color w:val="auto"/>
        </w:rPr>
        <w:t>et al</w:t>
      </w:r>
      <w:r w:rsidRPr="003362B0">
        <w:rPr>
          <w:i/>
          <w:noProof w:val="0"/>
          <w:color w:val="auto"/>
        </w:rPr>
        <w:t>.</w:t>
      </w:r>
      <w:r w:rsidRPr="003362B0">
        <w:rPr>
          <w:noProof w:val="0"/>
          <w:color w:val="auto"/>
        </w:rPr>
        <w:t xml:space="preserve"> Assessment of Arf6 deletion in PLB-985 differentiated in neutrophil-like cells and in mouse neutrophils: impact on adhesion and migration. </w:t>
      </w:r>
      <w:r w:rsidRPr="003362B0">
        <w:rPr>
          <w:i/>
          <w:noProof w:val="0"/>
          <w:color w:val="auto"/>
        </w:rPr>
        <w:t>Mediators of Inflammation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020</w:t>
      </w:r>
      <w:r w:rsidRPr="003362B0">
        <w:rPr>
          <w:noProof w:val="0"/>
          <w:color w:val="auto"/>
        </w:rPr>
        <w:t>, 2713074 (2020).</w:t>
      </w:r>
      <w:bookmarkEnd w:id="16"/>
    </w:p>
    <w:p w14:paraId="3BF7351F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7" w:name="_ENREF_18"/>
      <w:r w:rsidRPr="003362B0">
        <w:rPr>
          <w:noProof w:val="0"/>
          <w:color w:val="auto"/>
        </w:rPr>
        <w:t xml:space="preserve">Santy, L. C., Ravichandran, K. S., Casanova, J. E. The DOCK180/Elmo complex couples ARNO-mediated Arf6 activation to the downstream activation of Rac1. </w:t>
      </w:r>
      <w:r w:rsidRPr="003362B0">
        <w:rPr>
          <w:i/>
          <w:noProof w:val="0"/>
          <w:color w:val="auto"/>
        </w:rPr>
        <w:t>Current Biolog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15</w:t>
      </w:r>
      <w:r w:rsidRPr="003362B0">
        <w:rPr>
          <w:noProof w:val="0"/>
          <w:color w:val="auto"/>
        </w:rPr>
        <w:t xml:space="preserve"> (19), 1749–1754 (2005).</w:t>
      </w:r>
      <w:bookmarkEnd w:id="17"/>
    </w:p>
    <w:p w14:paraId="15BDC9C5" w14:textId="315EB09A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8" w:name="_ENREF_19"/>
      <w:r w:rsidRPr="003362B0">
        <w:rPr>
          <w:noProof w:val="0"/>
          <w:color w:val="auto"/>
        </w:rPr>
        <w:t xml:space="preserve">Wibo, M. in </w:t>
      </w:r>
      <w:r w:rsidRPr="003362B0">
        <w:rPr>
          <w:i/>
          <w:noProof w:val="0"/>
          <w:color w:val="auto"/>
        </w:rPr>
        <w:t>Eukaryotic Cell Function and Growth: Regulation by Intracellular Cyclic Nucleotides</w:t>
      </w:r>
      <w:r w:rsidR="00856802" w:rsidRPr="003362B0">
        <w:rPr>
          <w:iCs/>
          <w:noProof w:val="0"/>
          <w:color w:val="auto"/>
        </w:rPr>
        <w:t>.</w:t>
      </w:r>
      <w:r w:rsidRPr="003362B0">
        <w:rPr>
          <w:iCs/>
          <w:noProof w:val="0"/>
          <w:color w:val="auto"/>
        </w:rPr>
        <w:t xml:space="preserve"> </w:t>
      </w:r>
      <w:r w:rsidRPr="003362B0">
        <w:rPr>
          <w:noProof w:val="0"/>
          <w:color w:val="auto"/>
        </w:rPr>
        <w:t xml:space="preserve">eds Jacques E. Dumont, Barry L. Brown, Nicholas J. Marshall). </w:t>
      </w:r>
      <w:hyperlink r:id="rId10" w:history="1">
        <w:r w:rsidRPr="003362B0">
          <w:rPr>
            <w:rStyle w:val="Hyperlink"/>
            <w:noProof w:val="0"/>
            <w:color w:val="auto"/>
            <w:u w:val="none"/>
            <w:shd w:val="clear" w:color="auto" w:fill="FCFCFC"/>
          </w:rPr>
          <w:t>Cell fractionation by centrifugation methods</w:t>
        </w:r>
      </w:hyperlink>
      <w:r w:rsidR="001530EE">
        <w:rPr>
          <w:rStyle w:val="Hyperlink"/>
          <w:noProof w:val="0"/>
          <w:color w:val="auto"/>
          <w:u w:val="none"/>
          <w:shd w:val="clear" w:color="auto" w:fill="FCFCFC"/>
        </w:rPr>
        <w:t>.</w:t>
      </w:r>
      <w:r w:rsidRPr="003362B0">
        <w:rPr>
          <w:noProof w:val="0"/>
          <w:color w:val="auto"/>
        </w:rPr>
        <w:t xml:space="preserve"> 1–17, Springer, </w:t>
      </w:r>
      <w:r w:rsidRPr="003362B0">
        <w:rPr>
          <w:noProof w:val="0"/>
          <w:color w:val="auto"/>
          <w:spacing w:val="4"/>
          <w:shd w:val="clear" w:color="auto" w:fill="FCFCFC"/>
        </w:rPr>
        <w:t>Boston, MA</w:t>
      </w:r>
      <w:r w:rsidRPr="003362B0">
        <w:rPr>
          <w:noProof w:val="0"/>
          <w:color w:val="auto"/>
        </w:rPr>
        <w:t xml:space="preserve"> (1976).</w:t>
      </w:r>
      <w:bookmarkEnd w:id="18"/>
    </w:p>
    <w:p w14:paraId="2CF24670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19" w:name="_ENREF_20"/>
      <w:r w:rsidRPr="003362B0">
        <w:rPr>
          <w:noProof w:val="0"/>
          <w:color w:val="auto"/>
        </w:rPr>
        <w:t xml:space="preserve">Kelly, E. E., Horgan, C. P., McCaffrey, M. W. Rab11 proteins in health and disease. </w:t>
      </w:r>
      <w:r w:rsidRPr="003362B0">
        <w:rPr>
          <w:i/>
          <w:noProof w:val="0"/>
          <w:color w:val="auto"/>
        </w:rPr>
        <w:t>Biochemical Society Transactions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40</w:t>
      </w:r>
      <w:r w:rsidRPr="003362B0">
        <w:rPr>
          <w:noProof w:val="0"/>
          <w:color w:val="auto"/>
        </w:rPr>
        <w:t xml:space="preserve"> (6), 1360–1367 (2012).</w:t>
      </w:r>
      <w:bookmarkEnd w:id="19"/>
    </w:p>
    <w:p w14:paraId="6584EF2E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0" w:name="_ENREF_21"/>
      <w:r w:rsidRPr="003362B0">
        <w:rPr>
          <w:noProof w:val="0"/>
          <w:color w:val="auto"/>
        </w:rPr>
        <w:t>Li, W.</w:t>
      </w:r>
      <w:r w:rsidRPr="003362B0">
        <w:rPr>
          <w:i/>
          <w:noProof w:val="0"/>
          <w:color w:val="auto"/>
        </w:rPr>
        <w:t xml:space="preserve"> </w:t>
      </w:r>
      <w:r w:rsidRPr="003362B0">
        <w:rPr>
          <w:iCs/>
          <w:noProof w:val="0"/>
          <w:color w:val="auto"/>
        </w:rPr>
        <w:t>et al</w:t>
      </w:r>
      <w:r w:rsidRPr="003362B0">
        <w:rPr>
          <w:i/>
          <w:noProof w:val="0"/>
          <w:color w:val="auto"/>
        </w:rPr>
        <w:t>.</w:t>
      </w:r>
      <w:r w:rsidRPr="003362B0">
        <w:rPr>
          <w:noProof w:val="0"/>
          <w:color w:val="auto"/>
        </w:rPr>
        <w:t xml:space="preserve"> Neuronal adaptor FE65 stimulates Rac1-mediated neurite outgrowth by recruiting and activating ELMO1. </w:t>
      </w:r>
      <w:r w:rsidRPr="003362B0">
        <w:rPr>
          <w:i/>
          <w:noProof w:val="0"/>
          <w:color w:val="auto"/>
        </w:rPr>
        <w:t>The Journal of Biological Chemistr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93</w:t>
      </w:r>
      <w:r w:rsidRPr="003362B0">
        <w:rPr>
          <w:noProof w:val="0"/>
          <w:color w:val="auto"/>
        </w:rPr>
        <w:t xml:space="preserve"> (20), 7674–7688 (2018).</w:t>
      </w:r>
      <w:bookmarkEnd w:id="20"/>
    </w:p>
    <w:p w14:paraId="37D8B644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1" w:name="_ENREF_22"/>
      <w:r w:rsidRPr="003362B0">
        <w:rPr>
          <w:noProof w:val="0"/>
          <w:color w:val="auto"/>
        </w:rPr>
        <w:t xml:space="preserve">Chan, W. W. R., Li, W., Chang, R. C. C., Lau, K. F. ARF6-Rac1 signaling-mediated neurite outgrowth is potentiated by the neuronal adaptor FE65 through orchestrating ARF6 and ELMO1. </w:t>
      </w:r>
      <w:r w:rsidRPr="003362B0">
        <w:rPr>
          <w:i/>
          <w:noProof w:val="0"/>
          <w:color w:val="auto"/>
        </w:rPr>
        <w:t>FASEB Journal: Official Publication of the Federation of American Societies for Experimental Biolog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34</w:t>
      </w:r>
      <w:r w:rsidRPr="003362B0">
        <w:rPr>
          <w:noProof w:val="0"/>
          <w:color w:val="auto"/>
        </w:rPr>
        <w:t xml:space="preserve"> (12), 16397–16413 (2020).</w:t>
      </w:r>
      <w:bookmarkEnd w:id="21"/>
    </w:p>
    <w:p w14:paraId="0FD52087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2" w:name="_ENREF_23"/>
      <w:r w:rsidRPr="003362B0">
        <w:rPr>
          <w:noProof w:val="0"/>
          <w:color w:val="auto"/>
        </w:rPr>
        <w:t xml:space="preserve">Huber, L. A., Pfaller, K., Vietor, I. Organelle proteomics: implications for subcellular </w:t>
      </w:r>
      <w:r w:rsidRPr="003362B0">
        <w:rPr>
          <w:noProof w:val="0"/>
          <w:color w:val="auto"/>
        </w:rPr>
        <w:lastRenderedPageBreak/>
        <w:t xml:space="preserve">fractionation in proteomics. </w:t>
      </w:r>
      <w:r w:rsidRPr="003362B0">
        <w:rPr>
          <w:i/>
          <w:noProof w:val="0"/>
          <w:color w:val="auto"/>
        </w:rPr>
        <w:t>Circulation Research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92</w:t>
      </w:r>
      <w:r w:rsidRPr="003362B0">
        <w:rPr>
          <w:noProof w:val="0"/>
          <w:color w:val="auto"/>
        </w:rPr>
        <w:t xml:space="preserve"> (9), 962–968 (2003).</w:t>
      </w:r>
      <w:bookmarkEnd w:id="22"/>
    </w:p>
    <w:p w14:paraId="7E4D9C01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3" w:name="_ENREF_24"/>
      <w:r w:rsidRPr="003362B0">
        <w:rPr>
          <w:noProof w:val="0"/>
          <w:color w:val="auto"/>
        </w:rPr>
        <w:t xml:space="preserve">Fleischer, S., Kervina, M. Subcellular fractionation of rat liver. </w:t>
      </w:r>
      <w:r w:rsidRPr="003362B0">
        <w:rPr>
          <w:i/>
          <w:noProof w:val="0"/>
          <w:color w:val="auto"/>
        </w:rPr>
        <w:t>Methods in Enzymolog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31</w:t>
      </w:r>
      <w:r w:rsidRPr="003362B0">
        <w:rPr>
          <w:noProof w:val="0"/>
          <w:color w:val="auto"/>
        </w:rPr>
        <w:t>, 6–41 (1974).</w:t>
      </w:r>
      <w:bookmarkEnd w:id="23"/>
    </w:p>
    <w:p w14:paraId="0266BEB7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4" w:name="_ENREF_25"/>
      <w:r w:rsidRPr="003362B0">
        <w:rPr>
          <w:noProof w:val="0"/>
          <w:color w:val="auto"/>
        </w:rPr>
        <w:t xml:space="preserve">Marsh, M. Endosome and lysosome purification by free-flow electrophoresis. </w:t>
      </w:r>
      <w:r w:rsidRPr="003362B0">
        <w:rPr>
          <w:i/>
          <w:noProof w:val="0"/>
          <w:color w:val="auto"/>
        </w:rPr>
        <w:t>Methods in Cell Biolog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31</w:t>
      </w:r>
      <w:r w:rsidRPr="003362B0">
        <w:rPr>
          <w:noProof w:val="0"/>
          <w:color w:val="auto"/>
        </w:rPr>
        <w:t>, 319–334 (1989).</w:t>
      </w:r>
      <w:bookmarkEnd w:id="24"/>
    </w:p>
    <w:p w14:paraId="3AAF18C5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5" w:name="_ENREF_26"/>
      <w:r w:rsidRPr="003362B0">
        <w:rPr>
          <w:noProof w:val="0"/>
          <w:color w:val="auto"/>
        </w:rPr>
        <w:t xml:space="preserve">Stasyk, T., Huber, L. A. Zooming in: fractionation strategies in proteomics. </w:t>
      </w:r>
      <w:r w:rsidRPr="003362B0">
        <w:rPr>
          <w:i/>
          <w:noProof w:val="0"/>
          <w:color w:val="auto"/>
        </w:rPr>
        <w:t>Proteomics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4</w:t>
      </w:r>
      <w:r w:rsidRPr="003362B0">
        <w:rPr>
          <w:noProof w:val="0"/>
          <w:color w:val="auto"/>
        </w:rPr>
        <w:t xml:space="preserve"> (12), 3704–3716 (2004).</w:t>
      </w:r>
      <w:bookmarkEnd w:id="25"/>
    </w:p>
    <w:p w14:paraId="6A561070" w14:textId="18A9D000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6" w:name="_ENREF_27"/>
      <w:r w:rsidRPr="003362B0">
        <w:rPr>
          <w:noProof w:val="0"/>
          <w:color w:val="auto"/>
        </w:rPr>
        <w:t xml:space="preserve">Iordachescu, A., Hulley, P., Grover, Liam M. A novel method for the collection of nanoscopic vesicles from an organotypic culture model. </w:t>
      </w:r>
      <w:r w:rsidRPr="003362B0">
        <w:rPr>
          <w:i/>
          <w:noProof w:val="0"/>
          <w:color w:val="auto"/>
        </w:rPr>
        <w:t>RSC Advances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8</w:t>
      </w:r>
      <w:r w:rsidRPr="003362B0">
        <w:rPr>
          <w:bCs/>
          <w:noProof w:val="0"/>
          <w:color w:val="auto"/>
        </w:rPr>
        <w:t xml:space="preserve"> </w:t>
      </w:r>
      <w:r w:rsidRPr="003362B0">
        <w:rPr>
          <w:noProof w:val="0"/>
          <w:color w:val="auto"/>
        </w:rPr>
        <w:t>(14), 7622–7632 (2018).</w:t>
      </w:r>
      <w:bookmarkEnd w:id="26"/>
    </w:p>
    <w:p w14:paraId="02C1857D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7" w:name="_ENREF_28"/>
      <w:r w:rsidRPr="003362B0">
        <w:rPr>
          <w:noProof w:val="0"/>
          <w:color w:val="auto"/>
        </w:rPr>
        <w:t xml:space="preserve">Chavrier, P., van der Sluijs, P., Mishal, Z., Nagelkerken, B., Gorvel, J. P. Early endosome membrane dynamics characterized by flow cytometry. </w:t>
      </w:r>
      <w:r w:rsidRPr="003362B0">
        <w:rPr>
          <w:i/>
          <w:noProof w:val="0"/>
          <w:color w:val="auto"/>
        </w:rPr>
        <w:t>Cytometr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9</w:t>
      </w:r>
      <w:r w:rsidRPr="003362B0">
        <w:rPr>
          <w:noProof w:val="0"/>
          <w:color w:val="auto"/>
        </w:rPr>
        <w:t xml:space="preserve"> (1), 41–49 (1997).</w:t>
      </w:r>
      <w:bookmarkEnd w:id="27"/>
    </w:p>
    <w:p w14:paraId="552AB5FF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8" w:name="_ENREF_29"/>
      <w:r w:rsidRPr="003362B0">
        <w:rPr>
          <w:noProof w:val="0"/>
          <w:color w:val="auto"/>
        </w:rPr>
        <w:t xml:space="preserve">Chasan, A. I., Beyer, M., Kurts, C., Burgdorf, S. Isolation of a specialized, antigen-loaded early endosomal subpopulation by flow cytometry. </w:t>
      </w:r>
      <w:r w:rsidRPr="003362B0">
        <w:rPr>
          <w:i/>
          <w:noProof w:val="0"/>
          <w:color w:val="auto"/>
        </w:rPr>
        <w:t>Methods in Molecular Biolog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960</w:t>
      </w:r>
      <w:r w:rsidRPr="003362B0">
        <w:rPr>
          <w:noProof w:val="0"/>
          <w:color w:val="auto"/>
        </w:rPr>
        <w:t>, 379–388 (2013).</w:t>
      </w:r>
      <w:bookmarkEnd w:id="28"/>
    </w:p>
    <w:p w14:paraId="6294CA35" w14:textId="722DD4EF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29" w:name="_ENREF_30"/>
      <w:r w:rsidRPr="003362B0">
        <w:rPr>
          <w:noProof w:val="0"/>
          <w:color w:val="auto"/>
        </w:rPr>
        <w:t>Thapa, N.</w:t>
      </w:r>
      <w:r w:rsidRPr="003362B0">
        <w:rPr>
          <w:i/>
          <w:noProof w:val="0"/>
          <w:color w:val="auto"/>
        </w:rPr>
        <w:t xml:space="preserve"> </w:t>
      </w:r>
      <w:r w:rsidRPr="003362B0">
        <w:rPr>
          <w:iCs/>
          <w:noProof w:val="0"/>
          <w:color w:val="auto"/>
        </w:rPr>
        <w:t>et al</w:t>
      </w:r>
      <w:r w:rsidRPr="003362B0">
        <w:rPr>
          <w:i/>
          <w:noProof w:val="0"/>
          <w:color w:val="auto"/>
        </w:rPr>
        <w:t>.</w:t>
      </w:r>
      <w:r w:rsidRPr="003362B0">
        <w:rPr>
          <w:noProof w:val="0"/>
          <w:color w:val="auto"/>
        </w:rPr>
        <w:t xml:space="preserve"> Phosphatidylinositol-3-OH kinase signaling is spatially organized at endosomal compartments by microtubule-associated protein 4. </w:t>
      </w:r>
      <w:r w:rsidRPr="003362B0">
        <w:rPr>
          <w:i/>
          <w:noProof w:val="0"/>
          <w:color w:val="auto"/>
        </w:rPr>
        <w:t>Nature Cell Biology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2</w:t>
      </w:r>
      <w:r w:rsidRPr="003362B0">
        <w:rPr>
          <w:noProof w:val="0"/>
          <w:color w:val="auto"/>
        </w:rPr>
        <w:t xml:space="preserve"> (11), 1357–1370 (2020).</w:t>
      </w:r>
      <w:bookmarkEnd w:id="29"/>
    </w:p>
    <w:p w14:paraId="011E4A8B" w14:textId="54288C5A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30" w:name="_ENREF_31"/>
      <w:r w:rsidRPr="003362B0">
        <w:rPr>
          <w:noProof w:val="0"/>
          <w:color w:val="auto"/>
        </w:rPr>
        <w:t>Guimaraes de Araujo, M. E., Fialka, I.</w:t>
      </w:r>
      <w:r w:rsidR="00856802">
        <w:rPr>
          <w:noProof w:val="0"/>
          <w:color w:val="auto"/>
        </w:rPr>
        <w:t>,</w:t>
      </w:r>
      <w:r w:rsidRPr="003362B0">
        <w:rPr>
          <w:noProof w:val="0"/>
          <w:color w:val="auto"/>
        </w:rPr>
        <w:t xml:space="preserve"> Huber, L. A. </w:t>
      </w:r>
      <w:r w:rsidRPr="003362B0">
        <w:rPr>
          <w:i/>
          <w:iCs/>
          <w:noProof w:val="0"/>
          <w:color w:val="auto"/>
          <w:shd w:val="clear" w:color="auto" w:fill="FFFFFF"/>
        </w:rPr>
        <w:t xml:space="preserve">Endocytic </w:t>
      </w:r>
      <w:r w:rsidR="003362B0" w:rsidRPr="003362B0">
        <w:rPr>
          <w:i/>
          <w:iCs/>
          <w:noProof w:val="0"/>
          <w:color w:val="auto"/>
          <w:shd w:val="clear" w:color="auto" w:fill="FFFFFF"/>
        </w:rPr>
        <w:t xml:space="preserve">Organelles: </w:t>
      </w:r>
      <w:r w:rsidRPr="003362B0">
        <w:rPr>
          <w:i/>
          <w:iCs/>
          <w:noProof w:val="0"/>
          <w:color w:val="auto"/>
          <w:shd w:val="clear" w:color="auto" w:fill="FFFFFF"/>
        </w:rPr>
        <w:t xml:space="preserve">Methods </w:t>
      </w:r>
      <w:r w:rsidR="003362B0" w:rsidRPr="003362B0">
        <w:rPr>
          <w:i/>
          <w:iCs/>
          <w:noProof w:val="0"/>
          <w:color w:val="auto"/>
          <w:shd w:val="clear" w:color="auto" w:fill="FFFFFF"/>
        </w:rPr>
        <w:t>For Preparation And Analysi</w:t>
      </w:r>
      <w:r w:rsidRPr="003362B0">
        <w:rPr>
          <w:i/>
          <w:iCs/>
          <w:noProof w:val="0"/>
          <w:color w:val="auto"/>
          <w:shd w:val="clear" w:color="auto" w:fill="FFFFFF"/>
        </w:rPr>
        <w:t>s</w:t>
      </w:r>
      <w:r w:rsidR="00856802">
        <w:rPr>
          <w:noProof w:val="0"/>
          <w:color w:val="auto"/>
          <w:shd w:val="clear" w:color="auto" w:fill="FFFFFF"/>
        </w:rPr>
        <w:t xml:space="preserve">. </w:t>
      </w:r>
      <w:r w:rsidR="003362B0" w:rsidRPr="003362B0">
        <w:rPr>
          <w:noProof w:val="0"/>
          <w:color w:val="auto"/>
          <w:shd w:val="clear" w:color="auto" w:fill="FFFFFF"/>
        </w:rPr>
        <w:t xml:space="preserve">In eLS, John Wiley &amp; Sons, Ltd (Ed.), </w:t>
      </w:r>
      <w:hyperlink r:id="rId11" w:tooltip="Hoboken, New Jersey" w:history="1">
        <w:r w:rsidR="003362B0" w:rsidRPr="003362B0">
          <w:rPr>
            <w:rStyle w:val="Hyperlink"/>
            <w:noProof w:val="0"/>
            <w:color w:val="auto"/>
            <w:u w:val="none"/>
            <w:shd w:val="clear" w:color="auto" w:fill="F8F9FA"/>
          </w:rPr>
          <w:t>Hoboken, NJ</w:t>
        </w:r>
      </w:hyperlink>
      <w:r w:rsidR="003362B0" w:rsidRPr="003362B0" w:rsidDel="003362B0">
        <w:rPr>
          <w:rStyle w:val="seriestitle"/>
          <w:i/>
          <w:iCs/>
          <w:noProof w:val="0"/>
          <w:color w:val="auto"/>
          <w:shd w:val="clear" w:color="auto" w:fill="FFFFFF"/>
        </w:rPr>
        <w:t xml:space="preserve"> </w:t>
      </w:r>
      <w:r w:rsidRPr="003362B0">
        <w:rPr>
          <w:rStyle w:val="pub-date"/>
          <w:noProof w:val="0"/>
          <w:color w:val="auto"/>
          <w:shd w:val="clear" w:color="auto" w:fill="FFFFFF"/>
        </w:rPr>
        <w:t>(2001)</w:t>
      </w:r>
      <w:bookmarkEnd w:id="30"/>
    </w:p>
    <w:p w14:paraId="021E7092" w14:textId="38E3AF79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31" w:name="_ENREF_32"/>
      <w:r w:rsidRPr="003362B0">
        <w:rPr>
          <w:noProof w:val="0"/>
          <w:color w:val="auto"/>
        </w:rPr>
        <w:t xml:space="preserve">Rickwood, D., Graham, J. </w:t>
      </w:r>
      <w:r w:rsidRPr="003362B0">
        <w:rPr>
          <w:i/>
          <w:iCs/>
          <w:noProof w:val="0"/>
          <w:color w:val="auto"/>
          <w:shd w:val="clear" w:color="auto" w:fill="FFFFFF"/>
        </w:rPr>
        <w:t>Centrifugation Techniques</w:t>
      </w:r>
      <w:r w:rsidRPr="003362B0">
        <w:rPr>
          <w:noProof w:val="0"/>
          <w:color w:val="auto"/>
          <w:shd w:val="clear" w:color="auto" w:fill="FFFFFF"/>
        </w:rPr>
        <w:t xml:space="preserve">. In eLS, John Wiley &amp; Sons, Ltd (Ed.), </w:t>
      </w:r>
      <w:hyperlink r:id="rId12" w:tooltip="Hoboken, New Jersey" w:history="1">
        <w:r w:rsidRPr="003362B0">
          <w:rPr>
            <w:rStyle w:val="Hyperlink"/>
            <w:noProof w:val="0"/>
            <w:color w:val="auto"/>
            <w:u w:val="none"/>
            <w:shd w:val="clear" w:color="auto" w:fill="F8F9FA"/>
          </w:rPr>
          <w:t>Hoboken, NJ</w:t>
        </w:r>
      </w:hyperlink>
      <w:r w:rsidRPr="003362B0">
        <w:rPr>
          <w:noProof w:val="0"/>
          <w:color w:val="auto"/>
          <w:shd w:val="clear" w:color="auto" w:fill="FFFFFF"/>
        </w:rPr>
        <w:t xml:space="preserve"> (2015).</w:t>
      </w:r>
      <w:bookmarkEnd w:id="31"/>
    </w:p>
    <w:p w14:paraId="64D13BBF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32" w:name="_ENREF_33"/>
      <w:r w:rsidRPr="003362B0">
        <w:rPr>
          <w:noProof w:val="0"/>
          <w:color w:val="auto"/>
        </w:rPr>
        <w:t xml:space="preserve">Lamberti, G., de Araujo, M. E., Huber, L. A. Isolation of macrophage early and late endosomes by latex bead internalization and density gradient centrifugation. </w:t>
      </w:r>
      <w:r w:rsidRPr="003362B0">
        <w:rPr>
          <w:i/>
          <w:noProof w:val="0"/>
          <w:color w:val="auto"/>
        </w:rPr>
        <w:t>Cold Spring Harbor Protocols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2015</w:t>
      </w:r>
      <w:r w:rsidRPr="003362B0">
        <w:rPr>
          <w:noProof w:val="0"/>
          <w:color w:val="auto"/>
        </w:rPr>
        <w:t xml:space="preserve"> (12), pdb.prot083451 (2015).</w:t>
      </w:r>
      <w:bookmarkEnd w:id="32"/>
    </w:p>
    <w:p w14:paraId="49EE0841" w14:textId="77777777" w:rsidR="005042A0" w:rsidRPr="003362B0" w:rsidRDefault="005042A0" w:rsidP="005042A0">
      <w:pPr>
        <w:pStyle w:val="EndNoteBibliography"/>
        <w:numPr>
          <w:ilvl w:val="0"/>
          <w:numId w:val="35"/>
        </w:numPr>
        <w:ind w:left="0" w:firstLine="0"/>
        <w:rPr>
          <w:noProof w:val="0"/>
          <w:color w:val="auto"/>
        </w:rPr>
      </w:pPr>
      <w:bookmarkStart w:id="33" w:name="_ENREF_34"/>
      <w:r w:rsidRPr="003362B0">
        <w:rPr>
          <w:noProof w:val="0"/>
          <w:color w:val="auto"/>
        </w:rPr>
        <w:t xml:space="preserve">Urbanska, A., Sadowski, L., Kalaidzidis, Y., Miaczynska, M. Biochemical characterization of APPL endosomes: the role of annexin A2 in APPL membrane recruitment. </w:t>
      </w:r>
      <w:r w:rsidRPr="003362B0">
        <w:rPr>
          <w:i/>
          <w:noProof w:val="0"/>
          <w:color w:val="auto"/>
        </w:rPr>
        <w:t>Traffic (Copenhagen, Denmark)</w:t>
      </w:r>
      <w:r w:rsidRPr="003362B0">
        <w:rPr>
          <w:noProof w:val="0"/>
          <w:color w:val="auto"/>
        </w:rPr>
        <w:t xml:space="preserve">. </w:t>
      </w:r>
      <w:r w:rsidRPr="003362B0">
        <w:rPr>
          <w:b/>
          <w:noProof w:val="0"/>
          <w:color w:val="auto"/>
        </w:rPr>
        <w:t>12</w:t>
      </w:r>
      <w:r w:rsidRPr="003362B0">
        <w:rPr>
          <w:noProof w:val="0"/>
          <w:color w:val="auto"/>
        </w:rPr>
        <w:t xml:space="preserve"> (9), 1227–1241 (2011).</w:t>
      </w:r>
      <w:bookmarkEnd w:id="33"/>
    </w:p>
    <w:p w14:paraId="25C05F1D" w14:textId="4BBF8C7D" w:rsidR="00D04760" w:rsidRPr="003362B0" w:rsidRDefault="005042A0" w:rsidP="005042A0">
      <w:pPr>
        <w:pStyle w:val="EndNoteBibliography"/>
        <w:ind w:left="720" w:hanging="720"/>
        <w:rPr>
          <w:rFonts w:asciiTheme="minorHAnsi" w:hAnsiTheme="minorHAnsi" w:cstheme="minorHAnsi"/>
          <w:b/>
          <w:noProof w:val="0"/>
          <w:color w:val="auto"/>
        </w:rPr>
      </w:pPr>
      <w:r w:rsidRPr="003362B0">
        <w:rPr>
          <w:rFonts w:asciiTheme="minorHAnsi" w:hAnsiTheme="minorHAnsi" w:cstheme="minorHAnsi"/>
          <w:noProof w:val="0"/>
          <w:color w:val="auto"/>
        </w:rPr>
        <w:fldChar w:fldCharType="end"/>
      </w:r>
      <w:r w:rsidR="00412C22" w:rsidRPr="003362B0">
        <w:rPr>
          <w:rFonts w:asciiTheme="minorHAnsi" w:hAnsiTheme="minorHAnsi" w:cstheme="minorHAnsi"/>
          <w:noProof w:val="0"/>
          <w:color w:val="auto"/>
        </w:rPr>
        <w:fldChar w:fldCharType="end"/>
      </w:r>
    </w:p>
    <w:sectPr w:rsidR="00D04760" w:rsidRPr="003362B0" w:rsidSect="00B81B15">
      <w:head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E111C5" w14:textId="77777777" w:rsidR="007660C7" w:rsidRDefault="007660C7" w:rsidP="00621C4E">
      <w:r>
        <w:separator/>
      </w:r>
    </w:p>
  </w:endnote>
  <w:endnote w:type="continuationSeparator" w:id="0">
    <w:p w14:paraId="0C21658B" w14:textId="77777777" w:rsidR="007660C7" w:rsidRDefault="007660C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ABCDF" w14:textId="481E0BC6" w:rsidR="00F21B96" w:rsidRDefault="00F21B96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E709E1" w14:textId="77777777" w:rsidR="007660C7" w:rsidRDefault="007660C7" w:rsidP="00621C4E">
      <w:r>
        <w:separator/>
      </w:r>
    </w:p>
  </w:footnote>
  <w:footnote w:type="continuationSeparator" w:id="0">
    <w:p w14:paraId="303F33D1" w14:textId="77777777" w:rsidR="007660C7" w:rsidRDefault="007660C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9A9C9" w14:textId="46FF3842" w:rsidR="00F21B96" w:rsidRPr="006F06E4" w:rsidRDefault="00F21B96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FDB2F" w14:textId="085F291D" w:rsidR="00F21B96" w:rsidRPr="006F06E4" w:rsidRDefault="00F21B96" w:rsidP="003362B0">
    <w:pPr>
      <w:pStyle w:val="Head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37E6F9C"/>
    <w:multiLevelType w:val="hybridMultilevel"/>
    <w:tmpl w:val="54DA7FCA"/>
    <w:lvl w:ilvl="0" w:tplc="EF46ECD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C063C0"/>
    <w:multiLevelType w:val="multilevel"/>
    <w:tmpl w:val="3C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984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9237D8F"/>
    <w:multiLevelType w:val="hybridMultilevel"/>
    <w:tmpl w:val="5D7823D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54E4F0D"/>
    <w:multiLevelType w:val="hybridMultilevel"/>
    <w:tmpl w:val="D5DE3E5A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354034"/>
    <w:multiLevelType w:val="hybridMultilevel"/>
    <w:tmpl w:val="A6885298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DC75B26"/>
    <w:multiLevelType w:val="hybridMultilevel"/>
    <w:tmpl w:val="BD22304C"/>
    <w:lvl w:ilvl="0" w:tplc="DEBC6664">
      <w:start w:val="1"/>
      <w:numFmt w:val="decimal"/>
      <w:lvlText w:val="(%1)"/>
      <w:lvlJc w:val="left"/>
      <w:pPr>
        <w:ind w:left="420" w:hanging="420"/>
      </w:pPr>
      <w:rPr>
        <w:rFonts w:asciiTheme="minorHAnsi" w:hAnsiTheme="minorHAnsi" w:cstheme="minorHAnsi" w:hint="default"/>
        <w:color w:val="000000" w:themeColor="text1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6" w15:restartNumberingAfterBreak="0">
    <w:nsid w:val="5E303156"/>
    <w:multiLevelType w:val="hybridMultilevel"/>
    <w:tmpl w:val="FA80C1B6"/>
    <w:lvl w:ilvl="0" w:tplc="AE50E502">
      <w:start w:val="1"/>
      <w:numFmt w:val="decimal"/>
      <w:lvlText w:val="(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244" w:hanging="480"/>
      </w:pPr>
    </w:lvl>
    <w:lvl w:ilvl="2" w:tplc="0409001B" w:tentative="1">
      <w:start w:val="1"/>
      <w:numFmt w:val="lowerRoman"/>
      <w:lvlText w:val="%3."/>
      <w:lvlJc w:val="right"/>
      <w:pPr>
        <w:ind w:left="1724" w:hanging="480"/>
      </w:pPr>
    </w:lvl>
    <w:lvl w:ilvl="3" w:tplc="0409000F" w:tentative="1">
      <w:start w:val="1"/>
      <w:numFmt w:val="decimal"/>
      <w:lvlText w:val="%4."/>
      <w:lvlJc w:val="left"/>
      <w:pPr>
        <w:ind w:left="2204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684" w:hanging="480"/>
      </w:pPr>
    </w:lvl>
    <w:lvl w:ilvl="5" w:tplc="0409001B" w:tentative="1">
      <w:start w:val="1"/>
      <w:numFmt w:val="lowerRoman"/>
      <w:lvlText w:val="%6."/>
      <w:lvlJc w:val="right"/>
      <w:pPr>
        <w:ind w:left="3164" w:hanging="480"/>
      </w:pPr>
    </w:lvl>
    <w:lvl w:ilvl="6" w:tplc="0409000F" w:tentative="1">
      <w:start w:val="1"/>
      <w:numFmt w:val="decimal"/>
      <w:lvlText w:val="%7."/>
      <w:lvlJc w:val="left"/>
      <w:pPr>
        <w:ind w:left="3644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124" w:hanging="480"/>
      </w:pPr>
    </w:lvl>
    <w:lvl w:ilvl="8" w:tplc="0409001B" w:tentative="1">
      <w:start w:val="1"/>
      <w:numFmt w:val="lowerRoman"/>
      <w:lvlText w:val="%9."/>
      <w:lvlJc w:val="right"/>
      <w:pPr>
        <w:ind w:left="4604" w:hanging="480"/>
      </w:pPr>
    </w:lvl>
  </w:abstractNum>
  <w:abstractNum w:abstractNumId="2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4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3"/>
  </w:num>
  <w:num w:numId="3">
    <w:abstractNumId w:val="6"/>
  </w:num>
  <w:num w:numId="4">
    <w:abstractNumId w:val="21"/>
  </w:num>
  <w:num w:numId="5">
    <w:abstractNumId w:val="13"/>
  </w:num>
  <w:num w:numId="6">
    <w:abstractNumId w:val="20"/>
  </w:num>
  <w:num w:numId="7">
    <w:abstractNumId w:val="0"/>
  </w:num>
  <w:num w:numId="8">
    <w:abstractNumId w:val="14"/>
  </w:num>
  <w:num w:numId="9">
    <w:abstractNumId w:val="15"/>
  </w:num>
  <w:num w:numId="10">
    <w:abstractNumId w:val="22"/>
  </w:num>
  <w:num w:numId="11">
    <w:abstractNumId w:val="28"/>
  </w:num>
  <w:num w:numId="12">
    <w:abstractNumId w:val="2"/>
  </w:num>
  <w:num w:numId="13">
    <w:abstractNumId w:val="24"/>
  </w:num>
  <w:num w:numId="14">
    <w:abstractNumId w:val="32"/>
  </w:num>
  <w:num w:numId="15">
    <w:abstractNumId w:val="17"/>
  </w:num>
  <w:num w:numId="16">
    <w:abstractNumId w:val="12"/>
  </w:num>
  <w:num w:numId="17">
    <w:abstractNumId w:val="27"/>
  </w:num>
  <w:num w:numId="18">
    <w:abstractNumId w:val="18"/>
  </w:num>
  <w:num w:numId="19">
    <w:abstractNumId w:val="30"/>
  </w:num>
  <w:num w:numId="20">
    <w:abstractNumId w:val="3"/>
  </w:num>
  <w:num w:numId="21">
    <w:abstractNumId w:val="31"/>
  </w:num>
  <w:num w:numId="22">
    <w:abstractNumId w:val="29"/>
  </w:num>
  <w:num w:numId="23">
    <w:abstractNumId w:val="19"/>
  </w:num>
  <w:num w:numId="24">
    <w:abstractNumId w:val="33"/>
  </w:num>
  <w:num w:numId="25">
    <w:abstractNumId w:val="11"/>
  </w:num>
  <w:num w:numId="26">
    <w:abstractNumId w:val="1"/>
  </w:num>
  <w:num w:numId="27">
    <w:abstractNumId w:val="10"/>
  </w:num>
  <w:num w:numId="28">
    <w:abstractNumId w:val="34"/>
  </w:num>
  <w:num w:numId="29">
    <w:abstractNumId w:val="5"/>
  </w:num>
  <w:num w:numId="30">
    <w:abstractNumId w:val="9"/>
  </w:num>
  <w:num w:numId="31">
    <w:abstractNumId w:val="4"/>
  </w:num>
  <w:num w:numId="32">
    <w:abstractNumId w:val="7"/>
  </w:num>
  <w:num w:numId="33">
    <w:abstractNumId w:val="26"/>
  </w:num>
  <w:num w:numId="34">
    <w:abstractNumId w:val="25"/>
  </w:num>
  <w:num w:numId="35">
    <w:abstractNumId w:val="1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U2tTQ0MTc1MDQ3MzNS0lEKTi0uzszPAykwNqsFADH1vJ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dtevpdpcrtvs0epdswpaexdwvxd9rzp9xdz&quot;&gt;Draft&lt;record-ids&gt;&lt;item&gt;33&lt;/item&gt;&lt;item&gt;359&lt;/item&gt;&lt;item&gt;360&lt;/item&gt;&lt;item&gt;361&lt;/item&gt;&lt;item&gt;369&lt;/item&gt;&lt;item&gt;372&lt;/item&gt;&lt;item&gt;373&lt;/item&gt;&lt;item&gt;374&lt;/item&gt;&lt;item&gt;375&lt;/item&gt;&lt;item&gt;376&lt;/item&gt;&lt;item&gt;377&lt;/item&gt;&lt;item&gt;378&lt;/item&gt;&lt;item&gt;380&lt;/item&gt;&lt;item&gt;381&lt;/item&gt;&lt;item&gt;382&lt;/item&gt;&lt;item&gt;383&lt;/item&gt;&lt;item&gt;384&lt;/item&gt;&lt;item&gt;397&lt;/item&gt;&lt;item&gt;399&lt;/item&gt;&lt;item&gt;400&lt;/item&gt;&lt;item&gt;401&lt;/item&gt;&lt;item&gt;402&lt;/item&gt;&lt;item&gt;403&lt;/item&gt;&lt;item&gt;405&lt;/item&gt;&lt;item&gt;406&lt;/item&gt;&lt;item&gt;407&lt;/item&gt;&lt;item&gt;409&lt;/item&gt;&lt;item&gt;421&lt;/item&gt;&lt;item&gt;422&lt;/item&gt;&lt;item&gt;423&lt;/item&gt;&lt;item&gt;424&lt;/item&gt;&lt;item&gt;425&lt;/item&gt;&lt;item&gt;426&lt;/item&gt;&lt;item&gt;427&lt;/item&gt;&lt;/record-ids&gt;&lt;/item&gt;&lt;/Libraries&gt;"/>
  </w:docVars>
  <w:rsids>
    <w:rsidRoot w:val="00EE705F"/>
    <w:rsid w:val="00001169"/>
    <w:rsid w:val="00001806"/>
    <w:rsid w:val="0000451D"/>
    <w:rsid w:val="000054D5"/>
    <w:rsid w:val="00005815"/>
    <w:rsid w:val="00006366"/>
    <w:rsid w:val="000069A8"/>
    <w:rsid w:val="00006E68"/>
    <w:rsid w:val="00007DBC"/>
    <w:rsid w:val="00007EA1"/>
    <w:rsid w:val="000100F0"/>
    <w:rsid w:val="00011B79"/>
    <w:rsid w:val="00012540"/>
    <w:rsid w:val="000129B2"/>
    <w:rsid w:val="00012EBE"/>
    <w:rsid w:val="00012FF9"/>
    <w:rsid w:val="0001389C"/>
    <w:rsid w:val="00013DE8"/>
    <w:rsid w:val="00014314"/>
    <w:rsid w:val="000156FE"/>
    <w:rsid w:val="00016227"/>
    <w:rsid w:val="000200D4"/>
    <w:rsid w:val="0002111C"/>
    <w:rsid w:val="000212AE"/>
    <w:rsid w:val="00021434"/>
    <w:rsid w:val="00021774"/>
    <w:rsid w:val="00021C56"/>
    <w:rsid w:val="00021DF3"/>
    <w:rsid w:val="00021F23"/>
    <w:rsid w:val="00021FDD"/>
    <w:rsid w:val="000230B9"/>
    <w:rsid w:val="0002377D"/>
    <w:rsid w:val="00023869"/>
    <w:rsid w:val="000244C7"/>
    <w:rsid w:val="00024598"/>
    <w:rsid w:val="00025C2C"/>
    <w:rsid w:val="000279B0"/>
    <w:rsid w:val="00030633"/>
    <w:rsid w:val="000307DE"/>
    <w:rsid w:val="00030C02"/>
    <w:rsid w:val="00032769"/>
    <w:rsid w:val="0003311E"/>
    <w:rsid w:val="000333DC"/>
    <w:rsid w:val="00034916"/>
    <w:rsid w:val="0003568C"/>
    <w:rsid w:val="00036F55"/>
    <w:rsid w:val="000374CF"/>
    <w:rsid w:val="00037B58"/>
    <w:rsid w:val="00041A9C"/>
    <w:rsid w:val="000421AD"/>
    <w:rsid w:val="000432DB"/>
    <w:rsid w:val="00043616"/>
    <w:rsid w:val="00044100"/>
    <w:rsid w:val="00045F18"/>
    <w:rsid w:val="00050F79"/>
    <w:rsid w:val="00051B73"/>
    <w:rsid w:val="00053649"/>
    <w:rsid w:val="00053CB5"/>
    <w:rsid w:val="00054353"/>
    <w:rsid w:val="00056032"/>
    <w:rsid w:val="00056B27"/>
    <w:rsid w:val="0005704B"/>
    <w:rsid w:val="000571E3"/>
    <w:rsid w:val="000575CF"/>
    <w:rsid w:val="00057E22"/>
    <w:rsid w:val="00060063"/>
    <w:rsid w:val="000609AF"/>
    <w:rsid w:val="00060ABE"/>
    <w:rsid w:val="000610C4"/>
    <w:rsid w:val="00061738"/>
    <w:rsid w:val="00061A50"/>
    <w:rsid w:val="00061F45"/>
    <w:rsid w:val="00062751"/>
    <w:rsid w:val="0006361B"/>
    <w:rsid w:val="00063CF6"/>
    <w:rsid w:val="00064104"/>
    <w:rsid w:val="0006461B"/>
    <w:rsid w:val="00064F32"/>
    <w:rsid w:val="000652E3"/>
    <w:rsid w:val="0006565F"/>
    <w:rsid w:val="00066025"/>
    <w:rsid w:val="00066165"/>
    <w:rsid w:val="000662CB"/>
    <w:rsid w:val="000671D5"/>
    <w:rsid w:val="00067A8F"/>
    <w:rsid w:val="00067F0D"/>
    <w:rsid w:val="000701D1"/>
    <w:rsid w:val="00070442"/>
    <w:rsid w:val="000706B0"/>
    <w:rsid w:val="00073660"/>
    <w:rsid w:val="00075103"/>
    <w:rsid w:val="00075EA7"/>
    <w:rsid w:val="000767ED"/>
    <w:rsid w:val="00077B23"/>
    <w:rsid w:val="00080A20"/>
    <w:rsid w:val="0008256A"/>
    <w:rsid w:val="00082796"/>
    <w:rsid w:val="00082DF4"/>
    <w:rsid w:val="000831DC"/>
    <w:rsid w:val="000855DC"/>
    <w:rsid w:val="00086FF5"/>
    <w:rsid w:val="00087BE1"/>
    <w:rsid w:val="00087C0A"/>
    <w:rsid w:val="00090B61"/>
    <w:rsid w:val="00091788"/>
    <w:rsid w:val="00091EB0"/>
    <w:rsid w:val="00092092"/>
    <w:rsid w:val="00093BC4"/>
    <w:rsid w:val="000943E6"/>
    <w:rsid w:val="00095C72"/>
    <w:rsid w:val="000965C9"/>
    <w:rsid w:val="00097929"/>
    <w:rsid w:val="000A17E3"/>
    <w:rsid w:val="000A1E80"/>
    <w:rsid w:val="000A2BB3"/>
    <w:rsid w:val="000A3841"/>
    <w:rsid w:val="000A3B70"/>
    <w:rsid w:val="000A48D9"/>
    <w:rsid w:val="000A5153"/>
    <w:rsid w:val="000A598E"/>
    <w:rsid w:val="000A741F"/>
    <w:rsid w:val="000B10AE"/>
    <w:rsid w:val="000B1BCE"/>
    <w:rsid w:val="000B2FBA"/>
    <w:rsid w:val="000B30BF"/>
    <w:rsid w:val="000B35EB"/>
    <w:rsid w:val="000B566B"/>
    <w:rsid w:val="000B595C"/>
    <w:rsid w:val="000B5FCD"/>
    <w:rsid w:val="000B662E"/>
    <w:rsid w:val="000B7294"/>
    <w:rsid w:val="000B75D0"/>
    <w:rsid w:val="000C0E1C"/>
    <w:rsid w:val="000C1CF8"/>
    <w:rsid w:val="000C2144"/>
    <w:rsid w:val="000C2A34"/>
    <w:rsid w:val="000C3121"/>
    <w:rsid w:val="000C449F"/>
    <w:rsid w:val="000C49CF"/>
    <w:rsid w:val="000C52E9"/>
    <w:rsid w:val="000C5B8B"/>
    <w:rsid w:val="000C5CDC"/>
    <w:rsid w:val="000C5ECF"/>
    <w:rsid w:val="000C65DC"/>
    <w:rsid w:val="000C66F3"/>
    <w:rsid w:val="000C68D2"/>
    <w:rsid w:val="000C6900"/>
    <w:rsid w:val="000C6DE4"/>
    <w:rsid w:val="000D0715"/>
    <w:rsid w:val="000D28BF"/>
    <w:rsid w:val="000D2E14"/>
    <w:rsid w:val="000D31A2"/>
    <w:rsid w:val="000D31E8"/>
    <w:rsid w:val="000D37F3"/>
    <w:rsid w:val="000D6E28"/>
    <w:rsid w:val="000D7224"/>
    <w:rsid w:val="000D76E4"/>
    <w:rsid w:val="000D7E56"/>
    <w:rsid w:val="000E31D4"/>
    <w:rsid w:val="000E3816"/>
    <w:rsid w:val="000E498A"/>
    <w:rsid w:val="000E4D66"/>
    <w:rsid w:val="000E4F77"/>
    <w:rsid w:val="000E5E8B"/>
    <w:rsid w:val="000E5F87"/>
    <w:rsid w:val="000E7A67"/>
    <w:rsid w:val="000F00C2"/>
    <w:rsid w:val="000F1389"/>
    <w:rsid w:val="000F265C"/>
    <w:rsid w:val="000F266F"/>
    <w:rsid w:val="000F3AFA"/>
    <w:rsid w:val="000F4239"/>
    <w:rsid w:val="000F5712"/>
    <w:rsid w:val="000F6611"/>
    <w:rsid w:val="000F6B1B"/>
    <w:rsid w:val="000F6F7A"/>
    <w:rsid w:val="000F76C6"/>
    <w:rsid w:val="000F7E22"/>
    <w:rsid w:val="00100BFF"/>
    <w:rsid w:val="0010210C"/>
    <w:rsid w:val="001032AD"/>
    <w:rsid w:val="00104485"/>
    <w:rsid w:val="001065D2"/>
    <w:rsid w:val="00107554"/>
    <w:rsid w:val="001075E9"/>
    <w:rsid w:val="00107C04"/>
    <w:rsid w:val="001104F3"/>
    <w:rsid w:val="00110E94"/>
    <w:rsid w:val="00111A71"/>
    <w:rsid w:val="00111DBF"/>
    <w:rsid w:val="001121B2"/>
    <w:rsid w:val="00112E06"/>
    <w:rsid w:val="00112EEB"/>
    <w:rsid w:val="0011389E"/>
    <w:rsid w:val="00114348"/>
    <w:rsid w:val="00116A01"/>
    <w:rsid w:val="001173FF"/>
    <w:rsid w:val="00117B8B"/>
    <w:rsid w:val="001209DA"/>
    <w:rsid w:val="00120A50"/>
    <w:rsid w:val="001214D1"/>
    <w:rsid w:val="001221ED"/>
    <w:rsid w:val="0012333C"/>
    <w:rsid w:val="0012563A"/>
    <w:rsid w:val="001264DE"/>
    <w:rsid w:val="00127E3F"/>
    <w:rsid w:val="00127F77"/>
    <w:rsid w:val="0013016A"/>
    <w:rsid w:val="00130883"/>
    <w:rsid w:val="00130C36"/>
    <w:rsid w:val="00130FA3"/>
    <w:rsid w:val="001313A7"/>
    <w:rsid w:val="0013276F"/>
    <w:rsid w:val="00133114"/>
    <w:rsid w:val="001342B5"/>
    <w:rsid w:val="00135FED"/>
    <w:rsid w:val="0013621E"/>
    <w:rsid w:val="0013642E"/>
    <w:rsid w:val="00140BE8"/>
    <w:rsid w:val="0014196C"/>
    <w:rsid w:val="00142EFE"/>
    <w:rsid w:val="00145486"/>
    <w:rsid w:val="00146DBB"/>
    <w:rsid w:val="00151400"/>
    <w:rsid w:val="001520A7"/>
    <w:rsid w:val="001522E3"/>
    <w:rsid w:val="00152732"/>
    <w:rsid w:val="00152A23"/>
    <w:rsid w:val="001530EE"/>
    <w:rsid w:val="001544D4"/>
    <w:rsid w:val="00156B11"/>
    <w:rsid w:val="00156C26"/>
    <w:rsid w:val="0016046B"/>
    <w:rsid w:val="001613A9"/>
    <w:rsid w:val="00162CB7"/>
    <w:rsid w:val="00163C08"/>
    <w:rsid w:val="00163CE0"/>
    <w:rsid w:val="00164257"/>
    <w:rsid w:val="001655F4"/>
    <w:rsid w:val="001665C9"/>
    <w:rsid w:val="00166F32"/>
    <w:rsid w:val="001678EA"/>
    <w:rsid w:val="00170F94"/>
    <w:rsid w:val="00171806"/>
    <w:rsid w:val="001718C0"/>
    <w:rsid w:val="00171D99"/>
    <w:rsid w:val="00171E5B"/>
    <w:rsid w:val="00171F94"/>
    <w:rsid w:val="001735B7"/>
    <w:rsid w:val="00173B23"/>
    <w:rsid w:val="00174216"/>
    <w:rsid w:val="001752A3"/>
    <w:rsid w:val="0017530D"/>
    <w:rsid w:val="00175D4E"/>
    <w:rsid w:val="0017668A"/>
    <w:rsid w:val="001766FE"/>
    <w:rsid w:val="00176CFD"/>
    <w:rsid w:val="001771E7"/>
    <w:rsid w:val="00177D56"/>
    <w:rsid w:val="00180029"/>
    <w:rsid w:val="00182430"/>
    <w:rsid w:val="00183137"/>
    <w:rsid w:val="00183A61"/>
    <w:rsid w:val="00183F60"/>
    <w:rsid w:val="001852FA"/>
    <w:rsid w:val="00185C33"/>
    <w:rsid w:val="00187D7B"/>
    <w:rsid w:val="001911FF"/>
    <w:rsid w:val="00192006"/>
    <w:rsid w:val="00192017"/>
    <w:rsid w:val="00193180"/>
    <w:rsid w:val="0019530C"/>
    <w:rsid w:val="00196792"/>
    <w:rsid w:val="0019792F"/>
    <w:rsid w:val="001A0CAB"/>
    <w:rsid w:val="001A0EBC"/>
    <w:rsid w:val="001A0F15"/>
    <w:rsid w:val="001A365A"/>
    <w:rsid w:val="001A42F9"/>
    <w:rsid w:val="001A434A"/>
    <w:rsid w:val="001A7061"/>
    <w:rsid w:val="001B1519"/>
    <w:rsid w:val="001B2E2D"/>
    <w:rsid w:val="001B3785"/>
    <w:rsid w:val="001B430A"/>
    <w:rsid w:val="001B4587"/>
    <w:rsid w:val="001B5CD2"/>
    <w:rsid w:val="001B6429"/>
    <w:rsid w:val="001B7DC8"/>
    <w:rsid w:val="001C0BEE"/>
    <w:rsid w:val="001C1869"/>
    <w:rsid w:val="001C1E49"/>
    <w:rsid w:val="001C27C1"/>
    <w:rsid w:val="001C296C"/>
    <w:rsid w:val="001C2A98"/>
    <w:rsid w:val="001C2F7E"/>
    <w:rsid w:val="001C3B86"/>
    <w:rsid w:val="001C4D95"/>
    <w:rsid w:val="001C59A7"/>
    <w:rsid w:val="001C64FC"/>
    <w:rsid w:val="001C68E5"/>
    <w:rsid w:val="001D096E"/>
    <w:rsid w:val="001D147D"/>
    <w:rsid w:val="001D1692"/>
    <w:rsid w:val="001D169C"/>
    <w:rsid w:val="001D243E"/>
    <w:rsid w:val="001D279E"/>
    <w:rsid w:val="001D318A"/>
    <w:rsid w:val="001D3D7D"/>
    <w:rsid w:val="001D3FFF"/>
    <w:rsid w:val="001D430C"/>
    <w:rsid w:val="001D4997"/>
    <w:rsid w:val="001D58EA"/>
    <w:rsid w:val="001D5C6F"/>
    <w:rsid w:val="001D625F"/>
    <w:rsid w:val="001D68A4"/>
    <w:rsid w:val="001D7136"/>
    <w:rsid w:val="001D724E"/>
    <w:rsid w:val="001D7576"/>
    <w:rsid w:val="001E0E3F"/>
    <w:rsid w:val="001E14A0"/>
    <w:rsid w:val="001E2BCD"/>
    <w:rsid w:val="001E2C93"/>
    <w:rsid w:val="001E30A2"/>
    <w:rsid w:val="001E4F08"/>
    <w:rsid w:val="001E6627"/>
    <w:rsid w:val="001E7376"/>
    <w:rsid w:val="001F1377"/>
    <w:rsid w:val="001F1475"/>
    <w:rsid w:val="001F225C"/>
    <w:rsid w:val="001F57BC"/>
    <w:rsid w:val="001F640E"/>
    <w:rsid w:val="001F6A49"/>
    <w:rsid w:val="002006CD"/>
    <w:rsid w:val="00200792"/>
    <w:rsid w:val="0020153A"/>
    <w:rsid w:val="00201CFA"/>
    <w:rsid w:val="00201FD0"/>
    <w:rsid w:val="0020220D"/>
    <w:rsid w:val="00202448"/>
    <w:rsid w:val="00202D15"/>
    <w:rsid w:val="002033A1"/>
    <w:rsid w:val="00204448"/>
    <w:rsid w:val="00205B3F"/>
    <w:rsid w:val="0020604C"/>
    <w:rsid w:val="002063EB"/>
    <w:rsid w:val="00207FCC"/>
    <w:rsid w:val="0021031C"/>
    <w:rsid w:val="00211C43"/>
    <w:rsid w:val="00212696"/>
    <w:rsid w:val="00212EAE"/>
    <w:rsid w:val="00213B87"/>
    <w:rsid w:val="002148D2"/>
    <w:rsid w:val="00214BEE"/>
    <w:rsid w:val="00214C5A"/>
    <w:rsid w:val="00216895"/>
    <w:rsid w:val="00216C4E"/>
    <w:rsid w:val="00216F37"/>
    <w:rsid w:val="002205B8"/>
    <w:rsid w:val="00221C2E"/>
    <w:rsid w:val="002227A2"/>
    <w:rsid w:val="00224280"/>
    <w:rsid w:val="0022448D"/>
    <w:rsid w:val="00225720"/>
    <w:rsid w:val="00225757"/>
    <w:rsid w:val="002259E5"/>
    <w:rsid w:val="00226140"/>
    <w:rsid w:val="002274F3"/>
    <w:rsid w:val="0023094C"/>
    <w:rsid w:val="0023097E"/>
    <w:rsid w:val="00231EF3"/>
    <w:rsid w:val="002320AF"/>
    <w:rsid w:val="002326EF"/>
    <w:rsid w:val="00232E71"/>
    <w:rsid w:val="002331CB"/>
    <w:rsid w:val="00233484"/>
    <w:rsid w:val="00233F16"/>
    <w:rsid w:val="00234303"/>
    <w:rsid w:val="002346C4"/>
    <w:rsid w:val="00234BE3"/>
    <w:rsid w:val="00234FFE"/>
    <w:rsid w:val="002350E1"/>
    <w:rsid w:val="00235787"/>
    <w:rsid w:val="00235A90"/>
    <w:rsid w:val="00235DF2"/>
    <w:rsid w:val="0023624F"/>
    <w:rsid w:val="002378FA"/>
    <w:rsid w:val="00240EEC"/>
    <w:rsid w:val="00241E48"/>
    <w:rsid w:val="0024214E"/>
    <w:rsid w:val="002425AB"/>
    <w:rsid w:val="00242623"/>
    <w:rsid w:val="002457EC"/>
    <w:rsid w:val="00246430"/>
    <w:rsid w:val="00250558"/>
    <w:rsid w:val="00250600"/>
    <w:rsid w:val="00250C35"/>
    <w:rsid w:val="0025186E"/>
    <w:rsid w:val="00253290"/>
    <w:rsid w:val="0025357C"/>
    <w:rsid w:val="00253F30"/>
    <w:rsid w:val="00254BFF"/>
    <w:rsid w:val="00256E47"/>
    <w:rsid w:val="0025711C"/>
    <w:rsid w:val="00257AE9"/>
    <w:rsid w:val="002605D1"/>
    <w:rsid w:val="00260652"/>
    <w:rsid w:val="002609D9"/>
    <w:rsid w:val="00261F25"/>
    <w:rsid w:val="002637E4"/>
    <w:rsid w:val="00263ED2"/>
    <w:rsid w:val="0026441B"/>
    <w:rsid w:val="002648A9"/>
    <w:rsid w:val="00264DF3"/>
    <w:rsid w:val="0026536F"/>
    <w:rsid w:val="0026553C"/>
    <w:rsid w:val="002661A0"/>
    <w:rsid w:val="0026790A"/>
    <w:rsid w:val="00267DD5"/>
    <w:rsid w:val="002706D8"/>
    <w:rsid w:val="00271A0D"/>
    <w:rsid w:val="00272A3A"/>
    <w:rsid w:val="00272FCF"/>
    <w:rsid w:val="00273048"/>
    <w:rsid w:val="00273868"/>
    <w:rsid w:val="00274A0A"/>
    <w:rsid w:val="00274BDB"/>
    <w:rsid w:val="002756CD"/>
    <w:rsid w:val="00277593"/>
    <w:rsid w:val="00277DD2"/>
    <w:rsid w:val="002803BB"/>
    <w:rsid w:val="00280909"/>
    <w:rsid w:val="00280918"/>
    <w:rsid w:val="00281AB1"/>
    <w:rsid w:val="002825D8"/>
    <w:rsid w:val="00282AF6"/>
    <w:rsid w:val="00283484"/>
    <w:rsid w:val="0028387B"/>
    <w:rsid w:val="00283CDC"/>
    <w:rsid w:val="002842CA"/>
    <w:rsid w:val="00284BBE"/>
    <w:rsid w:val="0028596A"/>
    <w:rsid w:val="00285F8B"/>
    <w:rsid w:val="00287085"/>
    <w:rsid w:val="00287C97"/>
    <w:rsid w:val="00287DC0"/>
    <w:rsid w:val="00290870"/>
    <w:rsid w:val="00290AF9"/>
    <w:rsid w:val="00291131"/>
    <w:rsid w:val="00292489"/>
    <w:rsid w:val="002924E1"/>
    <w:rsid w:val="00292EF9"/>
    <w:rsid w:val="0029389A"/>
    <w:rsid w:val="00294D33"/>
    <w:rsid w:val="002967CF"/>
    <w:rsid w:val="002969D6"/>
    <w:rsid w:val="00297788"/>
    <w:rsid w:val="002A07E1"/>
    <w:rsid w:val="002A12D0"/>
    <w:rsid w:val="002A1BF2"/>
    <w:rsid w:val="002A24A6"/>
    <w:rsid w:val="002A3285"/>
    <w:rsid w:val="002A34F9"/>
    <w:rsid w:val="002A484B"/>
    <w:rsid w:val="002A64A6"/>
    <w:rsid w:val="002A7948"/>
    <w:rsid w:val="002B0D63"/>
    <w:rsid w:val="002B1F1F"/>
    <w:rsid w:val="002B1FE3"/>
    <w:rsid w:val="002B2AE3"/>
    <w:rsid w:val="002B2B08"/>
    <w:rsid w:val="002B2F30"/>
    <w:rsid w:val="002B3301"/>
    <w:rsid w:val="002B3A7E"/>
    <w:rsid w:val="002B4920"/>
    <w:rsid w:val="002B4D62"/>
    <w:rsid w:val="002B65D2"/>
    <w:rsid w:val="002B7B09"/>
    <w:rsid w:val="002C0865"/>
    <w:rsid w:val="002C0A49"/>
    <w:rsid w:val="002C1320"/>
    <w:rsid w:val="002C1445"/>
    <w:rsid w:val="002C2CA1"/>
    <w:rsid w:val="002C449A"/>
    <w:rsid w:val="002C47D4"/>
    <w:rsid w:val="002C6771"/>
    <w:rsid w:val="002D06F4"/>
    <w:rsid w:val="002D0F38"/>
    <w:rsid w:val="002D2447"/>
    <w:rsid w:val="002D506D"/>
    <w:rsid w:val="002D6FDD"/>
    <w:rsid w:val="002D77E3"/>
    <w:rsid w:val="002D7DBA"/>
    <w:rsid w:val="002E2936"/>
    <w:rsid w:val="002E42E6"/>
    <w:rsid w:val="002E6111"/>
    <w:rsid w:val="002E630A"/>
    <w:rsid w:val="002E78D3"/>
    <w:rsid w:val="002E79D8"/>
    <w:rsid w:val="002E7ABF"/>
    <w:rsid w:val="002E7BA0"/>
    <w:rsid w:val="002F0388"/>
    <w:rsid w:val="002F0C7B"/>
    <w:rsid w:val="002F0C93"/>
    <w:rsid w:val="002F2375"/>
    <w:rsid w:val="002F2859"/>
    <w:rsid w:val="002F66A0"/>
    <w:rsid w:val="002F6E3C"/>
    <w:rsid w:val="0030117D"/>
    <w:rsid w:val="003016CE"/>
    <w:rsid w:val="00301F30"/>
    <w:rsid w:val="00302208"/>
    <w:rsid w:val="003033F3"/>
    <w:rsid w:val="0030379B"/>
    <w:rsid w:val="003038FD"/>
    <w:rsid w:val="00303C87"/>
    <w:rsid w:val="003045F7"/>
    <w:rsid w:val="003108E5"/>
    <w:rsid w:val="00310EBF"/>
    <w:rsid w:val="003115A8"/>
    <w:rsid w:val="00311745"/>
    <w:rsid w:val="003120CB"/>
    <w:rsid w:val="0031355F"/>
    <w:rsid w:val="003138C2"/>
    <w:rsid w:val="003139C7"/>
    <w:rsid w:val="00315004"/>
    <w:rsid w:val="003153A3"/>
    <w:rsid w:val="00316CFD"/>
    <w:rsid w:val="003176B9"/>
    <w:rsid w:val="00320153"/>
    <w:rsid w:val="00320367"/>
    <w:rsid w:val="00320D5A"/>
    <w:rsid w:val="00320DF3"/>
    <w:rsid w:val="003224B5"/>
    <w:rsid w:val="00322871"/>
    <w:rsid w:val="003234EC"/>
    <w:rsid w:val="003248C6"/>
    <w:rsid w:val="00325EAF"/>
    <w:rsid w:val="00326FB3"/>
    <w:rsid w:val="003316D4"/>
    <w:rsid w:val="00331F75"/>
    <w:rsid w:val="003321B2"/>
    <w:rsid w:val="00332BBE"/>
    <w:rsid w:val="00333822"/>
    <w:rsid w:val="003348EE"/>
    <w:rsid w:val="003348F0"/>
    <w:rsid w:val="003354BD"/>
    <w:rsid w:val="0033552D"/>
    <w:rsid w:val="003356FF"/>
    <w:rsid w:val="00335863"/>
    <w:rsid w:val="003362B0"/>
    <w:rsid w:val="00336715"/>
    <w:rsid w:val="00337761"/>
    <w:rsid w:val="00340021"/>
    <w:rsid w:val="003401EC"/>
    <w:rsid w:val="00340299"/>
    <w:rsid w:val="0034031C"/>
    <w:rsid w:val="00340DFD"/>
    <w:rsid w:val="0034150A"/>
    <w:rsid w:val="00341568"/>
    <w:rsid w:val="003419BF"/>
    <w:rsid w:val="00343020"/>
    <w:rsid w:val="003432C6"/>
    <w:rsid w:val="00343B9A"/>
    <w:rsid w:val="00344954"/>
    <w:rsid w:val="00345DE8"/>
    <w:rsid w:val="00347924"/>
    <w:rsid w:val="00350CD7"/>
    <w:rsid w:val="0035138D"/>
    <w:rsid w:val="00351F15"/>
    <w:rsid w:val="00352D69"/>
    <w:rsid w:val="00353385"/>
    <w:rsid w:val="00353674"/>
    <w:rsid w:val="00354926"/>
    <w:rsid w:val="00355FA6"/>
    <w:rsid w:val="00357E49"/>
    <w:rsid w:val="00357EED"/>
    <w:rsid w:val="00360AF9"/>
    <w:rsid w:val="00360C17"/>
    <w:rsid w:val="003621C6"/>
    <w:rsid w:val="003622B8"/>
    <w:rsid w:val="00362CF7"/>
    <w:rsid w:val="003642CF"/>
    <w:rsid w:val="00365590"/>
    <w:rsid w:val="00366683"/>
    <w:rsid w:val="00366B76"/>
    <w:rsid w:val="00367066"/>
    <w:rsid w:val="003679D7"/>
    <w:rsid w:val="00370E17"/>
    <w:rsid w:val="00371B69"/>
    <w:rsid w:val="003727EC"/>
    <w:rsid w:val="00373051"/>
    <w:rsid w:val="00373338"/>
    <w:rsid w:val="003736DF"/>
    <w:rsid w:val="00373B8F"/>
    <w:rsid w:val="00373C79"/>
    <w:rsid w:val="00374F85"/>
    <w:rsid w:val="00376358"/>
    <w:rsid w:val="00376D95"/>
    <w:rsid w:val="00377149"/>
    <w:rsid w:val="00377FBB"/>
    <w:rsid w:val="003800B9"/>
    <w:rsid w:val="00381576"/>
    <w:rsid w:val="0038434B"/>
    <w:rsid w:val="00385140"/>
    <w:rsid w:val="00385D9D"/>
    <w:rsid w:val="00390E02"/>
    <w:rsid w:val="00392E1D"/>
    <w:rsid w:val="00393CC7"/>
    <w:rsid w:val="00395EA6"/>
    <w:rsid w:val="003960DD"/>
    <w:rsid w:val="00396302"/>
    <w:rsid w:val="003968AF"/>
    <w:rsid w:val="003971F7"/>
    <w:rsid w:val="00397A36"/>
    <w:rsid w:val="003A0C3D"/>
    <w:rsid w:val="003A16FC"/>
    <w:rsid w:val="003A1899"/>
    <w:rsid w:val="003A2C8A"/>
    <w:rsid w:val="003A3009"/>
    <w:rsid w:val="003A3DC2"/>
    <w:rsid w:val="003A4467"/>
    <w:rsid w:val="003A4FCD"/>
    <w:rsid w:val="003A5042"/>
    <w:rsid w:val="003A5514"/>
    <w:rsid w:val="003A58CB"/>
    <w:rsid w:val="003B0326"/>
    <w:rsid w:val="003B0944"/>
    <w:rsid w:val="003B0A71"/>
    <w:rsid w:val="003B1137"/>
    <w:rsid w:val="003B1593"/>
    <w:rsid w:val="003B1601"/>
    <w:rsid w:val="003B17F7"/>
    <w:rsid w:val="003B2A54"/>
    <w:rsid w:val="003B3540"/>
    <w:rsid w:val="003B368C"/>
    <w:rsid w:val="003B4381"/>
    <w:rsid w:val="003B5021"/>
    <w:rsid w:val="003B54C0"/>
    <w:rsid w:val="003B5AC0"/>
    <w:rsid w:val="003B5D7B"/>
    <w:rsid w:val="003B609A"/>
    <w:rsid w:val="003C1043"/>
    <w:rsid w:val="003C1A30"/>
    <w:rsid w:val="003C1AFD"/>
    <w:rsid w:val="003C303D"/>
    <w:rsid w:val="003C452F"/>
    <w:rsid w:val="003C4C46"/>
    <w:rsid w:val="003C5282"/>
    <w:rsid w:val="003C5505"/>
    <w:rsid w:val="003C5D47"/>
    <w:rsid w:val="003C64FF"/>
    <w:rsid w:val="003C6779"/>
    <w:rsid w:val="003C71BE"/>
    <w:rsid w:val="003D033C"/>
    <w:rsid w:val="003D181D"/>
    <w:rsid w:val="003D2998"/>
    <w:rsid w:val="003D29C0"/>
    <w:rsid w:val="003D2EAF"/>
    <w:rsid w:val="003D2F0A"/>
    <w:rsid w:val="003D3891"/>
    <w:rsid w:val="003D3FE9"/>
    <w:rsid w:val="003D4AEF"/>
    <w:rsid w:val="003D5D84"/>
    <w:rsid w:val="003D75D6"/>
    <w:rsid w:val="003E0514"/>
    <w:rsid w:val="003E0613"/>
    <w:rsid w:val="003E0F4F"/>
    <w:rsid w:val="003E18AC"/>
    <w:rsid w:val="003E1E0A"/>
    <w:rsid w:val="003E210B"/>
    <w:rsid w:val="003E24E7"/>
    <w:rsid w:val="003E2A12"/>
    <w:rsid w:val="003E2ACD"/>
    <w:rsid w:val="003E3357"/>
    <w:rsid w:val="003E3384"/>
    <w:rsid w:val="003E38CC"/>
    <w:rsid w:val="003E3CA4"/>
    <w:rsid w:val="003E4048"/>
    <w:rsid w:val="003E548E"/>
    <w:rsid w:val="003E741C"/>
    <w:rsid w:val="003F2DD6"/>
    <w:rsid w:val="003F42C5"/>
    <w:rsid w:val="003F4BD0"/>
    <w:rsid w:val="003F4C7F"/>
    <w:rsid w:val="003F528C"/>
    <w:rsid w:val="003F5C55"/>
    <w:rsid w:val="003F6496"/>
    <w:rsid w:val="003F7CF2"/>
    <w:rsid w:val="00400CD2"/>
    <w:rsid w:val="00401CA0"/>
    <w:rsid w:val="004054F2"/>
    <w:rsid w:val="004057AA"/>
    <w:rsid w:val="00405DE6"/>
    <w:rsid w:val="004060AB"/>
    <w:rsid w:val="00406A21"/>
    <w:rsid w:val="00407185"/>
    <w:rsid w:val="004071A5"/>
    <w:rsid w:val="00407AE4"/>
    <w:rsid w:val="00407EC8"/>
    <w:rsid w:val="004107FD"/>
    <w:rsid w:val="0041110A"/>
    <w:rsid w:val="00411624"/>
    <w:rsid w:val="00412C22"/>
    <w:rsid w:val="004148E1"/>
    <w:rsid w:val="00414B8D"/>
    <w:rsid w:val="00414CFA"/>
    <w:rsid w:val="0041543C"/>
    <w:rsid w:val="00415EC0"/>
    <w:rsid w:val="004172C1"/>
    <w:rsid w:val="0042033A"/>
    <w:rsid w:val="00420BE9"/>
    <w:rsid w:val="00420FD8"/>
    <w:rsid w:val="00421176"/>
    <w:rsid w:val="00423503"/>
    <w:rsid w:val="00423595"/>
    <w:rsid w:val="00423AD8"/>
    <w:rsid w:val="00423F5E"/>
    <w:rsid w:val="00423FDD"/>
    <w:rsid w:val="0042435A"/>
    <w:rsid w:val="00424C85"/>
    <w:rsid w:val="00424F3F"/>
    <w:rsid w:val="00426036"/>
    <w:rsid w:val="004260BD"/>
    <w:rsid w:val="00427622"/>
    <w:rsid w:val="00427A8C"/>
    <w:rsid w:val="00427AB0"/>
    <w:rsid w:val="0043012F"/>
    <w:rsid w:val="00430F1F"/>
    <w:rsid w:val="00431FE3"/>
    <w:rsid w:val="004326EA"/>
    <w:rsid w:val="004332EC"/>
    <w:rsid w:val="00433A3A"/>
    <w:rsid w:val="00434AED"/>
    <w:rsid w:val="00436531"/>
    <w:rsid w:val="0043795D"/>
    <w:rsid w:val="00437DBE"/>
    <w:rsid w:val="004401AC"/>
    <w:rsid w:val="00440FF7"/>
    <w:rsid w:val="00440FF8"/>
    <w:rsid w:val="00443D3D"/>
    <w:rsid w:val="0044434C"/>
    <w:rsid w:val="0044456B"/>
    <w:rsid w:val="00446F06"/>
    <w:rsid w:val="004472FF"/>
    <w:rsid w:val="00447BD1"/>
    <w:rsid w:val="00447C19"/>
    <w:rsid w:val="00450697"/>
    <w:rsid w:val="004507F3"/>
    <w:rsid w:val="00450AF4"/>
    <w:rsid w:val="00450DD9"/>
    <w:rsid w:val="00452BCF"/>
    <w:rsid w:val="004534E6"/>
    <w:rsid w:val="00453534"/>
    <w:rsid w:val="00453E0A"/>
    <w:rsid w:val="00455154"/>
    <w:rsid w:val="004553E4"/>
    <w:rsid w:val="00455B9B"/>
    <w:rsid w:val="00455FD2"/>
    <w:rsid w:val="00456A57"/>
    <w:rsid w:val="00457E6E"/>
    <w:rsid w:val="004600C0"/>
    <w:rsid w:val="00460377"/>
    <w:rsid w:val="004607DE"/>
    <w:rsid w:val="00461FAD"/>
    <w:rsid w:val="00462D40"/>
    <w:rsid w:val="0046349D"/>
    <w:rsid w:val="0046563F"/>
    <w:rsid w:val="00465DE8"/>
    <w:rsid w:val="00466BB4"/>
    <w:rsid w:val="004671C7"/>
    <w:rsid w:val="004672D8"/>
    <w:rsid w:val="0046788C"/>
    <w:rsid w:val="004700F3"/>
    <w:rsid w:val="00470B53"/>
    <w:rsid w:val="004712D6"/>
    <w:rsid w:val="004721AD"/>
    <w:rsid w:val="00472F4D"/>
    <w:rsid w:val="004730BF"/>
    <w:rsid w:val="00473320"/>
    <w:rsid w:val="00473A06"/>
    <w:rsid w:val="00473A46"/>
    <w:rsid w:val="00474386"/>
    <w:rsid w:val="00474DCB"/>
    <w:rsid w:val="0047535C"/>
    <w:rsid w:val="004762F6"/>
    <w:rsid w:val="00477652"/>
    <w:rsid w:val="004778E0"/>
    <w:rsid w:val="004815E9"/>
    <w:rsid w:val="004823F6"/>
    <w:rsid w:val="0048296A"/>
    <w:rsid w:val="004844FF"/>
    <w:rsid w:val="0048461F"/>
    <w:rsid w:val="00485870"/>
    <w:rsid w:val="00485D2D"/>
    <w:rsid w:val="00485FE8"/>
    <w:rsid w:val="004902ED"/>
    <w:rsid w:val="00492323"/>
    <w:rsid w:val="00492473"/>
    <w:rsid w:val="004927E2"/>
    <w:rsid w:val="00492EB5"/>
    <w:rsid w:val="00494476"/>
    <w:rsid w:val="00494F77"/>
    <w:rsid w:val="0049568E"/>
    <w:rsid w:val="004970D8"/>
    <w:rsid w:val="0049714B"/>
    <w:rsid w:val="00497721"/>
    <w:rsid w:val="004A0229"/>
    <w:rsid w:val="004A0D9C"/>
    <w:rsid w:val="004A12D9"/>
    <w:rsid w:val="004A2165"/>
    <w:rsid w:val="004A2BC5"/>
    <w:rsid w:val="004A35D2"/>
    <w:rsid w:val="004A367E"/>
    <w:rsid w:val="004A373F"/>
    <w:rsid w:val="004A3815"/>
    <w:rsid w:val="004A4D31"/>
    <w:rsid w:val="004A528F"/>
    <w:rsid w:val="004A5899"/>
    <w:rsid w:val="004A5D8E"/>
    <w:rsid w:val="004A5DFE"/>
    <w:rsid w:val="004A71E4"/>
    <w:rsid w:val="004A787F"/>
    <w:rsid w:val="004B1F16"/>
    <w:rsid w:val="004B222C"/>
    <w:rsid w:val="004B2F00"/>
    <w:rsid w:val="004B3E51"/>
    <w:rsid w:val="004B40AC"/>
    <w:rsid w:val="004B52E9"/>
    <w:rsid w:val="004B5C61"/>
    <w:rsid w:val="004B667A"/>
    <w:rsid w:val="004B6E31"/>
    <w:rsid w:val="004B7615"/>
    <w:rsid w:val="004C0755"/>
    <w:rsid w:val="004C1D66"/>
    <w:rsid w:val="004C31D7"/>
    <w:rsid w:val="004C4AD2"/>
    <w:rsid w:val="004C4FE9"/>
    <w:rsid w:val="004C6981"/>
    <w:rsid w:val="004C75EF"/>
    <w:rsid w:val="004C7C9C"/>
    <w:rsid w:val="004C7F35"/>
    <w:rsid w:val="004D11EC"/>
    <w:rsid w:val="004D1F21"/>
    <w:rsid w:val="004D2282"/>
    <w:rsid w:val="004D268C"/>
    <w:rsid w:val="004D2C5B"/>
    <w:rsid w:val="004D460C"/>
    <w:rsid w:val="004D4725"/>
    <w:rsid w:val="004D59D8"/>
    <w:rsid w:val="004D5DA1"/>
    <w:rsid w:val="004D7910"/>
    <w:rsid w:val="004E065B"/>
    <w:rsid w:val="004E1207"/>
    <w:rsid w:val="004E13AF"/>
    <w:rsid w:val="004E1502"/>
    <w:rsid w:val="004E150F"/>
    <w:rsid w:val="004E1A29"/>
    <w:rsid w:val="004E1DCA"/>
    <w:rsid w:val="004E23A1"/>
    <w:rsid w:val="004E244B"/>
    <w:rsid w:val="004E2890"/>
    <w:rsid w:val="004E2D1B"/>
    <w:rsid w:val="004E3489"/>
    <w:rsid w:val="004E358A"/>
    <w:rsid w:val="004E3AFA"/>
    <w:rsid w:val="004E46C8"/>
    <w:rsid w:val="004E6588"/>
    <w:rsid w:val="004E705E"/>
    <w:rsid w:val="004F2742"/>
    <w:rsid w:val="004F29FD"/>
    <w:rsid w:val="004F2EF1"/>
    <w:rsid w:val="004F375F"/>
    <w:rsid w:val="004F5024"/>
    <w:rsid w:val="004F5417"/>
    <w:rsid w:val="004F5BBE"/>
    <w:rsid w:val="004F5ED5"/>
    <w:rsid w:val="004F6AC7"/>
    <w:rsid w:val="00501BF9"/>
    <w:rsid w:val="005020EC"/>
    <w:rsid w:val="00502248"/>
    <w:rsid w:val="00502896"/>
    <w:rsid w:val="00502A0A"/>
    <w:rsid w:val="005042A0"/>
    <w:rsid w:val="00506777"/>
    <w:rsid w:val="00507125"/>
    <w:rsid w:val="00507C50"/>
    <w:rsid w:val="00510319"/>
    <w:rsid w:val="00510F44"/>
    <w:rsid w:val="00514176"/>
    <w:rsid w:val="00514D40"/>
    <w:rsid w:val="00516682"/>
    <w:rsid w:val="0051708F"/>
    <w:rsid w:val="0051774B"/>
    <w:rsid w:val="00517C3A"/>
    <w:rsid w:val="005206B7"/>
    <w:rsid w:val="005215D9"/>
    <w:rsid w:val="0052440A"/>
    <w:rsid w:val="00527224"/>
    <w:rsid w:val="005272AC"/>
    <w:rsid w:val="00527506"/>
    <w:rsid w:val="00527BF4"/>
    <w:rsid w:val="00531092"/>
    <w:rsid w:val="00531676"/>
    <w:rsid w:val="005318B9"/>
    <w:rsid w:val="005324BE"/>
    <w:rsid w:val="00534F6C"/>
    <w:rsid w:val="00535994"/>
    <w:rsid w:val="0053646D"/>
    <w:rsid w:val="00536D67"/>
    <w:rsid w:val="00536F49"/>
    <w:rsid w:val="0054046E"/>
    <w:rsid w:val="005407B6"/>
    <w:rsid w:val="00540AAD"/>
    <w:rsid w:val="00541F26"/>
    <w:rsid w:val="0054213E"/>
    <w:rsid w:val="005426E1"/>
    <w:rsid w:val="00543636"/>
    <w:rsid w:val="00543EC1"/>
    <w:rsid w:val="00543F38"/>
    <w:rsid w:val="005457E7"/>
    <w:rsid w:val="00545A2E"/>
    <w:rsid w:val="00545C89"/>
    <w:rsid w:val="005462E7"/>
    <w:rsid w:val="00546458"/>
    <w:rsid w:val="00546BD2"/>
    <w:rsid w:val="00546F7D"/>
    <w:rsid w:val="0055087C"/>
    <w:rsid w:val="00552548"/>
    <w:rsid w:val="00553413"/>
    <w:rsid w:val="00555983"/>
    <w:rsid w:val="00560E31"/>
    <w:rsid w:val="00561BDA"/>
    <w:rsid w:val="00564981"/>
    <w:rsid w:val="005656E2"/>
    <w:rsid w:val="005658DA"/>
    <w:rsid w:val="0056660D"/>
    <w:rsid w:val="00567DBF"/>
    <w:rsid w:val="00570634"/>
    <w:rsid w:val="00571367"/>
    <w:rsid w:val="00572C18"/>
    <w:rsid w:val="005732D7"/>
    <w:rsid w:val="00573FFC"/>
    <w:rsid w:val="0057431A"/>
    <w:rsid w:val="005744D7"/>
    <w:rsid w:val="00574500"/>
    <w:rsid w:val="00574F0C"/>
    <w:rsid w:val="00575672"/>
    <w:rsid w:val="00575774"/>
    <w:rsid w:val="00576F78"/>
    <w:rsid w:val="00577B08"/>
    <w:rsid w:val="00577F07"/>
    <w:rsid w:val="00581B23"/>
    <w:rsid w:val="00581B7E"/>
    <w:rsid w:val="0058219C"/>
    <w:rsid w:val="0058643D"/>
    <w:rsid w:val="0058707F"/>
    <w:rsid w:val="005873FD"/>
    <w:rsid w:val="00587B79"/>
    <w:rsid w:val="00587C01"/>
    <w:rsid w:val="005902C5"/>
    <w:rsid w:val="00591185"/>
    <w:rsid w:val="005914DD"/>
    <w:rsid w:val="00591DBD"/>
    <w:rsid w:val="00592385"/>
    <w:rsid w:val="00592C35"/>
    <w:rsid w:val="005931FE"/>
    <w:rsid w:val="0059369E"/>
    <w:rsid w:val="00596EC9"/>
    <w:rsid w:val="005A0028"/>
    <w:rsid w:val="005A0ACC"/>
    <w:rsid w:val="005A0F6D"/>
    <w:rsid w:val="005A2C7A"/>
    <w:rsid w:val="005A2F7A"/>
    <w:rsid w:val="005A547E"/>
    <w:rsid w:val="005A703F"/>
    <w:rsid w:val="005A7146"/>
    <w:rsid w:val="005A726E"/>
    <w:rsid w:val="005B0072"/>
    <w:rsid w:val="005B0712"/>
    <w:rsid w:val="005B0732"/>
    <w:rsid w:val="005B3074"/>
    <w:rsid w:val="005B38A0"/>
    <w:rsid w:val="005B491C"/>
    <w:rsid w:val="005B4DBF"/>
    <w:rsid w:val="005B4E03"/>
    <w:rsid w:val="005B5DE2"/>
    <w:rsid w:val="005B674C"/>
    <w:rsid w:val="005B68C7"/>
    <w:rsid w:val="005C2039"/>
    <w:rsid w:val="005C24F2"/>
    <w:rsid w:val="005C2B29"/>
    <w:rsid w:val="005C5C9D"/>
    <w:rsid w:val="005C7561"/>
    <w:rsid w:val="005D0312"/>
    <w:rsid w:val="005D13D4"/>
    <w:rsid w:val="005D1708"/>
    <w:rsid w:val="005D1D7E"/>
    <w:rsid w:val="005D1E57"/>
    <w:rsid w:val="005D2F57"/>
    <w:rsid w:val="005D34F6"/>
    <w:rsid w:val="005D4F1A"/>
    <w:rsid w:val="005D69FB"/>
    <w:rsid w:val="005D70EB"/>
    <w:rsid w:val="005D73E6"/>
    <w:rsid w:val="005D7C31"/>
    <w:rsid w:val="005D7FCD"/>
    <w:rsid w:val="005E124C"/>
    <w:rsid w:val="005E1884"/>
    <w:rsid w:val="005E2686"/>
    <w:rsid w:val="005E39A7"/>
    <w:rsid w:val="005E4B3B"/>
    <w:rsid w:val="005F24F7"/>
    <w:rsid w:val="005F2596"/>
    <w:rsid w:val="005F2721"/>
    <w:rsid w:val="005F2C7B"/>
    <w:rsid w:val="005F373A"/>
    <w:rsid w:val="005F4765"/>
    <w:rsid w:val="005F4F87"/>
    <w:rsid w:val="005F5025"/>
    <w:rsid w:val="005F65DC"/>
    <w:rsid w:val="005F6B0E"/>
    <w:rsid w:val="005F6DAF"/>
    <w:rsid w:val="005F7150"/>
    <w:rsid w:val="005F760E"/>
    <w:rsid w:val="005F7B1D"/>
    <w:rsid w:val="006002EC"/>
    <w:rsid w:val="006002F0"/>
    <w:rsid w:val="006009B8"/>
    <w:rsid w:val="006009F9"/>
    <w:rsid w:val="0060222A"/>
    <w:rsid w:val="00604BCC"/>
    <w:rsid w:val="006057FC"/>
    <w:rsid w:val="006070C4"/>
    <w:rsid w:val="00610C21"/>
    <w:rsid w:val="00611907"/>
    <w:rsid w:val="00611FA7"/>
    <w:rsid w:val="00613116"/>
    <w:rsid w:val="00613D61"/>
    <w:rsid w:val="00614524"/>
    <w:rsid w:val="0061581C"/>
    <w:rsid w:val="00616013"/>
    <w:rsid w:val="006202A6"/>
    <w:rsid w:val="0062054B"/>
    <w:rsid w:val="00620926"/>
    <w:rsid w:val="006212E8"/>
    <w:rsid w:val="00621C4E"/>
    <w:rsid w:val="006234B9"/>
    <w:rsid w:val="0062383C"/>
    <w:rsid w:val="00623BB1"/>
    <w:rsid w:val="00624EAE"/>
    <w:rsid w:val="006250A8"/>
    <w:rsid w:val="006267D7"/>
    <w:rsid w:val="0063013B"/>
    <w:rsid w:val="006305D7"/>
    <w:rsid w:val="00631B0B"/>
    <w:rsid w:val="00632F63"/>
    <w:rsid w:val="006336A7"/>
    <w:rsid w:val="00633A01"/>
    <w:rsid w:val="00633B97"/>
    <w:rsid w:val="006341F7"/>
    <w:rsid w:val="00634585"/>
    <w:rsid w:val="00634F65"/>
    <w:rsid w:val="00635014"/>
    <w:rsid w:val="00636137"/>
    <w:rsid w:val="00636472"/>
    <w:rsid w:val="006369CE"/>
    <w:rsid w:val="00637C4E"/>
    <w:rsid w:val="006411CA"/>
    <w:rsid w:val="006415BD"/>
    <w:rsid w:val="00642A88"/>
    <w:rsid w:val="006436B9"/>
    <w:rsid w:val="006450C9"/>
    <w:rsid w:val="0064605E"/>
    <w:rsid w:val="00646C3C"/>
    <w:rsid w:val="00646D14"/>
    <w:rsid w:val="006471B8"/>
    <w:rsid w:val="00651DC2"/>
    <w:rsid w:val="006527E7"/>
    <w:rsid w:val="00654754"/>
    <w:rsid w:val="00655442"/>
    <w:rsid w:val="0065636E"/>
    <w:rsid w:val="0065697F"/>
    <w:rsid w:val="00657093"/>
    <w:rsid w:val="00657BC4"/>
    <w:rsid w:val="00660ADE"/>
    <w:rsid w:val="00661338"/>
    <w:rsid w:val="00661753"/>
    <w:rsid w:val="006619C8"/>
    <w:rsid w:val="00663924"/>
    <w:rsid w:val="00663ACF"/>
    <w:rsid w:val="00663E60"/>
    <w:rsid w:val="00666FA4"/>
    <w:rsid w:val="00667F95"/>
    <w:rsid w:val="00670AD4"/>
    <w:rsid w:val="00671710"/>
    <w:rsid w:val="00673414"/>
    <w:rsid w:val="00673737"/>
    <w:rsid w:val="00673792"/>
    <w:rsid w:val="006753D2"/>
    <w:rsid w:val="006755F6"/>
    <w:rsid w:val="00676079"/>
    <w:rsid w:val="00676E7B"/>
    <w:rsid w:val="00676ECD"/>
    <w:rsid w:val="00677D0A"/>
    <w:rsid w:val="00677F58"/>
    <w:rsid w:val="006812DD"/>
    <w:rsid w:val="0068185F"/>
    <w:rsid w:val="00681A67"/>
    <w:rsid w:val="0068244E"/>
    <w:rsid w:val="0068287A"/>
    <w:rsid w:val="00682ED2"/>
    <w:rsid w:val="00686E6F"/>
    <w:rsid w:val="006870A3"/>
    <w:rsid w:val="00691589"/>
    <w:rsid w:val="00695BD4"/>
    <w:rsid w:val="00695EA9"/>
    <w:rsid w:val="006A01CF"/>
    <w:rsid w:val="006A0844"/>
    <w:rsid w:val="006A1515"/>
    <w:rsid w:val="006A2DF3"/>
    <w:rsid w:val="006A35F4"/>
    <w:rsid w:val="006A3726"/>
    <w:rsid w:val="006A4800"/>
    <w:rsid w:val="006A49E5"/>
    <w:rsid w:val="006A4A81"/>
    <w:rsid w:val="006A4E6F"/>
    <w:rsid w:val="006A51D2"/>
    <w:rsid w:val="006A567D"/>
    <w:rsid w:val="006A5E5C"/>
    <w:rsid w:val="006A5F90"/>
    <w:rsid w:val="006A60DD"/>
    <w:rsid w:val="006A674C"/>
    <w:rsid w:val="006A68A6"/>
    <w:rsid w:val="006A6D03"/>
    <w:rsid w:val="006A7694"/>
    <w:rsid w:val="006B0679"/>
    <w:rsid w:val="006B074C"/>
    <w:rsid w:val="006B12E8"/>
    <w:rsid w:val="006B1D3E"/>
    <w:rsid w:val="006B22CF"/>
    <w:rsid w:val="006B2A38"/>
    <w:rsid w:val="006B30E6"/>
    <w:rsid w:val="006B33FE"/>
    <w:rsid w:val="006B3B84"/>
    <w:rsid w:val="006B4E7C"/>
    <w:rsid w:val="006B503F"/>
    <w:rsid w:val="006B5D8C"/>
    <w:rsid w:val="006B6657"/>
    <w:rsid w:val="006B6E73"/>
    <w:rsid w:val="006B72D4"/>
    <w:rsid w:val="006C0487"/>
    <w:rsid w:val="006C06E7"/>
    <w:rsid w:val="006C11CC"/>
    <w:rsid w:val="006C1AEB"/>
    <w:rsid w:val="006C1B02"/>
    <w:rsid w:val="006C1C37"/>
    <w:rsid w:val="006C290A"/>
    <w:rsid w:val="006C2950"/>
    <w:rsid w:val="006C3FAE"/>
    <w:rsid w:val="006C4FD5"/>
    <w:rsid w:val="006C5725"/>
    <w:rsid w:val="006C57FE"/>
    <w:rsid w:val="006C5C4F"/>
    <w:rsid w:val="006C668E"/>
    <w:rsid w:val="006C6855"/>
    <w:rsid w:val="006C74E8"/>
    <w:rsid w:val="006D025D"/>
    <w:rsid w:val="006D4C72"/>
    <w:rsid w:val="006D57A1"/>
    <w:rsid w:val="006D6092"/>
    <w:rsid w:val="006D6422"/>
    <w:rsid w:val="006D775A"/>
    <w:rsid w:val="006D7A77"/>
    <w:rsid w:val="006D7DA7"/>
    <w:rsid w:val="006E03B6"/>
    <w:rsid w:val="006E0C89"/>
    <w:rsid w:val="006E115F"/>
    <w:rsid w:val="006E4B63"/>
    <w:rsid w:val="006E5FE3"/>
    <w:rsid w:val="006E6703"/>
    <w:rsid w:val="006E712B"/>
    <w:rsid w:val="006F06E4"/>
    <w:rsid w:val="006F225A"/>
    <w:rsid w:val="006F38BB"/>
    <w:rsid w:val="006F7B41"/>
    <w:rsid w:val="00701F2B"/>
    <w:rsid w:val="00702490"/>
    <w:rsid w:val="00702B5D"/>
    <w:rsid w:val="00703795"/>
    <w:rsid w:val="00703ED2"/>
    <w:rsid w:val="00704696"/>
    <w:rsid w:val="007047BD"/>
    <w:rsid w:val="00704A1D"/>
    <w:rsid w:val="00704AAB"/>
    <w:rsid w:val="00704F4E"/>
    <w:rsid w:val="007056FA"/>
    <w:rsid w:val="00705D0A"/>
    <w:rsid w:val="00705DF2"/>
    <w:rsid w:val="00706E68"/>
    <w:rsid w:val="00706EA6"/>
    <w:rsid w:val="00707AA1"/>
    <w:rsid w:val="00707B8D"/>
    <w:rsid w:val="00710B02"/>
    <w:rsid w:val="0071211B"/>
    <w:rsid w:val="0071252A"/>
    <w:rsid w:val="007127C8"/>
    <w:rsid w:val="00713636"/>
    <w:rsid w:val="00714B8C"/>
    <w:rsid w:val="0071675D"/>
    <w:rsid w:val="00717736"/>
    <w:rsid w:val="0072056A"/>
    <w:rsid w:val="00721328"/>
    <w:rsid w:val="0072157E"/>
    <w:rsid w:val="007223CC"/>
    <w:rsid w:val="00722648"/>
    <w:rsid w:val="00722C0C"/>
    <w:rsid w:val="0072317D"/>
    <w:rsid w:val="00724E3F"/>
    <w:rsid w:val="007254E6"/>
    <w:rsid w:val="0072561D"/>
    <w:rsid w:val="00725B66"/>
    <w:rsid w:val="00726701"/>
    <w:rsid w:val="007268FB"/>
    <w:rsid w:val="007311B9"/>
    <w:rsid w:val="00731EB6"/>
    <w:rsid w:val="00731F0B"/>
    <w:rsid w:val="00732B47"/>
    <w:rsid w:val="00732CE8"/>
    <w:rsid w:val="00734D1B"/>
    <w:rsid w:val="00734FF5"/>
    <w:rsid w:val="00735301"/>
    <w:rsid w:val="00735CF5"/>
    <w:rsid w:val="0074063A"/>
    <w:rsid w:val="00740B5A"/>
    <w:rsid w:val="00741420"/>
    <w:rsid w:val="00741C98"/>
    <w:rsid w:val="00742AA4"/>
    <w:rsid w:val="00742F44"/>
    <w:rsid w:val="00743BA1"/>
    <w:rsid w:val="00745E3A"/>
    <w:rsid w:val="00745F1E"/>
    <w:rsid w:val="00747F37"/>
    <w:rsid w:val="00750D23"/>
    <w:rsid w:val="00751407"/>
    <w:rsid w:val="007515FE"/>
    <w:rsid w:val="007525D7"/>
    <w:rsid w:val="007543F5"/>
    <w:rsid w:val="00754402"/>
    <w:rsid w:val="00754DA7"/>
    <w:rsid w:val="007561AF"/>
    <w:rsid w:val="0075634F"/>
    <w:rsid w:val="007601D0"/>
    <w:rsid w:val="007603BB"/>
    <w:rsid w:val="007604F7"/>
    <w:rsid w:val="0076109D"/>
    <w:rsid w:val="007631F5"/>
    <w:rsid w:val="00765C83"/>
    <w:rsid w:val="007660C7"/>
    <w:rsid w:val="0076671F"/>
    <w:rsid w:val="00767027"/>
    <w:rsid w:val="00767107"/>
    <w:rsid w:val="00770AE1"/>
    <w:rsid w:val="00771CBC"/>
    <w:rsid w:val="00773617"/>
    <w:rsid w:val="0077370A"/>
    <w:rsid w:val="00773BFD"/>
    <w:rsid w:val="007743B3"/>
    <w:rsid w:val="00774490"/>
    <w:rsid w:val="00775170"/>
    <w:rsid w:val="0077581E"/>
    <w:rsid w:val="00775D58"/>
    <w:rsid w:val="0077794A"/>
    <w:rsid w:val="00780C37"/>
    <w:rsid w:val="007814C4"/>
    <w:rsid w:val="007819FF"/>
    <w:rsid w:val="00781E86"/>
    <w:rsid w:val="00782734"/>
    <w:rsid w:val="007828FA"/>
    <w:rsid w:val="007831C8"/>
    <w:rsid w:val="007833A2"/>
    <w:rsid w:val="0078360C"/>
    <w:rsid w:val="00783F70"/>
    <w:rsid w:val="007849E5"/>
    <w:rsid w:val="00784A4C"/>
    <w:rsid w:val="00784BC6"/>
    <w:rsid w:val="0078523D"/>
    <w:rsid w:val="00786843"/>
    <w:rsid w:val="0079173E"/>
    <w:rsid w:val="00792B8E"/>
    <w:rsid w:val="007931DF"/>
    <w:rsid w:val="0079448F"/>
    <w:rsid w:val="007961E9"/>
    <w:rsid w:val="00796D16"/>
    <w:rsid w:val="0079702F"/>
    <w:rsid w:val="007A0172"/>
    <w:rsid w:val="007A02BC"/>
    <w:rsid w:val="007A1804"/>
    <w:rsid w:val="007A1E31"/>
    <w:rsid w:val="007A215A"/>
    <w:rsid w:val="007A2511"/>
    <w:rsid w:val="007A260E"/>
    <w:rsid w:val="007A2B6A"/>
    <w:rsid w:val="007A2C38"/>
    <w:rsid w:val="007A4D4C"/>
    <w:rsid w:val="007A4DD6"/>
    <w:rsid w:val="007A5B6E"/>
    <w:rsid w:val="007A5B92"/>
    <w:rsid w:val="007A5CB9"/>
    <w:rsid w:val="007A697B"/>
    <w:rsid w:val="007A7E1B"/>
    <w:rsid w:val="007A7FA9"/>
    <w:rsid w:val="007B02CB"/>
    <w:rsid w:val="007B0716"/>
    <w:rsid w:val="007B0837"/>
    <w:rsid w:val="007B20AE"/>
    <w:rsid w:val="007B2C28"/>
    <w:rsid w:val="007B2DBD"/>
    <w:rsid w:val="007B483D"/>
    <w:rsid w:val="007B543E"/>
    <w:rsid w:val="007B5829"/>
    <w:rsid w:val="007B6B07"/>
    <w:rsid w:val="007B6D43"/>
    <w:rsid w:val="007B6F51"/>
    <w:rsid w:val="007B749A"/>
    <w:rsid w:val="007B7C6E"/>
    <w:rsid w:val="007B7DAD"/>
    <w:rsid w:val="007C074A"/>
    <w:rsid w:val="007C131C"/>
    <w:rsid w:val="007C1A52"/>
    <w:rsid w:val="007C3588"/>
    <w:rsid w:val="007C6F58"/>
    <w:rsid w:val="007C7760"/>
    <w:rsid w:val="007D0373"/>
    <w:rsid w:val="007D19C7"/>
    <w:rsid w:val="007D2A7E"/>
    <w:rsid w:val="007D44D7"/>
    <w:rsid w:val="007D4DD0"/>
    <w:rsid w:val="007D621A"/>
    <w:rsid w:val="007D7207"/>
    <w:rsid w:val="007D7960"/>
    <w:rsid w:val="007E058A"/>
    <w:rsid w:val="007E20EF"/>
    <w:rsid w:val="007E2887"/>
    <w:rsid w:val="007E4158"/>
    <w:rsid w:val="007E51FF"/>
    <w:rsid w:val="007E5278"/>
    <w:rsid w:val="007E52CA"/>
    <w:rsid w:val="007E62D3"/>
    <w:rsid w:val="007E651E"/>
    <w:rsid w:val="007E749C"/>
    <w:rsid w:val="007F09B3"/>
    <w:rsid w:val="007F0CA4"/>
    <w:rsid w:val="007F10BC"/>
    <w:rsid w:val="007F1B5C"/>
    <w:rsid w:val="007F2701"/>
    <w:rsid w:val="007F3155"/>
    <w:rsid w:val="007F3FE5"/>
    <w:rsid w:val="007F5C29"/>
    <w:rsid w:val="007F68E0"/>
    <w:rsid w:val="007F6C16"/>
    <w:rsid w:val="007F7BCB"/>
    <w:rsid w:val="00800C0E"/>
    <w:rsid w:val="00801257"/>
    <w:rsid w:val="00803B0A"/>
    <w:rsid w:val="0080432E"/>
    <w:rsid w:val="00804DED"/>
    <w:rsid w:val="00805B96"/>
    <w:rsid w:val="00805E4A"/>
    <w:rsid w:val="00806407"/>
    <w:rsid w:val="00807078"/>
    <w:rsid w:val="0081050E"/>
    <w:rsid w:val="008105BE"/>
    <w:rsid w:val="008115A5"/>
    <w:rsid w:val="00811860"/>
    <w:rsid w:val="00811D46"/>
    <w:rsid w:val="008120F3"/>
    <w:rsid w:val="0081255F"/>
    <w:rsid w:val="00812E12"/>
    <w:rsid w:val="0081415D"/>
    <w:rsid w:val="00816169"/>
    <w:rsid w:val="008169BE"/>
    <w:rsid w:val="00817767"/>
    <w:rsid w:val="00817D73"/>
    <w:rsid w:val="00820229"/>
    <w:rsid w:val="0082057A"/>
    <w:rsid w:val="0082071E"/>
    <w:rsid w:val="00820B9E"/>
    <w:rsid w:val="008223F1"/>
    <w:rsid w:val="00822448"/>
    <w:rsid w:val="00822482"/>
    <w:rsid w:val="00822ABE"/>
    <w:rsid w:val="008235D5"/>
    <w:rsid w:val="00823B6E"/>
    <w:rsid w:val="008244D1"/>
    <w:rsid w:val="0082592C"/>
    <w:rsid w:val="00825D89"/>
    <w:rsid w:val="00825DA4"/>
    <w:rsid w:val="008264D2"/>
    <w:rsid w:val="00826701"/>
    <w:rsid w:val="00826ADD"/>
    <w:rsid w:val="008273B6"/>
    <w:rsid w:val="00827F51"/>
    <w:rsid w:val="0083097F"/>
    <w:rsid w:val="00830D21"/>
    <w:rsid w:val="0083104E"/>
    <w:rsid w:val="00834133"/>
    <w:rsid w:val="008343BE"/>
    <w:rsid w:val="0083492B"/>
    <w:rsid w:val="00834D12"/>
    <w:rsid w:val="00835E33"/>
    <w:rsid w:val="0083634D"/>
    <w:rsid w:val="00836535"/>
    <w:rsid w:val="00837351"/>
    <w:rsid w:val="00840FB4"/>
    <w:rsid w:val="008410B2"/>
    <w:rsid w:val="00841780"/>
    <w:rsid w:val="008423EB"/>
    <w:rsid w:val="0084398D"/>
    <w:rsid w:val="0084478D"/>
    <w:rsid w:val="00846105"/>
    <w:rsid w:val="00847E9F"/>
    <w:rsid w:val="008500A0"/>
    <w:rsid w:val="0085015E"/>
    <w:rsid w:val="008524E5"/>
    <w:rsid w:val="00852E9E"/>
    <w:rsid w:val="0085351C"/>
    <w:rsid w:val="0085435A"/>
    <w:rsid w:val="00854398"/>
    <w:rsid w:val="008549CA"/>
    <w:rsid w:val="00854BFD"/>
    <w:rsid w:val="00854D9E"/>
    <w:rsid w:val="008556C3"/>
    <w:rsid w:val="00855A17"/>
    <w:rsid w:val="00856802"/>
    <w:rsid w:val="0085687C"/>
    <w:rsid w:val="00856C3E"/>
    <w:rsid w:val="00857117"/>
    <w:rsid w:val="00860179"/>
    <w:rsid w:val="008611C1"/>
    <w:rsid w:val="0086172A"/>
    <w:rsid w:val="00864FB4"/>
    <w:rsid w:val="00870108"/>
    <w:rsid w:val="008706C5"/>
    <w:rsid w:val="00870C0B"/>
    <w:rsid w:val="008711B5"/>
    <w:rsid w:val="008735CA"/>
    <w:rsid w:val="00873707"/>
    <w:rsid w:val="0087478A"/>
    <w:rsid w:val="00874B20"/>
    <w:rsid w:val="00874B54"/>
    <w:rsid w:val="008757C6"/>
    <w:rsid w:val="008763E1"/>
    <w:rsid w:val="008774E3"/>
    <w:rsid w:val="0087775C"/>
    <w:rsid w:val="00877EC8"/>
    <w:rsid w:val="00880BA3"/>
    <w:rsid w:val="00880F36"/>
    <w:rsid w:val="00881086"/>
    <w:rsid w:val="00881B16"/>
    <w:rsid w:val="00881E6A"/>
    <w:rsid w:val="0088269F"/>
    <w:rsid w:val="008849B8"/>
    <w:rsid w:val="00884CDE"/>
    <w:rsid w:val="00884DB3"/>
    <w:rsid w:val="00885052"/>
    <w:rsid w:val="00885445"/>
    <w:rsid w:val="00885530"/>
    <w:rsid w:val="0088557E"/>
    <w:rsid w:val="00890B14"/>
    <w:rsid w:val="008910D1"/>
    <w:rsid w:val="00891E90"/>
    <w:rsid w:val="0089296C"/>
    <w:rsid w:val="00896ABD"/>
    <w:rsid w:val="0089799F"/>
    <w:rsid w:val="00897AB6"/>
    <w:rsid w:val="00897DA8"/>
    <w:rsid w:val="008A24BB"/>
    <w:rsid w:val="008A31C2"/>
    <w:rsid w:val="008A3380"/>
    <w:rsid w:val="008A33A6"/>
    <w:rsid w:val="008A3A34"/>
    <w:rsid w:val="008A6EB6"/>
    <w:rsid w:val="008A7A9C"/>
    <w:rsid w:val="008B0727"/>
    <w:rsid w:val="008B24EC"/>
    <w:rsid w:val="008B28A0"/>
    <w:rsid w:val="008B2E73"/>
    <w:rsid w:val="008B383A"/>
    <w:rsid w:val="008B3861"/>
    <w:rsid w:val="008B5218"/>
    <w:rsid w:val="008B7102"/>
    <w:rsid w:val="008C0F60"/>
    <w:rsid w:val="008C1269"/>
    <w:rsid w:val="008C2007"/>
    <w:rsid w:val="008C2FB4"/>
    <w:rsid w:val="008C3B7D"/>
    <w:rsid w:val="008C563C"/>
    <w:rsid w:val="008C5718"/>
    <w:rsid w:val="008C6733"/>
    <w:rsid w:val="008D0E75"/>
    <w:rsid w:val="008D0F72"/>
    <w:rsid w:val="008D0F90"/>
    <w:rsid w:val="008D1393"/>
    <w:rsid w:val="008D14AF"/>
    <w:rsid w:val="008D264F"/>
    <w:rsid w:val="008D2750"/>
    <w:rsid w:val="008D2E0C"/>
    <w:rsid w:val="008D3183"/>
    <w:rsid w:val="008D363C"/>
    <w:rsid w:val="008D3715"/>
    <w:rsid w:val="008D5465"/>
    <w:rsid w:val="008D5E61"/>
    <w:rsid w:val="008D7EB7"/>
    <w:rsid w:val="008D7EC5"/>
    <w:rsid w:val="008E1C1D"/>
    <w:rsid w:val="008E1E03"/>
    <w:rsid w:val="008E3684"/>
    <w:rsid w:val="008E3AC6"/>
    <w:rsid w:val="008E55C7"/>
    <w:rsid w:val="008E57F5"/>
    <w:rsid w:val="008E6770"/>
    <w:rsid w:val="008E6EE2"/>
    <w:rsid w:val="008E7606"/>
    <w:rsid w:val="008F0EAF"/>
    <w:rsid w:val="008F1668"/>
    <w:rsid w:val="008F1DAA"/>
    <w:rsid w:val="008F218E"/>
    <w:rsid w:val="008F2F36"/>
    <w:rsid w:val="008F3B24"/>
    <w:rsid w:val="008F3EBD"/>
    <w:rsid w:val="008F43E5"/>
    <w:rsid w:val="008F4E3D"/>
    <w:rsid w:val="008F526F"/>
    <w:rsid w:val="008F60B2"/>
    <w:rsid w:val="008F60DA"/>
    <w:rsid w:val="008F68DE"/>
    <w:rsid w:val="008F6EBB"/>
    <w:rsid w:val="008F7C41"/>
    <w:rsid w:val="009019D8"/>
    <w:rsid w:val="00901C70"/>
    <w:rsid w:val="009031E2"/>
    <w:rsid w:val="00904C49"/>
    <w:rsid w:val="0090669B"/>
    <w:rsid w:val="0090787B"/>
    <w:rsid w:val="00912215"/>
    <w:rsid w:val="0091276C"/>
    <w:rsid w:val="009129EB"/>
    <w:rsid w:val="009145BE"/>
    <w:rsid w:val="009165AC"/>
    <w:rsid w:val="009165D6"/>
    <w:rsid w:val="00916FFC"/>
    <w:rsid w:val="00917973"/>
    <w:rsid w:val="00917D0D"/>
    <w:rsid w:val="00920489"/>
    <w:rsid w:val="0092053F"/>
    <w:rsid w:val="00920C3D"/>
    <w:rsid w:val="00921406"/>
    <w:rsid w:val="0092340A"/>
    <w:rsid w:val="009236AD"/>
    <w:rsid w:val="00923FE7"/>
    <w:rsid w:val="00924FD9"/>
    <w:rsid w:val="009256CA"/>
    <w:rsid w:val="00925A27"/>
    <w:rsid w:val="0092676F"/>
    <w:rsid w:val="00927AA2"/>
    <w:rsid w:val="009313D9"/>
    <w:rsid w:val="00932E95"/>
    <w:rsid w:val="00934392"/>
    <w:rsid w:val="00934D01"/>
    <w:rsid w:val="00934D26"/>
    <w:rsid w:val="009351B7"/>
    <w:rsid w:val="00935B7F"/>
    <w:rsid w:val="00936C52"/>
    <w:rsid w:val="00936DAF"/>
    <w:rsid w:val="00937166"/>
    <w:rsid w:val="009374CD"/>
    <w:rsid w:val="00941240"/>
    <w:rsid w:val="00941293"/>
    <w:rsid w:val="0094166C"/>
    <w:rsid w:val="00944184"/>
    <w:rsid w:val="00944811"/>
    <w:rsid w:val="00944F99"/>
    <w:rsid w:val="009454F3"/>
    <w:rsid w:val="009462CA"/>
    <w:rsid w:val="00946372"/>
    <w:rsid w:val="00946C88"/>
    <w:rsid w:val="0095032B"/>
    <w:rsid w:val="00950B13"/>
    <w:rsid w:val="00950C17"/>
    <w:rsid w:val="00951FAF"/>
    <w:rsid w:val="00952EA5"/>
    <w:rsid w:val="00953894"/>
    <w:rsid w:val="00954528"/>
    <w:rsid w:val="00954740"/>
    <w:rsid w:val="009557BC"/>
    <w:rsid w:val="00955AE5"/>
    <w:rsid w:val="00956A14"/>
    <w:rsid w:val="00957221"/>
    <w:rsid w:val="00957E8B"/>
    <w:rsid w:val="00960CB4"/>
    <w:rsid w:val="0096181D"/>
    <w:rsid w:val="00962E71"/>
    <w:rsid w:val="00963ABC"/>
    <w:rsid w:val="00965D21"/>
    <w:rsid w:val="009663A9"/>
    <w:rsid w:val="009666B6"/>
    <w:rsid w:val="00966E27"/>
    <w:rsid w:val="00967764"/>
    <w:rsid w:val="00970B0E"/>
    <w:rsid w:val="00970BB9"/>
    <w:rsid w:val="00970E01"/>
    <w:rsid w:val="00971035"/>
    <w:rsid w:val="009713BC"/>
    <w:rsid w:val="009720B4"/>
    <w:rsid w:val="009726EE"/>
    <w:rsid w:val="00972CDE"/>
    <w:rsid w:val="009733DD"/>
    <w:rsid w:val="0097460D"/>
    <w:rsid w:val="00974905"/>
    <w:rsid w:val="0097545A"/>
    <w:rsid w:val="00975573"/>
    <w:rsid w:val="00976653"/>
    <w:rsid w:val="00976D03"/>
    <w:rsid w:val="00977918"/>
    <w:rsid w:val="00977B30"/>
    <w:rsid w:val="00980DFD"/>
    <w:rsid w:val="0098183E"/>
    <w:rsid w:val="00981A94"/>
    <w:rsid w:val="00981D0C"/>
    <w:rsid w:val="0098263E"/>
    <w:rsid w:val="00982F41"/>
    <w:rsid w:val="00983324"/>
    <w:rsid w:val="00984F5D"/>
    <w:rsid w:val="00985090"/>
    <w:rsid w:val="00985E99"/>
    <w:rsid w:val="00986E3C"/>
    <w:rsid w:val="00987710"/>
    <w:rsid w:val="00987DBE"/>
    <w:rsid w:val="009904AB"/>
    <w:rsid w:val="00990893"/>
    <w:rsid w:val="00992282"/>
    <w:rsid w:val="0099303F"/>
    <w:rsid w:val="00993391"/>
    <w:rsid w:val="00993FE9"/>
    <w:rsid w:val="00995688"/>
    <w:rsid w:val="009958A6"/>
    <w:rsid w:val="009959E2"/>
    <w:rsid w:val="00995E58"/>
    <w:rsid w:val="00996456"/>
    <w:rsid w:val="0099760E"/>
    <w:rsid w:val="00997DA0"/>
    <w:rsid w:val="009A04F5"/>
    <w:rsid w:val="009A0FA5"/>
    <w:rsid w:val="009A15EF"/>
    <w:rsid w:val="009A20EC"/>
    <w:rsid w:val="009A2E42"/>
    <w:rsid w:val="009A38A5"/>
    <w:rsid w:val="009A457B"/>
    <w:rsid w:val="009A46DC"/>
    <w:rsid w:val="009A5B73"/>
    <w:rsid w:val="009A685E"/>
    <w:rsid w:val="009B1078"/>
    <w:rsid w:val="009B118B"/>
    <w:rsid w:val="009B12C3"/>
    <w:rsid w:val="009B1737"/>
    <w:rsid w:val="009B288C"/>
    <w:rsid w:val="009B2B11"/>
    <w:rsid w:val="009B323A"/>
    <w:rsid w:val="009B34BE"/>
    <w:rsid w:val="009B371B"/>
    <w:rsid w:val="009B3D4B"/>
    <w:rsid w:val="009B43AF"/>
    <w:rsid w:val="009B47A4"/>
    <w:rsid w:val="009B4E63"/>
    <w:rsid w:val="009B4F95"/>
    <w:rsid w:val="009B5B99"/>
    <w:rsid w:val="009B62B1"/>
    <w:rsid w:val="009B6EFC"/>
    <w:rsid w:val="009C1FD0"/>
    <w:rsid w:val="009C2844"/>
    <w:rsid w:val="009C2BFB"/>
    <w:rsid w:val="009C2DF8"/>
    <w:rsid w:val="009C31BF"/>
    <w:rsid w:val="009C3EB5"/>
    <w:rsid w:val="009C400A"/>
    <w:rsid w:val="009C440E"/>
    <w:rsid w:val="009C4438"/>
    <w:rsid w:val="009C4DFF"/>
    <w:rsid w:val="009C5776"/>
    <w:rsid w:val="009C61E6"/>
    <w:rsid w:val="009C68B7"/>
    <w:rsid w:val="009D0408"/>
    <w:rsid w:val="009D0834"/>
    <w:rsid w:val="009D095A"/>
    <w:rsid w:val="009D0A1E"/>
    <w:rsid w:val="009D0BB4"/>
    <w:rsid w:val="009D194C"/>
    <w:rsid w:val="009D2AE3"/>
    <w:rsid w:val="009D45C1"/>
    <w:rsid w:val="009D52BC"/>
    <w:rsid w:val="009D7D0A"/>
    <w:rsid w:val="009E0372"/>
    <w:rsid w:val="009E0453"/>
    <w:rsid w:val="009E09D9"/>
    <w:rsid w:val="009E31DB"/>
    <w:rsid w:val="009E3594"/>
    <w:rsid w:val="009E35AC"/>
    <w:rsid w:val="009E36F8"/>
    <w:rsid w:val="009E4A5A"/>
    <w:rsid w:val="009E574A"/>
    <w:rsid w:val="009E76A8"/>
    <w:rsid w:val="009F01B1"/>
    <w:rsid w:val="009F0801"/>
    <w:rsid w:val="009F0B7B"/>
    <w:rsid w:val="009F0DBB"/>
    <w:rsid w:val="009F1837"/>
    <w:rsid w:val="009F2A8A"/>
    <w:rsid w:val="009F2B8F"/>
    <w:rsid w:val="009F3887"/>
    <w:rsid w:val="009F3A61"/>
    <w:rsid w:val="009F40DC"/>
    <w:rsid w:val="009F4181"/>
    <w:rsid w:val="009F659A"/>
    <w:rsid w:val="009F6A4B"/>
    <w:rsid w:val="009F732B"/>
    <w:rsid w:val="00A017DF"/>
    <w:rsid w:val="00A01FE0"/>
    <w:rsid w:val="00A0201E"/>
    <w:rsid w:val="00A02C79"/>
    <w:rsid w:val="00A030A7"/>
    <w:rsid w:val="00A03359"/>
    <w:rsid w:val="00A0376E"/>
    <w:rsid w:val="00A03AE8"/>
    <w:rsid w:val="00A05141"/>
    <w:rsid w:val="00A06945"/>
    <w:rsid w:val="00A06B9F"/>
    <w:rsid w:val="00A07118"/>
    <w:rsid w:val="00A105C7"/>
    <w:rsid w:val="00A10656"/>
    <w:rsid w:val="00A113C0"/>
    <w:rsid w:val="00A12FA6"/>
    <w:rsid w:val="00A1339B"/>
    <w:rsid w:val="00A14ABA"/>
    <w:rsid w:val="00A14DAE"/>
    <w:rsid w:val="00A205A1"/>
    <w:rsid w:val="00A2098D"/>
    <w:rsid w:val="00A222F5"/>
    <w:rsid w:val="00A22E1D"/>
    <w:rsid w:val="00A24B13"/>
    <w:rsid w:val="00A24CB6"/>
    <w:rsid w:val="00A25865"/>
    <w:rsid w:val="00A25EAC"/>
    <w:rsid w:val="00A263AF"/>
    <w:rsid w:val="00A26CD2"/>
    <w:rsid w:val="00A27263"/>
    <w:rsid w:val="00A27667"/>
    <w:rsid w:val="00A30334"/>
    <w:rsid w:val="00A32979"/>
    <w:rsid w:val="00A32AD3"/>
    <w:rsid w:val="00A3339D"/>
    <w:rsid w:val="00A3448F"/>
    <w:rsid w:val="00A34A67"/>
    <w:rsid w:val="00A35214"/>
    <w:rsid w:val="00A35DEB"/>
    <w:rsid w:val="00A37361"/>
    <w:rsid w:val="00A37462"/>
    <w:rsid w:val="00A37D2C"/>
    <w:rsid w:val="00A40FC7"/>
    <w:rsid w:val="00A4243C"/>
    <w:rsid w:val="00A435E0"/>
    <w:rsid w:val="00A43CCF"/>
    <w:rsid w:val="00A43E80"/>
    <w:rsid w:val="00A45979"/>
    <w:rsid w:val="00A459E1"/>
    <w:rsid w:val="00A46AC4"/>
    <w:rsid w:val="00A46B1B"/>
    <w:rsid w:val="00A475E2"/>
    <w:rsid w:val="00A478A5"/>
    <w:rsid w:val="00A478DA"/>
    <w:rsid w:val="00A51B65"/>
    <w:rsid w:val="00A52296"/>
    <w:rsid w:val="00A527D7"/>
    <w:rsid w:val="00A55661"/>
    <w:rsid w:val="00A57266"/>
    <w:rsid w:val="00A574EC"/>
    <w:rsid w:val="00A60DC6"/>
    <w:rsid w:val="00A61B70"/>
    <w:rsid w:val="00A61FA8"/>
    <w:rsid w:val="00A623B8"/>
    <w:rsid w:val="00A62526"/>
    <w:rsid w:val="00A625C6"/>
    <w:rsid w:val="00A62A09"/>
    <w:rsid w:val="00A637F4"/>
    <w:rsid w:val="00A63A92"/>
    <w:rsid w:val="00A64DF2"/>
    <w:rsid w:val="00A65485"/>
    <w:rsid w:val="00A65B9C"/>
    <w:rsid w:val="00A65C53"/>
    <w:rsid w:val="00A66581"/>
    <w:rsid w:val="00A66E05"/>
    <w:rsid w:val="00A67655"/>
    <w:rsid w:val="00A70753"/>
    <w:rsid w:val="00A712D2"/>
    <w:rsid w:val="00A719B6"/>
    <w:rsid w:val="00A72ABC"/>
    <w:rsid w:val="00A73815"/>
    <w:rsid w:val="00A738C9"/>
    <w:rsid w:val="00A758C7"/>
    <w:rsid w:val="00A75A1B"/>
    <w:rsid w:val="00A75AF5"/>
    <w:rsid w:val="00A75D21"/>
    <w:rsid w:val="00A76B36"/>
    <w:rsid w:val="00A82C8A"/>
    <w:rsid w:val="00A8346B"/>
    <w:rsid w:val="00A83BD4"/>
    <w:rsid w:val="00A83E2D"/>
    <w:rsid w:val="00A852FF"/>
    <w:rsid w:val="00A85F30"/>
    <w:rsid w:val="00A87337"/>
    <w:rsid w:val="00A87B6D"/>
    <w:rsid w:val="00A87E93"/>
    <w:rsid w:val="00A87EDB"/>
    <w:rsid w:val="00A90C97"/>
    <w:rsid w:val="00A9128D"/>
    <w:rsid w:val="00A92DDC"/>
    <w:rsid w:val="00A94D8D"/>
    <w:rsid w:val="00A94F9D"/>
    <w:rsid w:val="00A960C8"/>
    <w:rsid w:val="00A96604"/>
    <w:rsid w:val="00A972A3"/>
    <w:rsid w:val="00A97A62"/>
    <w:rsid w:val="00AA03DF"/>
    <w:rsid w:val="00AA1B4F"/>
    <w:rsid w:val="00AA21D8"/>
    <w:rsid w:val="00AA271A"/>
    <w:rsid w:val="00AA2FEB"/>
    <w:rsid w:val="00AA3270"/>
    <w:rsid w:val="00AA3484"/>
    <w:rsid w:val="00AA375A"/>
    <w:rsid w:val="00AA46A4"/>
    <w:rsid w:val="00AA54F3"/>
    <w:rsid w:val="00AA6017"/>
    <w:rsid w:val="00AA6B43"/>
    <w:rsid w:val="00AA720D"/>
    <w:rsid w:val="00AA7B1F"/>
    <w:rsid w:val="00AB0C0F"/>
    <w:rsid w:val="00AB2CC6"/>
    <w:rsid w:val="00AB3145"/>
    <w:rsid w:val="00AB367A"/>
    <w:rsid w:val="00AB69CA"/>
    <w:rsid w:val="00AB70D8"/>
    <w:rsid w:val="00AB7439"/>
    <w:rsid w:val="00AB7BF8"/>
    <w:rsid w:val="00AC01D1"/>
    <w:rsid w:val="00AC0AB2"/>
    <w:rsid w:val="00AC0E9F"/>
    <w:rsid w:val="00AC29B6"/>
    <w:rsid w:val="00AC49F3"/>
    <w:rsid w:val="00AC4F29"/>
    <w:rsid w:val="00AC52A5"/>
    <w:rsid w:val="00AC52F7"/>
    <w:rsid w:val="00AC68F6"/>
    <w:rsid w:val="00AC6EFD"/>
    <w:rsid w:val="00AC7151"/>
    <w:rsid w:val="00AD0987"/>
    <w:rsid w:val="00AD0F59"/>
    <w:rsid w:val="00AD10DC"/>
    <w:rsid w:val="00AD2CAC"/>
    <w:rsid w:val="00AD31C6"/>
    <w:rsid w:val="00AD34CE"/>
    <w:rsid w:val="00AD3FEC"/>
    <w:rsid w:val="00AD460A"/>
    <w:rsid w:val="00AD6A05"/>
    <w:rsid w:val="00AE0296"/>
    <w:rsid w:val="00AE075A"/>
    <w:rsid w:val="00AE0792"/>
    <w:rsid w:val="00AE0B99"/>
    <w:rsid w:val="00AE118B"/>
    <w:rsid w:val="00AE2265"/>
    <w:rsid w:val="00AE272B"/>
    <w:rsid w:val="00AE386F"/>
    <w:rsid w:val="00AE3E3A"/>
    <w:rsid w:val="00AE44A3"/>
    <w:rsid w:val="00AE4B9B"/>
    <w:rsid w:val="00AE5026"/>
    <w:rsid w:val="00AE550A"/>
    <w:rsid w:val="00AE5AE4"/>
    <w:rsid w:val="00AE63CB"/>
    <w:rsid w:val="00AE66A0"/>
    <w:rsid w:val="00AE73D1"/>
    <w:rsid w:val="00AE77B4"/>
    <w:rsid w:val="00AE7C1A"/>
    <w:rsid w:val="00AE7DF8"/>
    <w:rsid w:val="00AF0D9C"/>
    <w:rsid w:val="00AF13AB"/>
    <w:rsid w:val="00AF1D36"/>
    <w:rsid w:val="00AF280B"/>
    <w:rsid w:val="00AF30FD"/>
    <w:rsid w:val="00AF35D0"/>
    <w:rsid w:val="00AF3DAC"/>
    <w:rsid w:val="00AF3DD5"/>
    <w:rsid w:val="00AF4166"/>
    <w:rsid w:val="00AF561B"/>
    <w:rsid w:val="00AF56C9"/>
    <w:rsid w:val="00AF5F75"/>
    <w:rsid w:val="00AF6001"/>
    <w:rsid w:val="00AF7F5A"/>
    <w:rsid w:val="00B00784"/>
    <w:rsid w:val="00B00DF9"/>
    <w:rsid w:val="00B01943"/>
    <w:rsid w:val="00B01A16"/>
    <w:rsid w:val="00B0349F"/>
    <w:rsid w:val="00B0369E"/>
    <w:rsid w:val="00B05271"/>
    <w:rsid w:val="00B068B3"/>
    <w:rsid w:val="00B075B9"/>
    <w:rsid w:val="00B07BB7"/>
    <w:rsid w:val="00B07F45"/>
    <w:rsid w:val="00B1021A"/>
    <w:rsid w:val="00B10271"/>
    <w:rsid w:val="00B117B7"/>
    <w:rsid w:val="00B13593"/>
    <w:rsid w:val="00B140D9"/>
    <w:rsid w:val="00B14538"/>
    <w:rsid w:val="00B1481A"/>
    <w:rsid w:val="00B15322"/>
    <w:rsid w:val="00B1591D"/>
    <w:rsid w:val="00B15A1F"/>
    <w:rsid w:val="00B15FE9"/>
    <w:rsid w:val="00B205DC"/>
    <w:rsid w:val="00B2148A"/>
    <w:rsid w:val="00B220C2"/>
    <w:rsid w:val="00B22334"/>
    <w:rsid w:val="00B2276E"/>
    <w:rsid w:val="00B227DC"/>
    <w:rsid w:val="00B22996"/>
    <w:rsid w:val="00B23E4E"/>
    <w:rsid w:val="00B24095"/>
    <w:rsid w:val="00B24830"/>
    <w:rsid w:val="00B25B32"/>
    <w:rsid w:val="00B25E53"/>
    <w:rsid w:val="00B26679"/>
    <w:rsid w:val="00B266EA"/>
    <w:rsid w:val="00B27C50"/>
    <w:rsid w:val="00B3190A"/>
    <w:rsid w:val="00B32616"/>
    <w:rsid w:val="00B33623"/>
    <w:rsid w:val="00B33C77"/>
    <w:rsid w:val="00B34ACA"/>
    <w:rsid w:val="00B35537"/>
    <w:rsid w:val="00B35724"/>
    <w:rsid w:val="00B36AF0"/>
    <w:rsid w:val="00B36B31"/>
    <w:rsid w:val="00B36C42"/>
    <w:rsid w:val="00B37D1C"/>
    <w:rsid w:val="00B40ED5"/>
    <w:rsid w:val="00B42E40"/>
    <w:rsid w:val="00B42EA7"/>
    <w:rsid w:val="00B43063"/>
    <w:rsid w:val="00B45035"/>
    <w:rsid w:val="00B45AC9"/>
    <w:rsid w:val="00B46294"/>
    <w:rsid w:val="00B46DA2"/>
    <w:rsid w:val="00B47024"/>
    <w:rsid w:val="00B476E9"/>
    <w:rsid w:val="00B47C2C"/>
    <w:rsid w:val="00B47D51"/>
    <w:rsid w:val="00B47FAF"/>
    <w:rsid w:val="00B51667"/>
    <w:rsid w:val="00B51845"/>
    <w:rsid w:val="00B51923"/>
    <w:rsid w:val="00B52971"/>
    <w:rsid w:val="00B52D22"/>
    <w:rsid w:val="00B52F31"/>
    <w:rsid w:val="00B5337C"/>
    <w:rsid w:val="00B53FDE"/>
    <w:rsid w:val="00B548E2"/>
    <w:rsid w:val="00B56397"/>
    <w:rsid w:val="00B56C99"/>
    <w:rsid w:val="00B5709E"/>
    <w:rsid w:val="00B571DA"/>
    <w:rsid w:val="00B6027B"/>
    <w:rsid w:val="00B6070F"/>
    <w:rsid w:val="00B6217F"/>
    <w:rsid w:val="00B62261"/>
    <w:rsid w:val="00B636C8"/>
    <w:rsid w:val="00B6445E"/>
    <w:rsid w:val="00B65EDB"/>
    <w:rsid w:val="00B6630D"/>
    <w:rsid w:val="00B66964"/>
    <w:rsid w:val="00B66DB2"/>
    <w:rsid w:val="00B67197"/>
    <w:rsid w:val="00B67A5C"/>
    <w:rsid w:val="00B67AFF"/>
    <w:rsid w:val="00B67C41"/>
    <w:rsid w:val="00B70B59"/>
    <w:rsid w:val="00B71561"/>
    <w:rsid w:val="00B71B7F"/>
    <w:rsid w:val="00B7313D"/>
    <w:rsid w:val="00B73657"/>
    <w:rsid w:val="00B739B3"/>
    <w:rsid w:val="00B73C32"/>
    <w:rsid w:val="00B75B43"/>
    <w:rsid w:val="00B7731A"/>
    <w:rsid w:val="00B77470"/>
    <w:rsid w:val="00B77B5E"/>
    <w:rsid w:val="00B77E47"/>
    <w:rsid w:val="00B81B15"/>
    <w:rsid w:val="00B83076"/>
    <w:rsid w:val="00B8372C"/>
    <w:rsid w:val="00B8418E"/>
    <w:rsid w:val="00B85769"/>
    <w:rsid w:val="00B86553"/>
    <w:rsid w:val="00B8686C"/>
    <w:rsid w:val="00B8715A"/>
    <w:rsid w:val="00B8728A"/>
    <w:rsid w:val="00B874F3"/>
    <w:rsid w:val="00B9078D"/>
    <w:rsid w:val="00B915AE"/>
    <w:rsid w:val="00B916FA"/>
    <w:rsid w:val="00B91FF0"/>
    <w:rsid w:val="00B95CFC"/>
    <w:rsid w:val="00B95DAF"/>
    <w:rsid w:val="00B9794F"/>
    <w:rsid w:val="00BA08A7"/>
    <w:rsid w:val="00BA1735"/>
    <w:rsid w:val="00BA19FA"/>
    <w:rsid w:val="00BA30B6"/>
    <w:rsid w:val="00BA3A17"/>
    <w:rsid w:val="00BA4288"/>
    <w:rsid w:val="00BA5DCC"/>
    <w:rsid w:val="00BA628F"/>
    <w:rsid w:val="00BA65CF"/>
    <w:rsid w:val="00BB0902"/>
    <w:rsid w:val="00BB0910"/>
    <w:rsid w:val="00BB0A7C"/>
    <w:rsid w:val="00BB1F9C"/>
    <w:rsid w:val="00BB2B37"/>
    <w:rsid w:val="00BB3603"/>
    <w:rsid w:val="00BB39C1"/>
    <w:rsid w:val="00BB409A"/>
    <w:rsid w:val="00BB48E5"/>
    <w:rsid w:val="00BB4B12"/>
    <w:rsid w:val="00BB4D09"/>
    <w:rsid w:val="00BB4F11"/>
    <w:rsid w:val="00BB5607"/>
    <w:rsid w:val="00BB58DF"/>
    <w:rsid w:val="00BB5ACA"/>
    <w:rsid w:val="00BB627F"/>
    <w:rsid w:val="00BB6FFC"/>
    <w:rsid w:val="00BB7D24"/>
    <w:rsid w:val="00BB7DD8"/>
    <w:rsid w:val="00BC0C17"/>
    <w:rsid w:val="00BC1B9C"/>
    <w:rsid w:val="00BC2027"/>
    <w:rsid w:val="00BC3823"/>
    <w:rsid w:val="00BC3B7E"/>
    <w:rsid w:val="00BC42DF"/>
    <w:rsid w:val="00BC4D64"/>
    <w:rsid w:val="00BC50AE"/>
    <w:rsid w:val="00BC50CD"/>
    <w:rsid w:val="00BC5830"/>
    <w:rsid w:val="00BC5841"/>
    <w:rsid w:val="00BC5E38"/>
    <w:rsid w:val="00BC6731"/>
    <w:rsid w:val="00BC7A14"/>
    <w:rsid w:val="00BD1D47"/>
    <w:rsid w:val="00BD201A"/>
    <w:rsid w:val="00BD29BF"/>
    <w:rsid w:val="00BD2DC4"/>
    <w:rsid w:val="00BD2EF0"/>
    <w:rsid w:val="00BD3DA0"/>
    <w:rsid w:val="00BD3DD3"/>
    <w:rsid w:val="00BD60B4"/>
    <w:rsid w:val="00BD68C8"/>
    <w:rsid w:val="00BD796B"/>
    <w:rsid w:val="00BD7BDC"/>
    <w:rsid w:val="00BE0594"/>
    <w:rsid w:val="00BE15E5"/>
    <w:rsid w:val="00BE171D"/>
    <w:rsid w:val="00BE18EB"/>
    <w:rsid w:val="00BE1AC8"/>
    <w:rsid w:val="00BE34AC"/>
    <w:rsid w:val="00BE3974"/>
    <w:rsid w:val="00BE40C0"/>
    <w:rsid w:val="00BE445C"/>
    <w:rsid w:val="00BE5F4A"/>
    <w:rsid w:val="00BE662D"/>
    <w:rsid w:val="00BE7AEF"/>
    <w:rsid w:val="00BF09B0"/>
    <w:rsid w:val="00BF118C"/>
    <w:rsid w:val="00BF1544"/>
    <w:rsid w:val="00BF188C"/>
    <w:rsid w:val="00BF1B53"/>
    <w:rsid w:val="00BF21D6"/>
    <w:rsid w:val="00BF246D"/>
    <w:rsid w:val="00BF2682"/>
    <w:rsid w:val="00BF3356"/>
    <w:rsid w:val="00BF3F4A"/>
    <w:rsid w:val="00BF66EF"/>
    <w:rsid w:val="00C00913"/>
    <w:rsid w:val="00C0186D"/>
    <w:rsid w:val="00C02673"/>
    <w:rsid w:val="00C02C70"/>
    <w:rsid w:val="00C04089"/>
    <w:rsid w:val="00C0699A"/>
    <w:rsid w:val="00C06F06"/>
    <w:rsid w:val="00C07E9F"/>
    <w:rsid w:val="00C07EC7"/>
    <w:rsid w:val="00C10BF1"/>
    <w:rsid w:val="00C11773"/>
    <w:rsid w:val="00C12FF0"/>
    <w:rsid w:val="00C16773"/>
    <w:rsid w:val="00C1785A"/>
    <w:rsid w:val="00C17B9A"/>
    <w:rsid w:val="00C17BFF"/>
    <w:rsid w:val="00C20FAD"/>
    <w:rsid w:val="00C22C26"/>
    <w:rsid w:val="00C2375F"/>
    <w:rsid w:val="00C247CB"/>
    <w:rsid w:val="00C24E06"/>
    <w:rsid w:val="00C25835"/>
    <w:rsid w:val="00C25B98"/>
    <w:rsid w:val="00C25D3E"/>
    <w:rsid w:val="00C268EA"/>
    <w:rsid w:val="00C26B89"/>
    <w:rsid w:val="00C277B0"/>
    <w:rsid w:val="00C32E66"/>
    <w:rsid w:val="00C3355F"/>
    <w:rsid w:val="00C33A04"/>
    <w:rsid w:val="00C33C9F"/>
    <w:rsid w:val="00C350C4"/>
    <w:rsid w:val="00C3569A"/>
    <w:rsid w:val="00C36CD7"/>
    <w:rsid w:val="00C401F4"/>
    <w:rsid w:val="00C40F7F"/>
    <w:rsid w:val="00C4124B"/>
    <w:rsid w:val="00C42A80"/>
    <w:rsid w:val="00C42B91"/>
    <w:rsid w:val="00C43036"/>
    <w:rsid w:val="00C43F48"/>
    <w:rsid w:val="00C44316"/>
    <w:rsid w:val="00C448FF"/>
    <w:rsid w:val="00C455D3"/>
    <w:rsid w:val="00C45E57"/>
    <w:rsid w:val="00C478CA"/>
    <w:rsid w:val="00C51FA9"/>
    <w:rsid w:val="00C52041"/>
    <w:rsid w:val="00C52F29"/>
    <w:rsid w:val="00C5308E"/>
    <w:rsid w:val="00C556FD"/>
    <w:rsid w:val="00C56CE6"/>
    <w:rsid w:val="00C57130"/>
    <w:rsid w:val="00C5745F"/>
    <w:rsid w:val="00C60005"/>
    <w:rsid w:val="00C60011"/>
    <w:rsid w:val="00C60120"/>
    <w:rsid w:val="00C60BFF"/>
    <w:rsid w:val="00C61A98"/>
    <w:rsid w:val="00C61C31"/>
    <w:rsid w:val="00C63201"/>
    <w:rsid w:val="00C64E62"/>
    <w:rsid w:val="00C651D5"/>
    <w:rsid w:val="00C65CCC"/>
    <w:rsid w:val="00C65DA9"/>
    <w:rsid w:val="00C662EE"/>
    <w:rsid w:val="00C67D09"/>
    <w:rsid w:val="00C70FAC"/>
    <w:rsid w:val="00C73339"/>
    <w:rsid w:val="00C753FB"/>
    <w:rsid w:val="00C75737"/>
    <w:rsid w:val="00C7618F"/>
    <w:rsid w:val="00C765A9"/>
    <w:rsid w:val="00C76A6D"/>
    <w:rsid w:val="00C81157"/>
    <w:rsid w:val="00C8162D"/>
    <w:rsid w:val="00C81F27"/>
    <w:rsid w:val="00C826A7"/>
    <w:rsid w:val="00C830BB"/>
    <w:rsid w:val="00C83A0B"/>
    <w:rsid w:val="00C83B77"/>
    <w:rsid w:val="00C842D0"/>
    <w:rsid w:val="00C84ED1"/>
    <w:rsid w:val="00C85D1D"/>
    <w:rsid w:val="00C863CC"/>
    <w:rsid w:val="00C86BCC"/>
    <w:rsid w:val="00C9038F"/>
    <w:rsid w:val="00C90F60"/>
    <w:rsid w:val="00C91477"/>
    <w:rsid w:val="00C92266"/>
    <w:rsid w:val="00C92AAB"/>
    <w:rsid w:val="00C9416B"/>
    <w:rsid w:val="00C9523B"/>
    <w:rsid w:val="00C95D4C"/>
    <w:rsid w:val="00C9637F"/>
    <w:rsid w:val="00C96E56"/>
    <w:rsid w:val="00C9708A"/>
    <w:rsid w:val="00C97507"/>
    <w:rsid w:val="00CA0256"/>
    <w:rsid w:val="00CA10D3"/>
    <w:rsid w:val="00CA2435"/>
    <w:rsid w:val="00CA2BF9"/>
    <w:rsid w:val="00CA2D32"/>
    <w:rsid w:val="00CA4068"/>
    <w:rsid w:val="00CA48AD"/>
    <w:rsid w:val="00CA67F4"/>
    <w:rsid w:val="00CA76FC"/>
    <w:rsid w:val="00CB0C2D"/>
    <w:rsid w:val="00CB1B18"/>
    <w:rsid w:val="00CB37F8"/>
    <w:rsid w:val="00CB7DC3"/>
    <w:rsid w:val="00CB7F42"/>
    <w:rsid w:val="00CC17AF"/>
    <w:rsid w:val="00CC1938"/>
    <w:rsid w:val="00CC1C5F"/>
    <w:rsid w:val="00CC2F19"/>
    <w:rsid w:val="00CC5787"/>
    <w:rsid w:val="00CC5818"/>
    <w:rsid w:val="00CC5A01"/>
    <w:rsid w:val="00CC5BE1"/>
    <w:rsid w:val="00CC75A2"/>
    <w:rsid w:val="00CC79E8"/>
    <w:rsid w:val="00CC7A18"/>
    <w:rsid w:val="00CD0963"/>
    <w:rsid w:val="00CD0E2F"/>
    <w:rsid w:val="00CD15E2"/>
    <w:rsid w:val="00CD1A67"/>
    <w:rsid w:val="00CD1D49"/>
    <w:rsid w:val="00CD2F20"/>
    <w:rsid w:val="00CD6B20"/>
    <w:rsid w:val="00CD6D4C"/>
    <w:rsid w:val="00CE1339"/>
    <w:rsid w:val="00CE1A21"/>
    <w:rsid w:val="00CE2630"/>
    <w:rsid w:val="00CE2B05"/>
    <w:rsid w:val="00CE3683"/>
    <w:rsid w:val="00CE3CF7"/>
    <w:rsid w:val="00CE3D08"/>
    <w:rsid w:val="00CE4BC7"/>
    <w:rsid w:val="00CE5354"/>
    <w:rsid w:val="00CE61CC"/>
    <w:rsid w:val="00CE6E42"/>
    <w:rsid w:val="00CE72D4"/>
    <w:rsid w:val="00CE732B"/>
    <w:rsid w:val="00CF1BFA"/>
    <w:rsid w:val="00CF1FA8"/>
    <w:rsid w:val="00CF20B7"/>
    <w:rsid w:val="00CF283B"/>
    <w:rsid w:val="00CF47A4"/>
    <w:rsid w:val="00CF54AD"/>
    <w:rsid w:val="00CF6692"/>
    <w:rsid w:val="00CF7441"/>
    <w:rsid w:val="00D00D16"/>
    <w:rsid w:val="00D03C6C"/>
    <w:rsid w:val="00D04060"/>
    <w:rsid w:val="00D04760"/>
    <w:rsid w:val="00D04A95"/>
    <w:rsid w:val="00D04D80"/>
    <w:rsid w:val="00D050D5"/>
    <w:rsid w:val="00D05448"/>
    <w:rsid w:val="00D06288"/>
    <w:rsid w:val="00D068C7"/>
    <w:rsid w:val="00D07076"/>
    <w:rsid w:val="00D123E3"/>
    <w:rsid w:val="00D128A4"/>
    <w:rsid w:val="00D13F8E"/>
    <w:rsid w:val="00D147C8"/>
    <w:rsid w:val="00D14815"/>
    <w:rsid w:val="00D14E0D"/>
    <w:rsid w:val="00D15131"/>
    <w:rsid w:val="00D16FA2"/>
    <w:rsid w:val="00D17046"/>
    <w:rsid w:val="00D20954"/>
    <w:rsid w:val="00D20C86"/>
    <w:rsid w:val="00D21318"/>
    <w:rsid w:val="00D21C39"/>
    <w:rsid w:val="00D21FC6"/>
    <w:rsid w:val="00D2243A"/>
    <w:rsid w:val="00D22A5B"/>
    <w:rsid w:val="00D24522"/>
    <w:rsid w:val="00D252CE"/>
    <w:rsid w:val="00D26F9E"/>
    <w:rsid w:val="00D27286"/>
    <w:rsid w:val="00D30846"/>
    <w:rsid w:val="00D323D4"/>
    <w:rsid w:val="00D33393"/>
    <w:rsid w:val="00D33D36"/>
    <w:rsid w:val="00D34D94"/>
    <w:rsid w:val="00D40306"/>
    <w:rsid w:val="00D40560"/>
    <w:rsid w:val="00D409E2"/>
    <w:rsid w:val="00D41CE7"/>
    <w:rsid w:val="00D42369"/>
    <w:rsid w:val="00D427D7"/>
    <w:rsid w:val="00D4291D"/>
    <w:rsid w:val="00D43352"/>
    <w:rsid w:val="00D44E62"/>
    <w:rsid w:val="00D44E8F"/>
    <w:rsid w:val="00D4570C"/>
    <w:rsid w:val="00D458AE"/>
    <w:rsid w:val="00D45915"/>
    <w:rsid w:val="00D4677A"/>
    <w:rsid w:val="00D472CB"/>
    <w:rsid w:val="00D47556"/>
    <w:rsid w:val="00D50B9C"/>
    <w:rsid w:val="00D51106"/>
    <w:rsid w:val="00D51570"/>
    <w:rsid w:val="00D519C2"/>
    <w:rsid w:val="00D52444"/>
    <w:rsid w:val="00D53AE0"/>
    <w:rsid w:val="00D541A2"/>
    <w:rsid w:val="00D556AD"/>
    <w:rsid w:val="00D5605A"/>
    <w:rsid w:val="00D567C9"/>
    <w:rsid w:val="00D5691F"/>
    <w:rsid w:val="00D5720B"/>
    <w:rsid w:val="00D57E1E"/>
    <w:rsid w:val="00D60381"/>
    <w:rsid w:val="00D616BC"/>
    <w:rsid w:val="00D616DE"/>
    <w:rsid w:val="00D62201"/>
    <w:rsid w:val="00D6383F"/>
    <w:rsid w:val="00D63B7F"/>
    <w:rsid w:val="00D63BF8"/>
    <w:rsid w:val="00D63C27"/>
    <w:rsid w:val="00D651D1"/>
    <w:rsid w:val="00D65240"/>
    <w:rsid w:val="00D66636"/>
    <w:rsid w:val="00D70CF3"/>
    <w:rsid w:val="00D717BB"/>
    <w:rsid w:val="00D7226B"/>
    <w:rsid w:val="00D726EA"/>
    <w:rsid w:val="00D72707"/>
    <w:rsid w:val="00D73D8F"/>
    <w:rsid w:val="00D7468F"/>
    <w:rsid w:val="00D75A9C"/>
    <w:rsid w:val="00D76166"/>
    <w:rsid w:val="00D7743D"/>
    <w:rsid w:val="00D80A1C"/>
    <w:rsid w:val="00D81395"/>
    <w:rsid w:val="00D8245F"/>
    <w:rsid w:val="00D829C8"/>
    <w:rsid w:val="00D847C7"/>
    <w:rsid w:val="00D8603A"/>
    <w:rsid w:val="00D87269"/>
    <w:rsid w:val="00D87917"/>
    <w:rsid w:val="00D90478"/>
    <w:rsid w:val="00D90871"/>
    <w:rsid w:val="00D9119E"/>
    <w:rsid w:val="00D9155F"/>
    <w:rsid w:val="00D92B45"/>
    <w:rsid w:val="00D92EB3"/>
    <w:rsid w:val="00D9403F"/>
    <w:rsid w:val="00D9494E"/>
    <w:rsid w:val="00D959B4"/>
    <w:rsid w:val="00D97DDF"/>
    <w:rsid w:val="00DA011B"/>
    <w:rsid w:val="00DA2060"/>
    <w:rsid w:val="00DA441A"/>
    <w:rsid w:val="00DA44DE"/>
    <w:rsid w:val="00DA5084"/>
    <w:rsid w:val="00DA6B71"/>
    <w:rsid w:val="00DA6D06"/>
    <w:rsid w:val="00DA6FD6"/>
    <w:rsid w:val="00DA750B"/>
    <w:rsid w:val="00DA762E"/>
    <w:rsid w:val="00DA7D4A"/>
    <w:rsid w:val="00DB0131"/>
    <w:rsid w:val="00DB0D82"/>
    <w:rsid w:val="00DB37BD"/>
    <w:rsid w:val="00DB38A3"/>
    <w:rsid w:val="00DB455F"/>
    <w:rsid w:val="00DB620A"/>
    <w:rsid w:val="00DB6794"/>
    <w:rsid w:val="00DB6A1F"/>
    <w:rsid w:val="00DB6C73"/>
    <w:rsid w:val="00DB728E"/>
    <w:rsid w:val="00DB73D4"/>
    <w:rsid w:val="00DB78DF"/>
    <w:rsid w:val="00DC00A8"/>
    <w:rsid w:val="00DC02EB"/>
    <w:rsid w:val="00DC13A6"/>
    <w:rsid w:val="00DC3832"/>
    <w:rsid w:val="00DC48FE"/>
    <w:rsid w:val="00DC518F"/>
    <w:rsid w:val="00DC61AD"/>
    <w:rsid w:val="00DC742C"/>
    <w:rsid w:val="00DC7A51"/>
    <w:rsid w:val="00DC7F19"/>
    <w:rsid w:val="00DD0913"/>
    <w:rsid w:val="00DD307A"/>
    <w:rsid w:val="00DD3B1E"/>
    <w:rsid w:val="00DD4A68"/>
    <w:rsid w:val="00DD56E9"/>
    <w:rsid w:val="00DD623A"/>
    <w:rsid w:val="00DD650B"/>
    <w:rsid w:val="00DE0503"/>
    <w:rsid w:val="00DE06B2"/>
    <w:rsid w:val="00DE08DB"/>
    <w:rsid w:val="00DE1351"/>
    <w:rsid w:val="00DE3464"/>
    <w:rsid w:val="00DE36F4"/>
    <w:rsid w:val="00DE478E"/>
    <w:rsid w:val="00DE512F"/>
    <w:rsid w:val="00DE5B5F"/>
    <w:rsid w:val="00DE6950"/>
    <w:rsid w:val="00DE7848"/>
    <w:rsid w:val="00DF29D2"/>
    <w:rsid w:val="00DF52B5"/>
    <w:rsid w:val="00DF614E"/>
    <w:rsid w:val="00DF6A66"/>
    <w:rsid w:val="00DF75C0"/>
    <w:rsid w:val="00E00696"/>
    <w:rsid w:val="00E00895"/>
    <w:rsid w:val="00E00E13"/>
    <w:rsid w:val="00E0162C"/>
    <w:rsid w:val="00E031A6"/>
    <w:rsid w:val="00E03651"/>
    <w:rsid w:val="00E03808"/>
    <w:rsid w:val="00E03AB0"/>
    <w:rsid w:val="00E042AF"/>
    <w:rsid w:val="00E05364"/>
    <w:rsid w:val="00E060C2"/>
    <w:rsid w:val="00E06324"/>
    <w:rsid w:val="00E06408"/>
    <w:rsid w:val="00E07B81"/>
    <w:rsid w:val="00E10AFD"/>
    <w:rsid w:val="00E10B6F"/>
    <w:rsid w:val="00E12B11"/>
    <w:rsid w:val="00E12FB0"/>
    <w:rsid w:val="00E144E5"/>
    <w:rsid w:val="00E14814"/>
    <w:rsid w:val="00E15052"/>
    <w:rsid w:val="00E155E3"/>
    <w:rsid w:val="00E1591B"/>
    <w:rsid w:val="00E16A50"/>
    <w:rsid w:val="00E17621"/>
    <w:rsid w:val="00E177AC"/>
    <w:rsid w:val="00E20C1B"/>
    <w:rsid w:val="00E20E0D"/>
    <w:rsid w:val="00E21229"/>
    <w:rsid w:val="00E214CA"/>
    <w:rsid w:val="00E22C98"/>
    <w:rsid w:val="00E249D5"/>
    <w:rsid w:val="00E25017"/>
    <w:rsid w:val="00E2625C"/>
    <w:rsid w:val="00E26F73"/>
    <w:rsid w:val="00E30A34"/>
    <w:rsid w:val="00E30C92"/>
    <w:rsid w:val="00E33C68"/>
    <w:rsid w:val="00E3455A"/>
    <w:rsid w:val="00E34EEB"/>
    <w:rsid w:val="00E3631B"/>
    <w:rsid w:val="00E365B5"/>
    <w:rsid w:val="00E3687C"/>
    <w:rsid w:val="00E36B5D"/>
    <w:rsid w:val="00E37285"/>
    <w:rsid w:val="00E40CBE"/>
    <w:rsid w:val="00E41D63"/>
    <w:rsid w:val="00E421AD"/>
    <w:rsid w:val="00E42464"/>
    <w:rsid w:val="00E427EE"/>
    <w:rsid w:val="00E44EB9"/>
    <w:rsid w:val="00E45BDC"/>
    <w:rsid w:val="00E45E65"/>
    <w:rsid w:val="00E460B7"/>
    <w:rsid w:val="00E46358"/>
    <w:rsid w:val="00E4675C"/>
    <w:rsid w:val="00E4687E"/>
    <w:rsid w:val="00E4696C"/>
    <w:rsid w:val="00E471DC"/>
    <w:rsid w:val="00E47371"/>
    <w:rsid w:val="00E5044A"/>
    <w:rsid w:val="00E50EB4"/>
    <w:rsid w:val="00E5153B"/>
    <w:rsid w:val="00E5239B"/>
    <w:rsid w:val="00E52637"/>
    <w:rsid w:val="00E532FC"/>
    <w:rsid w:val="00E53D32"/>
    <w:rsid w:val="00E559B4"/>
    <w:rsid w:val="00E55BB0"/>
    <w:rsid w:val="00E55CDF"/>
    <w:rsid w:val="00E569A6"/>
    <w:rsid w:val="00E56C59"/>
    <w:rsid w:val="00E5704D"/>
    <w:rsid w:val="00E57C5E"/>
    <w:rsid w:val="00E609E5"/>
    <w:rsid w:val="00E60F27"/>
    <w:rsid w:val="00E62259"/>
    <w:rsid w:val="00E62A93"/>
    <w:rsid w:val="00E62BAD"/>
    <w:rsid w:val="00E63429"/>
    <w:rsid w:val="00E63BD3"/>
    <w:rsid w:val="00E64D93"/>
    <w:rsid w:val="00E655B9"/>
    <w:rsid w:val="00E65EDB"/>
    <w:rsid w:val="00E66927"/>
    <w:rsid w:val="00E66ACA"/>
    <w:rsid w:val="00E66FD7"/>
    <w:rsid w:val="00E6766D"/>
    <w:rsid w:val="00E677B8"/>
    <w:rsid w:val="00E67E9E"/>
    <w:rsid w:val="00E67FA1"/>
    <w:rsid w:val="00E704C3"/>
    <w:rsid w:val="00E70682"/>
    <w:rsid w:val="00E7115E"/>
    <w:rsid w:val="00E7136D"/>
    <w:rsid w:val="00E716D0"/>
    <w:rsid w:val="00E72A67"/>
    <w:rsid w:val="00E7387D"/>
    <w:rsid w:val="00E739F7"/>
    <w:rsid w:val="00E73D53"/>
    <w:rsid w:val="00E7452F"/>
    <w:rsid w:val="00E74FD7"/>
    <w:rsid w:val="00E75111"/>
    <w:rsid w:val="00E75376"/>
    <w:rsid w:val="00E75955"/>
    <w:rsid w:val="00E760CC"/>
    <w:rsid w:val="00E76240"/>
    <w:rsid w:val="00E76302"/>
    <w:rsid w:val="00E76AD9"/>
    <w:rsid w:val="00E77296"/>
    <w:rsid w:val="00E77891"/>
    <w:rsid w:val="00E805D5"/>
    <w:rsid w:val="00E8256C"/>
    <w:rsid w:val="00E82898"/>
    <w:rsid w:val="00E84F3B"/>
    <w:rsid w:val="00E859E5"/>
    <w:rsid w:val="00E861E5"/>
    <w:rsid w:val="00E86AA1"/>
    <w:rsid w:val="00E87527"/>
    <w:rsid w:val="00E8768E"/>
    <w:rsid w:val="00E87EF7"/>
    <w:rsid w:val="00E903FB"/>
    <w:rsid w:val="00E90D7F"/>
    <w:rsid w:val="00E9175C"/>
    <w:rsid w:val="00E92E45"/>
    <w:rsid w:val="00E93763"/>
    <w:rsid w:val="00E94369"/>
    <w:rsid w:val="00E94DCB"/>
    <w:rsid w:val="00E950E6"/>
    <w:rsid w:val="00E969A3"/>
    <w:rsid w:val="00E96C4C"/>
    <w:rsid w:val="00E974AF"/>
    <w:rsid w:val="00EA1BD1"/>
    <w:rsid w:val="00EA1D14"/>
    <w:rsid w:val="00EA2384"/>
    <w:rsid w:val="00EA2AAE"/>
    <w:rsid w:val="00EA2EC0"/>
    <w:rsid w:val="00EA340D"/>
    <w:rsid w:val="00EA375F"/>
    <w:rsid w:val="00EA427A"/>
    <w:rsid w:val="00EA6F7E"/>
    <w:rsid w:val="00EA711A"/>
    <w:rsid w:val="00EA723B"/>
    <w:rsid w:val="00EA7C92"/>
    <w:rsid w:val="00EB215A"/>
    <w:rsid w:val="00EB3774"/>
    <w:rsid w:val="00EB39C2"/>
    <w:rsid w:val="00EB42D6"/>
    <w:rsid w:val="00EB42DC"/>
    <w:rsid w:val="00EB6350"/>
    <w:rsid w:val="00EB6361"/>
    <w:rsid w:val="00EB687A"/>
    <w:rsid w:val="00EB6894"/>
    <w:rsid w:val="00EC06D9"/>
    <w:rsid w:val="00EC0717"/>
    <w:rsid w:val="00EC2150"/>
    <w:rsid w:val="00EC2E70"/>
    <w:rsid w:val="00EC2E73"/>
    <w:rsid w:val="00EC2F62"/>
    <w:rsid w:val="00EC4872"/>
    <w:rsid w:val="00EC4AD7"/>
    <w:rsid w:val="00EC50BF"/>
    <w:rsid w:val="00EC57B9"/>
    <w:rsid w:val="00EC5CDA"/>
    <w:rsid w:val="00EC60A2"/>
    <w:rsid w:val="00EC6228"/>
    <w:rsid w:val="00EC6278"/>
    <w:rsid w:val="00EC62EB"/>
    <w:rsid w:val="00EC6E9F"/>
    <w:rsid w:val="00ED0C0E"/>
    <w:rsid w:val="00ED131F"/>
    <w:rsid w:val="00ED2C9B"/>
    <w:rsid w:val="00ED3B1B"/>
    <w:rsid w:val="00ED44F0"/>
    <w:rsid w:val="00ED49C0"/>
    <w:rsid w:val="00ED4B33"/>
    <w:rsid w:val="00ED58BB"/>
    <w:rsid w:val="00ED5993"/>
    <w:rsid w:val="00ED5C0A"/>
    <w:rsid w:val="00ED5FF4"/>
    <w:rsid w:val="00ED6713"/>
    <w:rsid w:val="00ED6A0F"/>
    <w:rsid w:val="00ED70EC"/>
    <w:rsid w:val="00ED7464"/>
    <w:rsid w:val="00ED7DD6"/>
    <w:rsid w:val="00EE060B"/>
    <w:rsid w:val="00EE0877"/>
    <w:rsid w:val="00EE08BF"/>
    <w:rsid w:val="00EE09FD"/>
    <w:rsid w:val="00EE15A1"/>
    <w:rsid w:val="00EE1C41"/>
    <w:rsid w:val="00EE2333"/>
    <w:rsid w:val="00EE2554"/>
    <w:rsid w:val="00EE2A7C"/>
    <w:rsid w:val="00EE2C42"/>
    <w:rsid w:val="00EE304C"/>
    <w:rsid w:val="00EE341B"/>
    <w:rsid w:val="00EE37E6"/>
    <w:rsid w:val="00EE4453"/>
    <w:rsid w:val="00EE526D"/>
    <w:rsid w:val="00EE568A"/>
    <w:rsid w:val="00EE5B97"/>
    <w:rsid w:val="00EE5FCE"/>
    <w:rsid w:val="00EE6122"/>
    <w:rsid w:val="00EE6BBD"/>
    <w:rsid w:val="00EE6C0D"/>
    <w:rsid w:val="00EE6E1E"/>
    <w:rsid w:val="00EE705F"/>
    <w:rsid w:val="00EE7FF7"/>
    <w:rsid w:val="00EF0134"/>
    <w:rsid w:val="00EF1462"/>
    <w:rsid w:val="00EF31BC"/>
    <w:rsid w:val="00EF33D0"/>
    <w:rsid w:val="00EF4DED"/>
    <w:rsid w:val="00EF54FD"/>
    <w:rsid w:val="00EF5CB3"/>
    <w:rsid w:val="00F0196C"/>
    <w:rsid w:val="00F023EE"/>
    <w:rsid w:val="00F048DA"/>
    <w:rsid w:val="00F04AD6"/>
    <w:rsid w:val="00F0586D"/>
    <w:rsid w:val="00F05FBA"/>
    <w:rsid w:val="00F06067"/>
    <w:rsid w:val="00F07F0D"/>
    <w:rsid w:val="00F11ED9"/>
    <w:rsid w:val="00F13112"/>
    <w:rsid w:val="00F13D10"/>
    <w:rsid w:val="00F152DB"/>
    <w:rsid w:val="00F16D13"/>
    <w:rsid w:val="00F16FE6"/>
    <w:rsid w:val="00F17617"/>
    <w:rsid w:val="00F1792D"/>
    <w:rsid w:val="00F20B8A"/>
    <w:rsid w:val="00F21843"/>
    <w:rsid w:val="00F21B96"/>
    <w:rsid w:val="00F2337B"/>
    <w:rsid w:val="00F237FB"/>
    <w:rsid w:val="00F238BD"/>
    <w:rsid w:val="00F24992"/>
    <w:rsid w:val="00F259B7"/>
    <w:rsid w:val="00F27729"/>
    <w:rsid w:val="00F30E9D"/>
    <w:rsid w:val="00F32F2F"/>
    <w:rsid w:val="00F32FE9"/>
    <w:rsid w:val="00F33F3F"/>
    <w:rsid w:val="00F34608"/>
    <w:rsid w:val="00F35BDD"/>
    <w:rsid w:val="00F35EF0"/>
    <w:rsid w:val="00F36433"/>
    <w:rsid w:val="00F36B3B"/>
    <w:rsid w:val="00F3781F"/>
    <w:rsid w:val="00F403FD"/>
    <w:rsid w:val="00F41495"/>
    <w:rsid w:val="00F41E72"/>
    <w:rsid w:val="00F4231F"/>
    <w:rsid w:val="00F42DF6"/>
    <w:rsid w:val="00F434A7"/>
    <w:rsid w:val="00F44C84"/>
    <w:rsid w:val="00F4596A"/>
    <w:rsid w:val="00F45BDF"/>
    <w:rsid w:val="00F46D00"/>
    <w:rsid w:val="00F4704E"/>
    <w:rsid w:val="00F50300"/>
    <w:rsid w:val="00F505AF"/>
    <w:rsid w:val="00F509D6"/>
    <w:rsid w:val="00F50DD9"/>
    <w:rsid w:val="00F5278A"/>
    <w:rsid w:val="00F52E3F"/>
    <w:rsid w:val="00F5414B"/>
    <w:rsid w:val="00F54549"/>
    <w:rsid w:val="00F550E4"/>
    <w:rsid w:val="00F56D8B"/>
    <w:rsid w:val="00F56E39"/>
    <w:rsid w:val="00F577B3"/>
    <w:rsid w:val="00F578DA"/>
    <w:rsid w:val="00F623E9"/>
    <w:rsid w:val="00F63879"/>
    <w:rsid w:val="00F63951"/>
    <w:rsid w:val="00F63C86"/>
    <w:rsid w:val="00F70FC2"/>
    <w:rsid w:val="00F71D63"/>
    <w:rsid w:val="00F72C82"/>
    <w:rsid w:val="00F72E27"/>
    <w:rsid w:val="00F74CFE"/>
    <w:rsid w:val="00F74DE5"/>
    <w:rsid w:val="00F766BE"/>
    <w:rsid w:val="00F773BA"/>
    <w:rsid w:val="00F77EB9"/>
    <w:rsid w:val="00F80450"/>
    <w:rsid w:val="00F80635"/>
    <w:rsid w:val="00F80880"/>
    <w:rsid w:val="00F8115F"/>
    <w:rsid w:val="00F815D1"/>
    <w:rsid w:val="00F81A88"/>
    <w:rsid w:val="00F81E7E"/>
    <w:rsid w:val="00F81F0F"/>
    <w:rsid w:val="00F8218A"/>
    <w:rsid w:val="00F825F4"/>
    <w:rsid w:val="00F82FCF"/>
    <w:rsid w:val="00F832DA"/>
    <w:rsid w:val="00F838DF"/>
    <w:rsid w:val="00F83E64"/>
    <w:rsid w:val="00F8567E"/>
    <w:rsid w:val="00F85AE5"/>
    <w:rsid w:val="00F92AA1"/>
    <w:rsid w:val="00F92C7A"/>
    <w:rsid w:val="00F93040"/>
    <w:rsid w:val="00F932DE"/>
    <w:rsid w:val="00F95E10"/>
    <w:rsid w:val="00F96063"/>
    <w:rsid w:val="00F963DD"/>
    <w:rsid w:val="00F9641A"/>
    <w:rsid w:val="00F97004"/>
    <w:rsid w:val="00F97629"/>
    <w:rsid w:val="00FA0369"/>
    <w:rsid w:val="00FA067D"/>
    <w:rsid w:val="00FA0E3C"/>
    <w:rsid w:val="00FA2045"/>
    <w:rsid w:val="00FA42A7"/>
    <w:rsid w:val="00FA6C2E"/>
    <w:rsid w:val="00FA6D07"/>
    <w:rsid w:val="00FA7A66"/>
    <w:rsid w:val="00FB0803"/>
    <w:rsid w:val="00FB1680"/>
    <w:rsid w:val="00FB1AA9"/>
    <w:rsid w:val="00FB3AEF"/>
    <w:rsid w:val="00FB3CA9"/>
    <w:rsid w:val="00FB4B5A"/>
    <w:rsid w:val="00FB5839"/>
    <w:rsid w:val="00FB5963"/>
    <w:rsid w:val="00FB5DAA"/>
    <w:rsid w:val="00FB7EA9"/>
    <w:rsid w:val="00FC04B9"/>
    <w:rsid w:val="00FC161A"/>
    <w:rsid w:val="00FC16F8"/>
    <w:rsid w:val="00FC1B29"/>
    <w:rsid w:val="00FC21AB"/>
    <w:rsid w:val="00FC23D5"/>
    <w:rsid w:val="00FC27C4"/>
    <w:rsid w:val="00FC360D"/>
    <w:rsid w:val="00FC3ADB"/>
    <w:rsid w:val="00FC3C3F"/>
    <w:rsid w:val="00FC4307"/>
    <w:rsid w:val="00FC4337"/>
    <w:rsid w:val="00FC4C1A"/>
    <w:rsid w:val="00FC58F7"/>
    <w:rsid w:val="00FC6075"/>
    <w:rsid w:val="00FC628F"/>
    <w:rsid w:val="00FC6468"/>
    <w:rsid w:val="00FC69B1"/>
    <w:rsid w:val="00FC6D49"/>
    <w:rsid w:val="00FC72BE"/>
    <w:rsid w:val="00FD0FFA"/>
    <w:rsid w:val="00FD2DA3"/>
    <w:rsid w:val="00FD31F2"/>
    <w:rsid w:val="00FD3CBE"/>
    <w:rsid w:val="00FD3FAA"/>
    <w:rsid w:val="00FD410A"/>
    <w:rsid w:val="00FD43D9"/>
    <w:rsid w:val="00FD4922"/>
    <w:rsid w:val="00FD57ED"/>
    <w:rsid w:val="00FD6461"/>
    <w:rsid w:val="00FE0281"/>
    <w:rsid w:val="00FE02BC"/>
    <w:rsid w:val="00FE0328"/>
    <w:rsid w:val="00FE052D"/>
    <w:rsid w:val="00FE0DAE"/>
    <w:rsid w:val="00FE0E31"/>
    <w:rsid w:val="00FE4E1D"/>
    <w:rsid w:val="00FE54B8"/>
    <w:rsid w:val="00FE63B4"/>
    <w:rsid w:val="00FE6972"/>
    <w:rsid w:val="00FE6985"/>
    <w:rsid w:val="00FE6C17"/>
    <w:rsid w:val="00FE7083"/>
    <w:rsid w:val="00FE746F"/>
    <w:rsid w:val="00FF019F"/>
    <w:rsid w:val="00FF1B2A"/>
    <w:rsid w:val="00FF2160"/>
    <w:rsid w:val="00FF2200"/>
    <w:rsid w:val="00FF2A62"/>
    <w:rsid w:val="00FF2C4F"/>
    <w:rsid w:val="00FF2E31"/>
    <w:rsid w:val="00FF30DE"/>
    <w:rsid w:val="00FF361F"/>
    <w:rsid w:val="00FF516B"/>
    <w:rsid w:val="00FF644B"/>
    <w:rsid w:val="00FF66BE"/>
    <w:rsid w:val="00FF6C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7760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1E4F0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4F0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E4F0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E4F08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F4166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D0715"/>
    <w:rPr>
      <w:color w:val="605E5C"/>
      <w:shd w:val="clear" w:color="auto" w:fill="E1DFDD"/>
    </w:rPr>
  </w:style>
  <w:style w:type="character" w:customStyle="1" w:styleId="seriestitle">
    <w:name w:val="seriestitle"/>
    <w:basedOn w:val="DefaultParagraphFont"/>
    <w:rsid w:val="00A66581"/>
  </w:style>
  <w:style w:type="character" w:customStyle="1" w:styleId="doi">
    <w:name w:val="doi"/>
    <w:basedOn w:val="DefaultParagraphFont"/>
    <w:rsid w:val="00A66581"/>
  </w:style>
  <w:style w:type="character" w:customStyle="1" w:styleId="pub-date">
    <w:name w:val="pub-date"/>
    <w:basedOn w:val="DefaultParagraphFont"/>
    <w:rsid w:val="00A66581"/>
  </w:style>
  <w:style w:type="character" w:styleId="UnresolvedMention">
    <w:name w:val="Unresolved Mention"/>
    <w:basedOn w:val="DefaultParagraphFont"/>
    <w:uiPriority w:val="99"/>
    <w:semiHidden/>
    <w:unhideWhenUsed/>
    <w:rsid w:val="00C0186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45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593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flau@cuhk.edu.hk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raychan@link.cuhk.edu.hk" TargetMode="External"/><Relationship Id="rId12" Type="http://schemas.openxmlformats.org/officeDocument/2006/relationships/hyperlink" Target="https://en.wikipedia.org/wiki/Hoboken,_New_Jersey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en.wikipedia.org/wiki/Hoboken,_New_Jersey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s://link.springer.com/chapter/10.1007/978-1-4613-4322-6_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kflau@cuhk.edu.hk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8707</Words>
  <Characters>49636</Characters>
  <Application>Microsoft Office Word</Application>
  <DocSecurity>0</DocSecurity>
  <Lines>413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22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5-25T12:11:00Z</dcterms:created>
  <dcterms:modified xsi:type="dcterms:W3CDTF">2021-05-25T12:11:00Z</dcterms:modified>
</cp:coreProperties>
</file>